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58D44376" w:rsidR="00CD2F67" w:rsidRPr="00AC26F8" w:rsidRDefault="00582C9D" w:rsidP="000A48DA">
      <w:r w:rsidRPr="00AC26F8">
        <w:rPr>
          <w:b/>
          <w:bCs/>
          <w:kern w:val="28"/>
          <w:sz w:val="28"/>
          <w:szCs w:val="28"/>
        </w:rPr>
        <w:t>Intestinal enrichment of o</w:t>
      </w:r>
      <w:r w:rsidR="00CD2F67" w:rsidRPr="00AC26F8">
        <w:rPr>
          <w:b/>
          <w:bCs/>
          <w:kern w:val="28"/>
          <w:sz w:val="28"/>
          <w:szCs w:val="28"/>
        </w:rPr>
        <w:t>ral</w:t>
      </w:r>
      <w:r w:rsidRPr="00AC26F8">
        <w:rPr>
          <w:b/>
          <w:bCs/>
          <w:kern w:val="28"/>
          <w:sz w:val="28"/>
          <w:szCs w:val="28"/>
        </w:rPr>
        <w:t>-typical</w:t>
      </w:r>
      <w:r w:rsidR="00CD2F67" w:rsidRPr="00AC26F8">
        <w:rPr>
          <w:b/>
          <w:bCs/>
          <w:kern w:val="28"/>
          <w:sz w:val="28"/>
          <w:szCs w:val="28"/>
        </w:rPr>
        <w:t xml:space="preserve"> bacteria in feces </w:t>
      </w:r>
      <w:r w:rsidRPr="00AC26F8">
        <w:rPr>
          <w:b/>
          <w:bCs/>
          <w:kern w:val="28"/>
          <w:sz w:val="28"/>
          <w:szCs w:val="28"/>
        </w:rPr>
        <w:t>reflects depletion</w:t>
      </w:r>
      <w:r w:rsidR="00CD2F67" w:rsidRPr="00AC26F8">
        <w:rPr>
          <w:b/>
          <w:bCs/>
          <w:kern w:val="28"/>
          <w:sz w:val="28"/>
          <w:szCs w:val="28"/>
        </w:rPr>
        <w:t xml:space="preserve"> of </w:t>
      </w:r>
      <w:r w:rsidRPr="00AC26F8">
        <w:rPr>
          <w:b/>
          <w:bCs/>
          <w:kern w:val="28"/>
          <w:sz w:val="28"/>
          <w:szCs w:val="28"/>
        </w:rPr>
        <w:t>gut commensals</w:t>
      </w:r>
    </w:p>
    <w:p w14:paraId="109869DD" w14:textId="77777777" w:rsidR="007B012B" w:rsidRPr="00AC26F8" w:rsidRDefault="007B012B" w:rsidP="000A48DA"/>
    <w:p w14:paraId="10A292A5" w14:textId="4AE9A980" w:rsidR="00F33DD4" w:rsidRPr="00AC26F8" w:rsidRDefault="00F33DD4" w:rsidP="000A48DA">
      <w:pPr>
        <w:rPr>
          <w:vertAlign w:val="superscript"/>
        </w:rPr>
      </w:pPr>
      <w:r w:rsidRPr="00AC26F8">
        <w:t>Chen Liao</w:t>
      </w:r>
      <w:r w:rsidRPr="00AC26F8">
        <w:rPr>
          <w:vertAlign w:val="superscript"/>
        </w:rPr>
        <w:t>1</w:t>
      </w:r>
      <w:r w:rsidR="006315E2" w:rsidRPr="00AC26F8">
        <w:rPr>
          <w:vertAlign w:val="superscript"/>
        </w:rPr>
        <w:t>,8</w:t>
      </w:r>
      <w:r w:rsidRPr="00AC26F8">
        <w:t>, Thierry Rolling</w:t>
      </w:r>
      <w:r w:rsidRPr="00AC26F8">
        <w:rPr>
          <w:vertAlign w:val="superscript"/>
        </w:rPr>
        <w:t>2,3,4</w:t>
      </w:r>
      <w:r w:rsidR="006315E2" w:rsidRPr="00AC26F8">
        <w:rPr>
          <w:vertAlign w:val="superscript"/>
        </w:rPr>
        <w:t>,8</w:t>
      </w:r>
      <w:r w:rsidR="007D58D4">
        <w:t>, Ana Djukovic</w:t>
      </w:r>
      <w:r w:rsidR="007D58D4" w:rsidRPr="00AC26F8">
        <w:rPr>
          <w:vertAlign w:val="superscript"/>
        </w:rPr>
        <w:t>1</w:t>
      </w:r>
      <w:r w:rsidR="007D58D4">
        <w:t xml:space="preserve">, </w:t>
      </w:r>
      <w:r w:rsidR="007D58D4">
        <w:rPr>
          <w:rFonts w:hint="eastAsia"/>
        </w:rPr>
        <w:t>Hongbin</w:t>
      </w:r>
      <w:r w:rsidR="007D58D4">
        <w:t xml:space="preserve"> Liu</w:t>
      </w:r>
      <w:r w:rsidR="007D58D4" w:rsidRPr="007D58D4">
        <w:rPr>
          <w:vertAlign w:val="superscript"/>
        </w:rPr>
        <w:t>6</w:t>
      </w:r>
      <w:r w:rsidR="007D58D4">
        <w:t>, Lei Dai</w:t>
      </w:r>
      <w:r w:rsidR="007D58D4" w:rsidRPr="007D58D4">
        <w:rPr>
          <w:vertAlign w:val="superscript"/>
        </w:rPr>
        <w:t>6</w:t>
      </w:r>
      <w:r w:rsidR="007D58D4">
        <w:t xml:space="preserve">, </w:t>
      </w:r>
      <w:r w:rsidRPr="00AC26F8">
        <w:rPr>
          <w:rFonts w:hint="eastAsia"/>
        </w:rPr>
        <w:t>B</w:t>
      </w:r>
      <w:r w:rsidRPr="00AC26F8">
        <w:t>ing Zhai</w:t>
      </w:r>
      <w:r w:rsidRPr="00AC26F8">
        <w:rPr>
          <w:vertAlign w:val="superscript"/>
        </w:rPr>
        <w:t>2,3,6</w:t>
      </w:r>
      <w:r w:rsidRPr="00AC26F8">
        <w:t>, Jonathan U. Peled</w:t>
      </w:r>
      <w:r w:rsidRPr="00AC26F8">
        <w:rPr>
          <w:vertAlign w:val="superscript"/>
        </w:rPr>
        <w:t>5,7</w:t>
      </w:r>
      <w:r w:rsidRPr="00AC26F8">
        <w:t>, Marcel R.M. van den Brink</w:t>
      </w:r>
      <w:r w:rsidRPr="00AC26F8">
        <w:rPr>
          <w:vertAlign w:val="superscript"/>
        </w:rPr>
        <w:t>5,7</w:t>
      </w:r>
      <w:r w:rsidRPr="00AC26F8">
        <w:t>, Tobias M. Hohl</w:t>
      </w:r>
      <w:r w:rsidRPr="00AC26F8">
        <w:rPr>
          <w:vertAlign w:val="superscript"/>
        </w:rPr>
        <w:t>2,3,</w:t>
      </w:r>
      <w:proofErr w:type="gramStart"/>
      <w:r w:rsidRPr="00AC26F8">
        <w:rPr>
          <w:vertAlign w:val="superscript"/>
        </w:rPr>
        <w:t>7</w:t>
      </w:r>
      <w:r w:rsidR="00010D76" w:rsidRPr="00AC26F8">
        <w:rPr>
          <w:vertAlign w:val="superscript"/>
        </w:rPr>
        <w:t>,</w:t>
      </w:r>
      <w:r w:rsidRPr="00AC26F8">
        <w:rPr>
          <w:vertAlign w:val="superscript"/>
        </w:rPr>
        <w:t>*</w:t>
      </w:r>
      <w:proofErr w:type="gramEnd"/>
      <w:r w:rsidRPr="00AC26F8">
        <w:t>, and Joao B. Xavier</w:t>
      </w:r>
      <w:r w:rsidRPr="00AC26F8">
        <w:rPr>
          <w:vertAlign w:val="superscript"/>
        </w:rPr>
        <w:t>1</w:t>
      </w:r>
      <w:r w:rsidR="005A617D" w:rsidRPr="00AC26F8">
        <w:rPr>
          <w:vertAlign w:val="superscript"/>
        </w:rPr>
        <w:t>,9,</w:t>
      </w:r>
      <w:r w:rsidRPr="00AC26F8">
        <w:rPr>
          <w:vertAlign w:val="superscript"/>
        </w:rPr>
        <w:t>*</w:t>
      </w:r>
    </w:p>
    <w:p w14:paraId="4FFAB5B2" w14:textId="0A3E0025" w:rsidR="007B012B" w:rsidRPr="00AC26F8" w:rsidRDefault="007B012B" w:rsidP="000A48DA"/>
    <w:p w14:paraId="054DB006" w14:textId="20CDDDFF" w:rsidR="007B012B" w:rsidRPr="00AC26F8" w:rsidRDefault="007B012B" w:rsidP="000A48DA">
      <w:pPr>
        <w:rPr>
          <w:color w:val="000000"/>
        </w:rPr>
      </w:pPr>
      <w:r w:rsidRPr="00AC26F8">
        <w:rPr>
          <w:color w:val="000000"/>
          <w:vertAlign w:val="superscript"/>
        </w:rPr>
        <w:t>1</w:t>
      </w:r>
      <w:r w:rsidRPr="00AC26F8">
        <w:rPr>
          <w:color w:val="000000"/>
        </w:rPr>
        <w:t>Program for Computational and Systems Biology, Memorial Sloan-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10667A13" w14:textId="41350E6B" w:rsidR="007B012B" w:rsidRPr="00AC26F8" w:rsidRDefault="007B012B" w:rsidP="000A48DA">
      <w:pPr>
        <w:rPr>
          <w:color w:val="000000"/>
        </w:rPr>
      </w:pPr>
      <w:r w:rsidRPr="00AC26F8">
        <w:rPr>
          <w:color w:val="000000"/>
          <w:vertAlign w:val="superscript"/>
        </w:rPr>
        <w:t>2</w:t>
      </w:r>
      <w:r w:rsidRPr="00AC26F8">
        <w:rPr>
          <w:color w:val="000000"/>
        </w:rPr>
        <w:t>Infectious Disease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4665DE9A" w14:textId="6F6151E6" w:rsidR="007B012B" w:rsidRPr="00AC26F8" w:rsidRDefault="007B012B" w:rsidP="000A48DA">
      <w:pPr>
        <w:rPr>
          <w:color w:val="000000"/>
        </w:rPr>
      </w:pPr>
      <w:r w:rsidRPr="00AC26F8">
        <w:rPr>
          <w:color w:val="000000"/>
          <w:vertAlign w:val="superscript"/>
        </w:rPr>
        <w:t>3</w:t>
      </w:r>
      <w:r w:rsidRPr="00AC26F8">
        <w:rPr>
          <w:color w:val="000000"/>
        </w:rPr>
        <w:t>Immunology Program, Sloan Kettering Institute, Memorial Sloan Kettering Cancer Center</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xml:space="preserve">, USA </w:t>
      </w:r>
    </w:p>
    <w:p w14:paraId="4D19A086" w14:textId="54DAB1F7" w:rsidR="007B012B" w:rsidRPr="00AC26F8" w:rsidRDefault="007B012B" w:rsidP="000A48DA">
      <w:pPr>
        <w:rPr>
          <w:color w:val="000000"/>
        </w:rPr>
      </w:pPr>
      <w:r w:rsidRPr="00AC26F8">
        <w:rPr>
          <w:color w:val="000000"/>
          <w:vertAlign w:val="superscript"/>
        </w:rPr>
        <w:t>4</w:t>
      </w:r>
      <w:r w:rsidRPr="00AC26F8">
        <w:rPr>
          <w:color w:val="000000"/>
        </w:rPr>
        <w:t>Division of Infectious Diseases, First Department of Medicine, University Medical Center</w:t>
      </w:r>
      <w:r w:rsidR="00BD3721" w:rsidRPr="00AC26F8">
        <w:rPr>
          <w:color w:val="000000"/>
        </w:rPr>
        <w:t xml:space="preserve">, </w:t>
      </w:r>
      <w:r w:rsidRPr="00AC26F8">
        <w:rPr>
          <w:color w:val="000000"/>
        </w:rPr>
        <w:t>Hamburg-Eppendorf, Hamburg</w:t>
      </w:r>
      <w:r w:rsidR="00AC30B0" w:rsidRPr="00AC26F8">
        <w:rPr>
          <w:color w:val="000000"/>
        </w:rPr>
        <w:t xml:space="preserve"> 20251</w:t>
      </w:r>
      <w:r w:rsidRPr="00AC26F8">
        <w:rPr>
          <w:color w:val="000000"/>
        </w:rPr>
        <w:t>, Germany</w:t>
      </w:r>
    </w:p>
    <w:p w14:paraId="6B3001B4" w14:textId="6506FD27" w:rsidR="007B012B" w:rsidRPr="00AC26F8" w:rsidRDefault="007B012B" w:rsidP="000A48DA">
      <w:pPr>
        <w:rPr>
          <w:color w:val="000000"/>
        </w:rPr>
      </w:pPr>
      <w:r w:rsidRPr="00AC26F8">
        <w:rPr>
          <w:color w:val="000000"/>
          <w:vertAlign w:val="superscript"/>
        </w:rPr>
        <w:t>5</w:t>
      </w:r>
      <w:r w:rsidRPr="00AC26F8">
        <w:rPr>
          <w:color w:val="000000"/>
        </w:rPr>
        <w:t>Adult Bone Marrow Transplantation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2BBE4C1B" w14:textId="331A88A3" w:rsidR="007B012B" w:rsidRPr="00AC26F8" w:rsidRDefault="007B012B" w:rsidP="000A48DA">
      <w:pPr>
        <w:rPr>
          <w:color w:val="000000"/>
        </w:rPr>
      </w:pPr>
      <w:r w:rsidRPr="00AC26F8">
        <w:rPr>
          <w:color w:val="000000"/>
          <w:vertAlign w:val="superscript"/>
        </w:rPr>
        <w:t>6</w:t>
      </w:r>
      <w:r w:rsidRPr="00AC26F8">
        <w:rPr>
          <w:color w:val="000000"/>
        </w:rPr>
        <w:t>CAS Key Laboratory of Quantitative Engineering Biology, Shenzhen Institute of Synthetic Biology, Shenzhen Institute of Advanced Technology, Chinese Academy of Sciences</w:t>
      </w:r>
      <w:r w:rsidR="00BD3721" w:rsidRPr="00AC26F8">
        <w:rPr>
          <w:color w:val="000000"/>
        </w:rPr>
        <w:t xml:space="preserve">, </w:t>
      </w:r>
      <w:r w:rsidRPr="00AC26F8">
        <w:rPr>
          <w:color w:val="000000"/>
        </w:rPr>
        <w:t>Shenzhen 518055, China</w:t>
      </w:r>
    </w:p>
    <w:p w14:paraId="6A2FEF2E" w14:textId="2C5DA298" w:rsidR="0076489F" w:rsidRPr="00AC26F8" w:rsidRDefault="007B012B" w:rsidP="000A48DA">
      <w:pPr>
        <w:rPr>
          <w:color w:val="000000"/>
        </w:rPr>
      </w:pPr>
      <w:r w:rsidRPr="00AC26F8">
        <w:rPr>
          <w:color w:val="000000"/>
          <w:vertAlign w:val="superscript"/>
        </w:rPr>
        <w:t>7</w:t>
      </w:r>
      <w:r w:rsidRPr="00AC26F8">
        <w:rPr>
          <w:color w:val="000000"/>
        </w:rPr>
        <w:t>Weill Cornell Medical College</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USA</w:t>
      </w:r>
    </w:p>
    <w:p w14:paraId="791DB964" w14:textId="35E69283" w:rsidR="007B012B" w:rsidRPr="00AC26F8" w:rsidRDefault="006315E2" w:rsidP="000A48DA">
      <w:pPr>
        <w:rPr>
          <w:color w:val="000000"/>
        </w:rPr>
      </w:pPr>
      <w:r w:rsidRPr="00AC26F8">
        <w:rPr>
          <w:color w:val="000000"/>
          <w:vertAlign w:val="superscript"/>
        </w:rPr>
        <w:t>8</w:t>
      </w:r>
      <w:r w:rsidR="007B012B" w:rsidRPr="00AC26F8">
        <w:rPr>
          <w:color w:val="000000"/>
        </w:rPr>
        <w:t>These authors contributed equally to this work</w:t>
      </w:r>
    </w:p>
    <w:p w14:paraId="698F6D13" w14:textId="0A583E08" w:rsidR="005A617D" w:rsidRPr="00AC26F8" w:rsidRDefault="005A617D" w:rsidP="000A48DA">
      <w:pPr>
        <w:rPr>
          <w:color w:val="000000"/>
        </w:rPr>
      </w:pPr>
      <w:r w:rsidRPr="00AC26F8">
        <w:rPr>
          <w:color w:val="000000"/>
          <w:vertAlign w:val="superscript"/>
        </w:rPr>
        <w:t>9</w:t>
      </w:r>
      <w:r w:rsidRPr="00AC26F8">
        <w:rPr>
          <w:color w:val="000000"/>
        </w:rPr>
        <w:t>Lead contact</w:t>
      </w:r>
    </w:p>
    <w:p w14:paraId="69139B7B" w14:textId="413A792A" w:rsidR="0026002F" w:rsidRPr="00AC26F8" w:rsidRDefault="007B012B" w:rsidP="000A48DA">
      <w:pPr>
        <w:rPr>
          <w:color w:val="000000"/>
        </w:rPr>
      </w:pPr>
      <w:r w:rsidRPr="00AC26F8">
        <w:rPr>
          <w:color w:val="000000"/>
        </w:rPr>
        <w:t>*</w:t>
      </w:r>
      <w:r w:rsidR="0026002F" w:rsidRPr="00AC26F8">
        <w:rPr>
          <w:color w:val="000000"/>
        </w:rPr>
        <w:t>Correspond</w:t>
      </w:r>
      <w:r w:rsidR="005A617D" w:rsidRPr="00AC26F8">
        <w:rPr>
          <w:color w:val="000000"/>
        </w:rPr>
        <w:t>ence:</w:t>
      </w:r>
      <w:r w:rsidRPr="00AC26F8">
        <w:rPr>
          <w:color w:val="000000"/>
        </w:rPr>
        <w:t xml:space="preserve"> </w:t>
      </w:r>
      <w:r w:rsidR="005A617D" w:rsidRPr="00AC26F8">
        <w:rPr>
          <w:color w:val="000000"/>
        </w:rPr>
        <w:t>xavierj@mskcc.org (J.B.X.), hohlt@mskcc.org (T.M.H.)</w:t>
      </w:r>
    </w:p>
    <w:p w14:paraId="4442BA15" w14:textId="77777777" w:rsidR="00975969" w:rsidRPr="00AC26F8" w:rsidRDefault="00975969" w:rsidP="000A48DA">
      <w:pPr>
        <w:rPr>
          <w:color w:val="000000"/>
        </w:rPr>
      </w:pPr>
    </w:p>
    <w:p w14:paraId="534D4709" w14:textId="6DF3EBE3" w:rsidR="007363DB" w:rsidRPr="00AC26F8" w:rsidRDefault="00D928C2" w:rsidP="000A48DA">
      <w:pPr>
        <w:rPr>
          <w:b/>
          <w:bCs/>
        </w:rPr>
      </w:pPr>
      <w:r w:rsidRPr="00AC26F8">
        <w:rPr>
          <w:b/>
          <w:bCs/>
        </w:rPr>
        <w:t>SUMMARY</w:t>
      </w:r>
    </w:p>
    <w:p w14:paraId="6B43805C" w14:textId="71E70E43" w:rsidR="00357455" w:rsidRPr="00AC26F8" w:rsidRDefault="00741D4A" w:rsidP="000A48DA">
      <w:r w:rsidRPr="00AC26F8">
        <w:t>The association of</w:t>
      </w:r>
      <w:r w:rsidR="00975969" w:rsidRPr="00AC26F8">
        <w:t xml:space="preserve"> gastrointestinal diseases </w:t>
      </w:r>
      <w:r w:rsidRPr="00AC26F8">
        <w:t xml:space="preserve">with </w:t>
      </w:r>
      <w:r w:rsidR="00975969" w:rsidRPr="00AC26F8">
        <w:t xml:space="preserve">relative enrichment of oral bacteria in </w:t>
      </w:r>
      <w:r w:rsidR="00481ADC" w:rsidRPr="00AC26F8">
        <w:t>human</w:t>
      </w:r>
      <w:r w:rsidR="00975969" w:rsidRPr="00AC26F8">
        <w:t xml:space="preserve"> feces</w:t>
      </w:r>
      <w:r w:rsidRPr="00AC26F8">
        <w:t xml:space="preserve"> </w:t>
      </w:r>
      <w:r w:rsidR="00975969" w:rsidRPr="00AC26F8">
        <w:t xml:space="preserve">can be explained by two alternate hypotheses: it may indicate an increased population density of ectopic oral bacteria in the gut (the </w:t>
      </w:r>
      <w:r w:rsidR="00332984" w:rsidRPr="00A70E44">
        <w:rPr>
          <w:i/>
          <w:iCs/>
        </w:rPr>
        <w:t>expansion</w:t>
      </w:r>
      <w:r w:rsidR="00975969" w:rsidRPr="00AC26F8">
        <w:t xml:space="preserve"> hypothesis) or a depleted gut </w:t>
      </w:r>
      <w:r w:rsidR="00332984" w:rsidRPr="00AC26F8">
        <w:t xml:space="preserve">commensal </w:t>
      </w:r>
      <w:r w:rsidR="00975969" w:rsidRPr="00AC26F8">
        <w:t xml:space="preserve">bacterial </w:t>
      </w:r>
      <w:r w:rsidR="00C47BAB" w:rsidRPr="00AC26F8">
        <w:t>load</w:t>
      </w:r>
      <w:r w:rsidR="00975969" w:rsidRPr="00AC26F8">
        <w:t xml:space="preserve"> (the </w:t>
      </w:r>
      <w:r w:rsidR="00975969" w:rsidRPr="00A70E44">
        <w:rPr>
          <w:i/>
          <w:iCs/>
        </w:rPr>
        <w:t>marker</w:t>
      </w:r>
      <w:r w:rsidR="00975969" w:rsidRPr="00AC26F8">
        <w:t xml:space="preserve"> hypothesis). </w:t>
      </w:r>
      <w:r w:rsidR="00332984" w:rsidRPr="00AC26F8">
        <w:t>Through mouse experiments and human microbiome data analysis, we</w:t>
      </w:r>
      <w:r w:rsidR="00975969" w:rsidRPr="00AC26F8">
        <w:t xml:space="preserve"> </w:t>
      </w:r>
      <w:r w:rsidR="00C41A50" w:rsidRPr="00AC26F8">
        <w:t>found</w:t>
      </w:r>
      <w:r w:rsidR="00332984" w:rsidRPr="00AC26F8">
        <w:t xml:space="preserve"> that the quantitative abundance of oral-typical bacteria in the </w:t>
      </w:r>
      <w:r w:rsidR="00C47BAB" w:rsidRPr="00AC26F8">
        <w:t xml:space="preserve">intestine </w:t>
      </w:r>
      <w:r w:rsidR="00D6539E" w:rsidRPr="00AC26F8">
        <w:t>remains stable as opposed to the marked reduction in</w:t>
      </w:r>
      <w:r w:rsidR="00C47BAB" w:rsidRPr="00AC26F8">
        <w:t xml:space="preserve"> the</w:t>
      </w:r>
      <w:r w:rsidR="00D6539E" w:rsidRPr="00AC26F8">
        <w:t xml:space="preserve"> gut bacterial </w:t>
      </w:r>
      <w:r w:rsidR="00C47BAB" w:rsidRPr="00AC26F8">
        <w:t>load</w:t>
      </w:r>
      <w:r w:rsidR="00D6539E" w:rsidRPr="00AC26F8">
        <w:t xml:space="preserve"> following antibiotic treatment</w:t>
      </w:r>
      <w:r w:rsidR="00EF094A" w:rsidRPr="00AC26F8">
        <w:t xml:space="preserve">, thus supporting the </w:t>
      </w:r>
      <w:r w:rsidR="00EF094A" w:rsidRPr="000F072C">
        <w:rPr>
          <w:i/>
          <w:iCs/>
        </w:rPr>
        <w:t>marker</w:t>
      </w:r>
      <w:r w:rsidR="00EF094A" w:rsidRPr="00AC26F8">
        <w:t xml:space="preserve"> hypothesis. </w:t>
      </w:r>
      <w:r w:rsidR="00A869E4" w:rsidRPr="00AC26F8">
        <w:t>Our mathematical</w:t>
      </w:r>
      <w:r w:rsidR="00C47BAB" w:rsidRPr="00AC26F8">
        <w:t xml:space="preserve"> model </w:t>
      </w:r>
      <w:r w:rsidR="00A869E4" w:rsidRPr="00AC26F8">
        <w:t xml:space="preserve">indicates that the stable oral bacterial population is maintained by a balance </w:t>
      </w:r>
      <w:r w:rsidR="00543DD3" w:rsidRPr="00AC26F8">
        <w:t xml:space="preserve">between </w:t>
      </w:r>
      <w:r w:rsidR="00C47BAB" w:rsidRPr="00AC26F8">
        <w:t xml:space="preserve">direct </w:t>
      </w:r>
      <w:r w:rsidR="006C40E9" w:rsidRPr="00AC26F8">
        <w:t xml:space="preserve">antibiotic </w:t>
      </w:r>
      <w:r w:rsidR="00543DD3" w:rsidRPr="00AC26F8">
        <w:t>inhibition and</w:t>
      </w:r>
      <w:r w:rsidR="00C47BAB" w:rsidRPr="00AC26F8">
        <w:t xml:space="preserve"> indirect </w:t>
      </w:r>
      <w:r w:rsidR="00543DD3" w:rsidRPr="00AC26F8">
        <w:t>ecological</w:t>
      </w:r>
      <w:r w:rsidR="0094632B">
        <w:t xml:space="preserve"> </w:t>
      </w:r>
      <w:r w:rsidR="00543DD3" w:rsidRPr="00AC26F8">
        <w:t xml:space="preserve">release due to </w:t>
      </w:r>
      <w:r w:rsidR="002B7851">
        <w:t xml:space="preserve">depleted </w:t>
      </w:r>
      <w:r w:rsidR="00543DD3" w:rsidRPr="00AC26F8">
        <w:t>gut</w:t>
      </w:r>
      <w:r w:rsidR="002B7851">
        <w:t xml:space="preserve"> </w:t>
      </w:r>
      <w:r w:rsidR="0014324A">
        <w:t>commensals.</w:t>
      </w:r>
      <w:r w:rsidR="00543DD3" w:rsidRPr="00AC26F8">
        <w:t xml:space="preserve"> </w:t>
      </w:r>
      <w:r w:rsidR="00975969" w:rsidRPr="00AC26F8">
        <w:t>Recognizing that the relative enrichment of oral bacteria does not reflect an ectopic bloom, but</w:t>
      </w:r>
      <w:r w:rsidR="00170B59" w:rsidRPr="00AC26F8">
        <w:t xml:space="preserve"> </w:t>
      </w:r>
      <w:r w:rsidR="00975969" w:rsidRPr="00AC26F8">
        <w:t>results from a depleted gut bacterial population, critically informs the interpretation of microbiome compositional data and interventions to restore healthy gut microbiome</w:t>
      </w:r>
      <w:r w:rsidR="00170B59" w:rsidRPr="00AC26F8">
        <w:t>s</w:t>
      </w:r>
      <w:r w:rsidR="00975969" w:rsidRPr="00AC26F8">
        <w:t>.</w:t>
      </w:r>
    </w:p>
    <w:p w14:paraId="70DE9D6A" w14:textId="77777777" w:rsidR="0092604A" w:rsidRPr="00AC26F8" w:rsidRDefault="0092604A" w:rsidP="000A48DA">
      <w:pPr>
        <w:rPr>
          <w:b/>
          <w:bCs/>
        </w:rPr>
      </w:pPr>
    </w:p>
    <w:p w14:paraId="5CD1CBDB" w14:textId="1042E1D7" w:rsidR="00CA4C0E" w:rsidRPr="00AC26F8" w:rsidRDefault="00C75BC4" w:rsidP="000A48DA">
      <w:pPr>
        <w:rPr>
          <w:b/>
          <w:bCs/>
        </w:rPr>
      </w:pPr>
      <w:r w:rsidRPr="00AC26F8">
        <w:rPr>
          <w:b/>
          <w:bCs/>
        </w:rPr>
        <w:t>INTRODUCTION</w:t>
      </w:r>
    </w:p>
    <w:p w14:paraId="5894B750" w14:textId="718A685A" w:rsidR="00993C1F" w:rsidRDefault="005045A9" w:rsidP="000A48DA">
      <w:r>
        <w:t>Healthy people</w:t>
      </w:r>
      <w:r w:rsidR="00B2334F">
        <w:t xml:space="preserve"> harbor </w:t>
      </w:r>
      <w:r w:rsidR="00351DD8">
        <w:t>distinct</w:t>
      </w:r>
      <w:r w:rsidR="00B2334F">
        <w:t xml:space="preserve"> microbiome communities at different body sites</w:t>
      </w:r>
      <w:r w:rsidR="00C82437">
        <w:t xml:space="preserve"> </w:t>
      </w:r>
      <w:r w:rsidR="007B124D">
        <w:fldChar w:fldCharType="begin"/>
      </w:r>
      <w:r w:rsidR="002D75C3">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fldChar w:fldCharType="separate"/>
      </w:r>
      <w:r w:rsidR="002D75C3">
        <w:rPr>
          <w:noProof/>
        </w:rPr>
        <w:t>(Costello et al., 2009; The Human Microbiome Project Consortium, 2012)</w:t>
      </w:r>
      <w:r w:rsidR="007B124D">
        <w:fldChar w:fldCharType="end"/>
      </w:r>
      <w:r w:rsidR="00B2334F">
        <w:t xml:space="preserve">. </w:t>
      </w:r>
      <w:r w:rsidR="0015189C" w:rsidRPr="00AC26F8">
        <w:t xml:space="preserve">The </w:t>
      </w:r>
      <w:r w:rsidR="00B2334F">
        <w:t>translocation</w:t>
      </w:r>
      <w:r w:rsidR="0015189C" w:rsidRPr="00AC26F8">
        <w:t xml:space="preserve"> of oral-associated bacteria </w:t>
      </w:r>
      <w:r w:rsidR="00842001">
        <w:t>to th</w:t>
      </w:r>
      <w:r w:rsidR="0015189C" w:rsidRPr="00AC26F8">
        <w:t xml:space="preserve">e </w:t>
      </w:r>
      <w:r w:rsidR="0098723F">
        <w:t>lower gastrointestinal tract</w:t>
      </w:r>
      <w:r w:rsidR="00842001">
        <w:t xml:space="preserve"> and their intestinal enrichment </w:t>
      </w:r>
      <w:r w:rsidR="0015189C" w:rsidRPr="00AC26F8">
        <w:t>ha</w:t>
      </w:r>
      <w:r w:rsidR="00842001">
        <w:t>ve</w:t>
      </w:r>
      <w:r w:rsidR="0015189C" w:rsidRPr="00AC26F8">
        <w:t xml:space="preserve"> been linked to </w:t>
      </w:r>
      <w:r w:rsidR="00A76E4B">
        <w:t xml:space="preserve">a number of </w:t>
      </w:r>
      <w:r w:rsidR="00F8128D">
        <w:t>digestive system</w:t>
      </w:r>
      <w:r w:rsidR="0015189C" w:rsidRPr="00AC26F8">
        <w:t xml:space="preserve"> </w:t>
      </w:r>
      <w:r w:rsidR="00D81770">
        <w:t>disorders</w:t>
      </w:r>
      <w:r w:rsidR="005A20F5">
        <w:t xml:space="preserve"> such as </w:t>
      </w:r>
      <w:r w:rsidR="0015189C" w:rsidRPr="00AC26F8">
        <w:t>inflammatory bowel disease (IBD)</w:t>
      </w:r>
      <w:r w:rsidR="002D6FCE" w:rsidRPr="00AC26F8">
        <w:t xml:space="preserve"> </w:t>
      </w:r>
      <w:r w:rsidR="00AE0E0B" w:rsidRPr="00AC26F8">
        <w:fldChar w:fldCharType="begin"/>
      </w:r>
      <w:r w:rsidR="002D75C3">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AC26F8">
        <w:fldChar w:fldCharType="separate"/>
      </w:r>
      <w:r w:rsidR="002D75C3">
        <w:rPr>
          <w:noProof/>
        </w:rPr>
        <w:t>(Read et al., 2021)</w:t>
      </w:r>
      <w:r w:rsidR="00AE0E0B" w:rsidRPr="00AC26F8">
        <w:fldChar w:fldCharType="end"/>
      </w:r>
      <w:r w:rsidR="00AE0E0B" w:rsidRPr="00AC26F8">
        <w:t xml:space="preserve"> </w:t>
      </w:r>
      <w:r w:rsidR="00016C9A" w:rsidRPr="00AC26F8">
        <w:t xml:space="preserve">and colorectal cancer </w:t>
      </w:r>
      <w:r w:rsidR="00727887">
        <w:t xml:space="preserve">(CRC) </w:t>
      </w:r>
      <w:r w:rsidR="00AE0E0B" w:rsidRPr="00AC26F8">
        <w:fldChar w:fldCharType="begin"/>
      </w:r>
      <w:r w:rsidR="002D75C3">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AC26F8">
        <w:fldChar w:fldCharType="separate"/>
      </w:r>
      <w:r w:rsidR="002D75C3">
        <w:rPr>
          <w:noProof/>
        </w:rPr>
        <w:t>(Komiya et al., 2019)</w:t>
      </w:r>
      <w:r w:rsidR="00AE0E0B" w:rsidRPr="00AC26F8">
        <w:fldChar w:fldCharType="end"/>
      </w:r>
      <w:r w:rsidR="0015189C" w:rsidRPr="00AC26F8">
        <w:t xml:space="preserve">. </w:t>
      </w:r>
      <w:r w:rsidR="006A606D">
        <w:t xml:space="preserve">Compared to </w:t>
      </w:r>
      <w:r w:rsidR="002B094A">
        <w:t xml:space="preserve">the </w:t>
      </w:r>
      <w:r w:rsidR="006A606D">
        <w:t>hematogenous route (oral-blood axis)</w:t>
      </w:r>
      <w:r w:rsidR="00D234E8">
        <w:t xml:space="preserve"> </w:t>
      </w:r>
      <w:r w:rsidR="00D234E8">
        <w:fldChar w:fldCharType="begin"/>
      </w:r>
      <w:r w:rsidR="002D75C3">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fldChar w:fldCharType="separate"/>
      </w:r>
      <w:r w:rsidR="002D75C3">
        <w:rPr>
          <w:noProof/>
        </w:rPr>
        <w:t>(Abed et al., 2020)</w:t>
      </w:r>
      <w:r w:rsidR="00D234E8">
        <w:fldChar w:fldCharType="end"/>
      </w:r>
      <w:r w:rsidR="006A606D">
        <w:t xml:space="preserve">, </w:t>
      </w:r>
      <w:r w:rsidR="002B094A">
        <w:t xml:space="preserve">the </w:t>
      </w:r>
      <w:r w:rsidR="006A606D">
        <w:t xml:space="preserve">enteral </w:t>
      </w:r>
      <w:r w:rsidR="002B094A">
        <w:t xml:space="preserve">route </w:t>
      </w:r>
      <w:r w:rsidR="006A606D">
        <w:t xml:space="preserve">(oral-gut axis) </w:t>
      </w:r>
      <w:r w:rsidR="002B094A">
        <w:t>is a natural and more studied pathway</w:t>
      </w:r>
      <w:r w:rsidR="006A606D">
        <w:t xml:space="preserve"> of oral bacterial dissemination </w:t>
      </w:r>
      <w:r w:rsidR="006A606D">
        <w:fldChar w:fldCharType="begin"/>
      </w:r>
      <w:r w:rsidR="002D75C3">
        <w:instrText xml:space="preserve"> ADDIN EN.CITE &lt;EndNote&gt;&lt;Cite&gt;&lt;Author&gt;Kitamoto&lt;/Author&gt;&lt;Year&gt;2020&lt;/Year&gt;&lt;RecNum&gt;5&lt;/RecNum&gt;&lt;DisplayText&gt;(Jin et al., 2022; Kitamoto et al.,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fldChar w:fldCharType="separate"/>
      </w:r>
      <w:r w:rsidR="002D75C3">
        <w:rPr>
          <w:noProof/>
        </w:rPr>
        <w:t>(Jin et al., 2022; Kitamoto et al., 2020)</w:t>
      </w:r>
      <w:r w:rsidR="006A606D">
        <w:fldChar w:fldCharType="end"/>
      </w:r>
      <w:r w:rsidR="002B094A">
        <w:t>.</w:t>
      </w:r>
      <w:r w:rsidR="000F2055">
        <w:t xml:space="preserve"> </w:t>
      </w:r>
      <w:r w:rsidR="009E124B">
        <w:t>For an average person, ~10</w:t>
      </w:r>
      <w:r w:rsidR="009E124B" w:rsidRPr="009E124B">
        <w:rPr>
          <w:vertAlign w:val="superscript"/>
        </w:rPr>
        <w:t>11</w:t>
      </w:r>
      <w:r w:rsidR="009E124B">
        <w:t xml:space="preserve"> </w:t>
      </w:r>
      <w:r w:rsidR="0015189C" w:rsidRPr="00AC26F8">
        <w:t>oral-resident bacteria</w:t>
      </w:r>
      <w:r w:rsidR="009E124B">
        <w:t xml:space="preserve">l cells </w:t>
      </w:r>
      <w:r w:rsidR="00B87152">
        <w:t>are transported to</w:t>
      </w:r>
      <w:r w:rsidR="009E124B">
        <w:t xml:space="preserve"> stomach via</w:t>
      </w:r>
      <w:r w:rsidR="0015189C" w:rsidRPr="00AC26F8">
        <w:t xml:space="preserve"> </w:t>
      </w:r>
      <w:r w:rsidR="009E124B">
        <w:t xml:space="preserve">saliva, food and </w:t>
      </w:r>
      <w:r w:rsidR="009E124B">
        <w:lastRenderedPageBreak/>
        <w:t xml:space="preserve">liquid </w:t>
      </w:r>
      <w:r w:rsidR="00B72621">
        <w:t>daily</w:t>
      </w:r>
      <w:r w:rsidR="00657FEB">
        <w:t xml:space="preserve"> </w:t>
      </w:r>
      <w:r w:rsidR="009E124B">
        <w:fldChar w:fldCharType="begin"/>
      </w:r>
      <w:r w:rsidR="002D75C3">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fldChar w:fldCharType="separate"/>
      </w:r>
      <w:r w:rsidR="002D75C3">
        <w:rPr>
          <w:noProof/>
        </w:rPr>
        <w:t>(Segata et al., 2012)</w:t>
      </w:r>
      <w:r w:rsidR="009E124B">
        <w:fldChar w:fldCharType="end"/>
      </w:r>
      <w:r w:rsidR="009E124B">
        <w:t xml:space="preserve"> but </w:t>
      </w:r>
      <w:r w:rsidR="000F7259">
        <w:t xml:space="preserve">they rarely </w:t>
      </w:r>
      <w:r w:rsidR="00AD6229">
        <w:t>colonize</w:t>
      </w:r>
      <w:r w:rsidR="000F7259">
        <w:t xml:space="preserve"> the healthy gut. G</w:t>
      </w:r>
      <w:r w:rsidR="0015189C" w:rsidRPr="00AC26F8">
        <w:t>astric acids</w:t>
      </w:r>
      <w:r w:rsidR="007F2FA1">
        <w:t xml:space="preserve">, </w:t>
      </w:r>
      <w:r w:rsidR="0015189C" w:rsidRPr="00AC26F8">
        <w:t xml:space="preserve">alkaline </w:t>
      </w:r>
      <w:proofErr w:type="spellStart"/>
      <w:r w:rsidR="0015189C" w:rsidRPr="00AC26F8">
        <w:t>biles</w:t>
      </w:r>
      <w:proofErr w:type="spellEnd"/>
      <w:r w:rsidR="0015189C" w:rsidRPr="00AC26F8">
        <w:t xml:space="preserve"> </w:t>
      </w:r>
      <w:r w:rsidR="007F2FA1">
        <w:t xml:space="preserve">and antimicrobial peptides </w:t>
      </w:r>
      <w:r w:rsidR="0015189C" w:rsidRPr="00AC26F8">
        <w:t>kill many of th</w:t>
      </w:r>
      <w:r w:rsidR="007F2FA1">
        <w:t>o</w:t>
      </w:r>
      <w:r w:rsidR="0015189C" w:rsidRPr="00AC26F8">
        <w:t>se, and survivors face competition from gut-resident bacteria due to colonization resistance</w:t>
      </w:r>
      <w:r w:rsidR="002E5A72">
        <w:t xml:space="preserve"> </w:t>
      </w:r>
      <w:r w:rsidR="002E5A72">
        <w:fldChar w:fldCharType="begin"/>
      </w:r>
      <w:r w:rsidR="002D75C3">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fldChar w:fldCharType="separate"/>
      </w:r>
      <w:r w:rsidR="002D75C3">
        <w:rPr>
          <w:noProof/>
        </w:rPr>
        <w:t>(Jin</w:t>
      </w:r>
      <w:r w:rsidR="002D75C3" w:rsidRPr="002D75C3">
        <w:rPr>
          <w:i/>
          <w:noProof/>
        </w:rPr>
        <w:t xml:space="preserve"> et al.</w:t>
      </w:r>
      <w:r w:rsidR="002D75C3">
        <w:rPr>
          <w:noProof/>
        </w:rPr>
        <w:t>, 2022)</w:t>
      </w:r>
      <w:r w:rsidR="002E5A72">
        <w:fldChar w:fldCharType="end"/>
      </w:r>
      <w:r w:rsidR="0015189C" w:rsidRPr="00AC26F8">
        <w:t xml:space="preserve">. </w:t>
      </w:r>
      <w:r w:rsidR="007D4E4F">
        <w:t xml:space="preserve">This is supported by DNA-based </w:t>
      </w:r>
      <w:r w:rsidR="00E538E9">
        <w:t xml:space="preserve">surveys that detect very low abundances of </w:t>
      </w:r>
      <w:r w:rsidR="0015189C" w:rsidRPr="00AC26F8">
        <w:t>oral-resident bacteria</w:t>
      </w:r>
      <w:r w:rsidR="007D4E4F">
        <w:t>l</w:t>
      </w:r>
      <w:r w:rsidR="0015189C" w:rsidRPr="00AC26F8">
        <w:t xml:space="preserve"> DNA</w:t>
      </w:r>
      <w:r w:rsidR="00E538E9">
        <w:t>s</w:t>
      </w:r>
      <w:r w:rsidR="0015189C" w:rsidRPr="00AC26F8">
        <w:t xml:space="preserve"> in the feces </w:t>
      </w:r>
      <w:r w:rsidR="00E538E9">
        <w:t xml:space="preserve">of health individuals </w:t>
      </w:r>
      <w:r w:rsidR="0015189C" w:rsidRPr="00AC26F8">
        <w:t>(</w:t>
      </w:r>
      <w:r w:rsidR="00E538E9">
        <w:t xml:space="preserve">typically </w:t>
      </w:r>
      <w:r w:rsidR="0015189C" w:rsidRPr="00AC26F8">
        <w:t>&lt;2%)</w:t>
      </w:r>
      <w:r w:rsidR="00A3726E">
        <w:t xml:space="preserve"> </w:t>
      </w:r>
      <w:r w:rsidR="00A3726E">
        <w:fldChar w:fldCharType="begin"/>
      </w:r>
      <w:r w:rsidR="002D75C3">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fldChar w:fldCharType="separate"/>
      </w:r>
      <w:r w:rsidR="002D75C3">
        <w:rPr>
          <w:noProof/>
        </w:rPr>
        <w:t>(Rashidi et al., 2021; Schmidt et al., 2019)</w:t>
      </w:r>
      <w:r w:rsidR="00A3726E">
        <w:fldChar w:fldCharType="end"/>
      </w:r>
      <w:r w:rsidR="00A3726E">
        <w:t>.</w:t>
      </w:r>
    </w:p>
    <w:p w14:paraId="30B31DBF" w14:textId="1A7E4CAB" w:rsidR="00912F9D" w:rsidRDefault="00EA6A2A" w:rsidP="000A48DA">
      <w:pPr>
        <w:ind w:firstLine="720"/>
      </w:pPr>
      <w:r>
        <w:t>Broad spectrum antibiotics</w:t>
      </w:r>
      <w:r w:rsidR="00F839BD">
        <w:t xml:space="preserve"> such as </w:t>
      </w:r>
      <w:r w:rsidR="000015F9">
        <w:t>ampicillin</w:t>
      </w:r>
      <w:r w:rsidR="00F839BD">
        <w:t xml:space="preserve"> </w:t>
      </w:r>
      <w:r w:rsidR="009A1E72">
        <w:t xml:space="preserve">can </w:t>
      </w:r>
      <w:r w:rsidR="00A56380">
        <w:t>weaken</w:t>
      </w:r>
      <w:r w:rsidR="00F839BD">
        <w:t xml:space="preserve"> the oral-gut </w:t>
      </w:r>
      <w:r w:rsidR="00584AC4">
        <w:t>barrier</w:t>
      </w:r>
      <w:r w:rsidR="00003414">
        <w:t xml:space="preserve"> </w:t>
      </w:r>
      <w:r>
        <w:t xml:space="preserve">by depleting gut anaerobes </w:t>
      </w:r>
      <w:r w:rsidR="00003414">
        <w:t>a</w:t>
      </w:r>
      <w:r w:rsidR="00F839BD">
        <w:t>nd</w:t>
      </w:r>
      <w:r w:rsidR="00A56380">
        <w:t xml:space="preserve"> </w:t>
      </w:r>
      <w:r w:rsidR="00B9137D">
        <w:t>promote colonization of translocated oral bacteria</w:t>
      </w:r>
      <w:r w:rsidR="0057487F">
        <w:t xml:space="preserve"> </w:t>
      </w:r>
      <w:r w:rsidR="0057487F">
        <w:fldChar w:fldCharType="begin"/>
      </w:r>
      <w:r w:rsidR="002D75C3">
        <w:instrText xml:space="preserve"> ADDIN EN.CITE &lt;EndNote&gt;&lt;Cite&gt;&lt;Author&gt;Atarashi&lt;/Author&gt;&lt;Year&gt;2017&lt;/Year&gt;&lt;RecNum&gt;13&lt;/RecNum&gt;&lt;DisplayText&gt;(Atarashi et al., 2017)&lt;/DisplayText&gt;&lt;record&gt;&lt;rec-number&gt;13&lt;/rec-number&gt;&lt;foreign-keys&gt;&lt;key app="EN" db-id="eeaavdvxvv5azseddsrxz2d0vpf5v0xr9ea5" timestamp="1659478884"&gt;13&lt;/key&gt;&lt;/foreign-keys&gt;&lt;ref-type name="Journal Article"&gt;17&lt;/ref-type&gt;&lt;contributors&gt;&lt;authors&gt;&lt;author&gt;Atarashi, Koji&lt;/author&gt;&lt;author&gt;Suda, Wataru&lt;/author&gt;&lt;author&gt;Luo, Chengwei&lt;/author&gt;&lt;author&gt;Kawaguchi, Takaaki&lt;/author&gt;&lt;author&gt;Motoo, Iori&lt;/author&gt;&lt;author&gt;Narushima, Seiko&lt;/author&gt;&lt;author&gt;Kiguchi, Yuya&lt;/author&gt;&lt;author&gt;Yasuma, Keiko&lt;/author&gt;&lt;author&gt;Watanabe, Eiichiro&lt;/author&gt;&lt;author&gt;Tanoue, Takeshi&lt;/author&gt;&lt;/authors&gt;&lt;/contributors&gt;&lt;titles&gt;&lt;title&gt;Ectopic colonization of oral bacteria in the intestine drives TH1 cell induction and inflammation&lt;/title&gt;&lt;secondary-title&gt;Science&lt;/secondary-title&gt;&lt;/titles&gt;&lt;periodical&gt;&lt;full-title&gt;Science&lt;/full-title&gt;&lt;/periodical&gt;&lt;pages&gt;359-365&lt;/pages&gt;&lt;volume&gt;358&lt;/volume&gt;&lt;number&gt;6361&lt;/number&gt;&lt;dates&gt;&lt;year&gt;2017&lt;/year&gt;&lt;/dates&gt;&lt;isbn&gt;0036-8075&lt;/isbn&gt;&lt;urls&gt;&lt;/urls&gt;&lt;/record&gt;&lt;/Cite&gt;&lt;/EndNote&gt;</w:instrText>
      </w:r>
      <w:r w:rsidR="0057487F">
        <w:fldChar w:fldCharType="separate"/>
      </w:r>
      <w:r w:rsidR="002D75C3">
        <w:rPr>
          <w:noProof/>
        </w:rPr>
        <w:t>(Atarashi et al., 2017)</w:t>
      </w:r>
      <w:r w:rsidR="0057487F">
        <w:fldChar w:fldCharType="end"/>
      </w:r>
      <w:r w:rsidR="00F839BD">
        <w:t xml:space="preserve">. </w:t>
      </w:r>
      <w:r w:rsidR="00976908">
        <w:t xml:space="preserve">Other </w:t>
      </w:r>
      <w:r w:rsidR="0057344D">
        <w:t xml:space="preserve">than </w:t>
      </w:r>
      <w:r>
        <w:t>antibiotic</w:t>
      </w:r>
      <w:r w:rsidR="0057344D">
        <w:t xml:space="preserve">s, diets, aging, and gut inflammation may also disrupt gut colonization resistance </w:t>
      </w:r>
      <w:r w:rsidR="0057344D">
        <w:fldChar w:fldCharType="begin"/>
      </w:r>
      <w:r w:rsidR="002D75C3">
        <w:instrText xml:space="preserve"> ADDIN EN.CITE &lt;EndNote&gt;&lt;Cite&gt;&lt;Author&gt;Kitamoto&lt;/Author&gt;&lt;Year&gt;2020&lt;/Year&gt;&lt;RecNum&gt;5&lt;/RecNum&gt;&lt;DisplayText&gt;(Kitamoto&lt;style face="italic"&gt; et al.&lt;/style&gt;,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fldChar w:fldCharType="separate"/>
      </w:r>
      <w:r w:rsidR="002D75C3">
        <w:rPr>
          <w:noProof/>
        </w:rPr>
        <w:t>(Kitamoto</w:t>
      </w:r>
      <w:r w:rsidR="002D75C3" w:rsidRPr="002D75C3">
        <w:rPr>
          <w:i/>
          <w:noProof/>
        </w:rPr>
        <w:t xml:space="preserve"> et al.</w:t>
      </w:r>
      <w:r w:rsidR="002D75C3">
        <w:rPr>
          <w:noProof/>
        </w:rPr>
        <w:t>, 2020)</w:t>
      </w:r>
      <w:r w:rsidR="0057344D">
        <w:fldChar w:fldCharType="end"/>
      </w:r>
      <w:r w:rsidR="0057344D">
        <w:t>.</w:t>
      </w:r>
      <w:r w:rsidR="00976908">
        <w:t xml:space="preserve"> All these factors </w:t>
      </w:r>
      <w:r>
        <w:t xml:space="preserve">jointly </w:t>
      </w:r>
      <w:r w:rsidR="00C973E3">
        <w:t xml:space="preserve">contribute to the </w:t>
      </w:r>
      <w:r w:rsidR="00A64A45">
        <w:t xml:space="preserve">clinical </w:t>
      </w:r>
      <w:r w:rsidR="00C973E3">
        <w:t xml:space="preserve">associations between ectopic colonization of oral </w:t>
      </w:r>
      <w:r w:rsidR="00B17286">
        <w:rPr>
          <w:rFonts w:hint="eastAsia"/>
        </w:rPr>
        <w:t>bacteria</w:t>
      </w:r>
      <w:r w:rsidR="00C973E3">
        <w:t xml:space="preserve"> and </w:t>
      </w:r>
      <w:r w:rsidR="00734349">
        <w:t xml:space="preserve">a variety of </w:t>
      </w:r>
      <w:r w:rsidR="00C973E3">
        <w:t xml:space="preserve">digestive diseases (e.g., </w:t>
      </w:r>
      <w:r w:rsidR="00ED36B0">
        <w:t xml:space="preserve">Crohn’s disease </w:t>
      </w:r>
      <w:r w:rsidR="00ED36B0">
        <w:fldChar w:fldCharType="begin"/>
      </w:r>
      <w:r w:rsidR="002D75C3">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fldChar w:fldCharType="separate"/>
      </w:r>
      <w:r w:rsidR="002D75C3">
        <w:rPr>
          <w:noProof/>
        </w:rPr>
        <w:t>(Gevers et al., 2014)</w:t>
      </w:r>
      <w:r w:rsidR="00ED36B0">
        <w:fldChar w:fldCharType="end"/>
      </w:r>
      <w:r w:rsidR="00ED36B0">
        <w:t xml:space="preserve">, ulcerative colitis </w:t>
      </w:r>
      <w:r w:rsidR="00A65073">
        <w:fldChar w:fldCharType="begin"/>
      </w:r>
      <w:r w:rsidR="002D75C3">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fldChar w:fldCharType="separate"/>
      </w:r>
      <w:r w:rsidR="002D75C3">
        <w:rPr>
          <w:noProof/>
        </w:rPr>
        <w:t>(Schirmer et al., 2018)</w:t>
      </w:r>
      <w:r w:rsidR="00A65073">
        <w:fldChar w:fldCharType="end"/>
      </w:r>
      <w:r w:rsidR="00727887">
        <w:t xml:space="preserve">, </w:t>
      </w:r>
      <w:r w:rsidR="00C973E3">
        <w:t>CRC</w:t>
      </w:r>
      <w:r w:rsidR="00ED36B0">
        <w:t xml:space="preserve"> </w:t>
      </w:r>
      <w:r w:rsidR="00ED36B0">
        <w:fldChar w:fldCharType="begin"/>
      </w:r>
      <w:r w:rsidR="00A55064">
        <w:instrText xml:space="preserve"> ADDIN EN.CITE &lt;EndNote&gt;&lt;Cite&gt;&lt;Author&gt;Kostic&lt;/Author&gt;&lt;Year&gt;2013&lt;/Year&gt;&lt;RecNum&gt;18&lt;/RecNum&gt;&lt;DisplayText&gt;(Kostic et al., 2013)&lt;/DisplayText&gt;&lt;record&gt;&lt;rec-number&gt;18&lt;/rec-number&gt;&lt;foreign-keys&gt;&lt;key app="EN" db-id="2sp5sfrv1a5aw5ewfx5v0pdpsarfx02azxv2" timestamp="1660076696"&gt;18&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fldChar w:fldCharType="separate"/>
      </w:r>
      <w:r w:rsidR="002D75C3">
        <w:rPr>
          <w:noProof/>
        </w:rPr>
        <w:t>(Kostic et al., 2013)</w:t>
      </w:r>
      <w:r w:rsidR="00ED36B0">
        <w:fldChar w:fldCharType="end"/>
      </w:r>
      <w:r w:rsidR="00C973E3">
        <w:t xml:space="preserve">, </w:t>
      </w:r>
      <w:r w:rsidR="00727887">
        <w:t>liver cirrhosis</w:t>
      </w:r>
      <w:r w:rsidR="00ED36B0">
        <w:t xml:space="preserve"> </w:t>
      </w:r>
      <w:r w:rsidR="00ED36B0">
        <w:fldChar w:fldCharType="begin"/>
      </w:r>
      <w:r w:rsidR="002D75C3">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fldChar w:fldCharType="separate"/>
      </w:r>
      <w:r w:rsidR="002D75C3">
        <w:rPr>
          <w:noProof/>
        </w:rPr>
        <w:t>(Qin et al., 2014)</w:t>
      </w:r>
      <w:r w:rsidR="00ED36B0">
        <w:fldChar w:fldCharType="end"/>
      </w:r>
      <w:r w:rsidR="00ED36B0">
        <w:t>)</w:t>
      </w:r>
      <w:r w:rsidR="00AC0A9D">
        <w:t>.</w:t>
      </w:r>
      <w:r w:rsidR="00761147">
        <w:t xml:space="preserve"> </w:t>
      </w:r>
      <w:r w:rsidR="00800282">
        <w:t xml:space="preserve">However, </w:t>
      </w:r>
      <w:r w:rsidR="00F9549E">
        <w:t>nearly all</w:t>
      </w:r>
      <w:r w:rsidR="00917C88">
        <w:t xml:space="preserve"> th</w:t>
      </w:r>
      <w:r w:rsidR="00C42FFA">
        <w:t>o</w:t>
      </w:r>
      <w:r w:rsidR="00917C88">
        <w:t>se association</w:t>
      </w:r>
      <w:r w:rsidR="00F9549E">
        <w:t xml:space="preserve"> studie</w:t>
      </w:r>
      <w:r w:rsidR="00917C88">
        <w:t>s</w:t>
      </w:r>
      <w:r w:rsidR="00EA4DBA">
        <w:t xml:space="preserve"> </w:t>
      </w:r>
      <w:r w:rsidR="00A64A45">
        <w:t xml:space="preserve">were based on </w:t>
      </w:r>
      <w:r w:rsidR="00800282">
        <w:t>relative microbiome profiling</w:t>
      </w:r>
      <w:r w:rsidR="009A0A78">
        <w:t xml:space="preserve"> </w:t>
      </w:r>
      <w:r w:rsidR="004D1E7A">
        <w:t xml:space="preserve">and thus inconclusive </w:t>
      </w:r>
      <w:r w:rsidR="005E1470">
        <w:t xml:space="preserve">regarding </w:t>
      </w:r>
      <w:r w:rsidR="004D1E7A">
        <w:t xml:space="preserve">whether the relative enrichment </w:t>
      </w:r>
      <w:r w:rsidR="005E1470">
        <w:t xml:space="preserve">of oral-typical bacteria reflects </w:t>
      </w:r>
      <w:r w:rsidR="00C5441D">
        <w:t xml:space="preserve">their </w:t>
      </w:r>
      <w:r w:rsidR="005E1470">
        <w:t xml:space="preserve">active expansion and bloom in the gut. </w:t>
      </w:r>
      <w:r w:rsidR="00E24A35">
        <w:t>Th</w:t>
      </w:r>
      <w:r w:rsidR="00A376E3">
        <w:t xml:space="preserve">e </w:t>
      </w:r>
      <w:r w:rsidR="00C42FFA">
        <w:t xml:space="preserve">technical limitation has hampered </w:t>
      </w:r>
      <w:r w:rsidR="000340D5">
        <w:t xml:space="preserve">our </w:t>
      </w:r>
      <w:r w:rsidR="00616263">
        <w:t>ability</w:t>
      </w:r>
      <w:r w:rsidR="000340D5">
        <w:t xml:space="preserve"> to associate quantitative microbiome features with disease and led to </w:t>
      </w:r>
      <w:r w:rsidR="00F507F3">
        <w:t>artificial</w:t>
      </w:r>
      <w:r w:rsidR="000340D5">
        <w:t xml:space="preserve"> interpretations</w:t>
      </w:r>
      <w:r w:rsidR="00F507F3">
        <w:t xml:space="preserve"> from relative microbiome analyses</w:t>
      </w:r>
      <w:r w:rsidR="000340D5">
        <w:t xml:space="preserve"> </w:t>
      </w:r>
      <w:r w:rsidR="00FB5CC9">
        <w:fldChar w:fldCharType="begin"/>
      </w:r>
      <w:r w:rsidR="002D75C3">
        <w:instrText xml:space="preserve"> ADDIN EN.CITE &lt;EndNote&gt;&lt;Cite&gt;&lt;Author&gt;Vandeputte&lt;/Author&gt;&lt;Year&gt;2017&lt;/Year&gt;&lt;RecNum&gt;20&lt;/RecNum&gt;&lt;DisplayText&gt;(Vandeputte et al.,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FB5CC9">
        <w:fldChar w:fldCharType="separate"/>
      </w:r>
      <w:r w:rsidR="002D75C3">
        <w:rPr>
          <w:noProof/>
        </w:rPr>
        <w:t>(Vandeputte et al., 2017)</w:t>
      </w:r>
      <w:r w:rsidR="00FB5CC9">
        <w:fldChar w:fldCharType="end"/>
      </w:r>
      <w:r w:rsidR="00E24A35">
        <w:t>.</w:t>
      </w:r>
    </w:p>
    <w:p w14:paraId="1D545D0F" w14:textId="336CE150" w:rsidR="0015189C" w:rsidRDefault="00681FC6" w:rsidP="000A48DA">
      <w:pPr>
        <w:ind w:firstLine="720"/>
      </w:pPr>
      <w:proofErr w:type="gramStart"/>
      <w:r>
        <w:t>By definition,</w:t>
      </w:r>
      <w:r w:rsidR="00D57210">
        <w:t xml:space="preserve"> </w:t>
      </w:r>
      <w:r>
        <w:t>t</w:t>
      </w:r>
      <w:r w:rsidR="00F839BD">
        <w:t>he</w:t>
      </w:r>
      <w:proofErr w:type="gramEnd"/>
      <w:r w:rsidR="00F839BD">
        <w:t xml:space="preserve"> relative enrichment</w:t>
      </w:r>
      <w:r>
        <w:t xml:space="preserve"> of oral bacteria </w:t>
      </w:r>
      <w:r w:rsidR="008E142B">
        <w:t xml:space="preserve">following perturbations </w:t>
      </w:r>
      <w:r w:rsidR="00F839BD">
        <w:t>can be explained by two alternat</w:t>
      </w:r>
      <w:r w:rsidR="00873B0F">
        <w:t>e</w:t>
      </w:r>
      <w:r w:rsidR="00F839BD">
        <w:t xml:space="preserve"> hypotheses (</w:t>
      </w:r>
      <w:r w:rsidR="00F839BD" w:rsidRPr="00550D33">
        <w:rPr>
          <w:highlight w:val="yellow"/>
        </w:rPr>
        <w:t>Fig. 1</w:t>
      </w:r>
      <w:r w:rsidR="00F839BD">
        <w:t>)</w:t>
      </w:r>
      <w:r>
        <w:t xml:space="preserve">. </w:t>
      </w:r>
      <w:r w:rsidR="005F26A7">
        <w:t xml:space="preserve">The </w:t>
      </w:r>
      <w:r w:rsidR="005F26A7" w:rsidRPr="00A70E44">
        <w:rPr>
          <w:i/>
          <w:iCs/>
        </w:rPr>
        <w:t>expansion</w:t>
      </w:r>
      <w:r w:rsidR="005F26A7">
        <w:t xml:space="preserve"> hypothesis </w:t>
      </w:r>
      <w:r w:rsidR="006D2A60">
        <w:t>proposes</w:t>
      </w:r>
      <w:r w:rsidR="005F26A7">
        <w:t xml:space="preserve"> that</w:t>
      </w:r>
      <w:r w:rsidR="006D2A60">
        <w:t xml:space="preserve"> the </w:t>
      </w:r>
      <w:r w:rsidR="005F26A7">
        <w:t xml:space="preserve">active expansion of </w:t>
      </w:r>
      <w:r w:rsidR="008A26E0">
        <w:t>translocated oral</w:t>
      </w:r>
      <w:r w:rsidR="005F26A7">
        <w:t xml:space="preserve"> bacteria</w:t>
      </w:r>
      <w:r w:rsidR="00550D33">
        <w:t xml:space="preserve"> in the gut</w:t>
      </w:r>
      <w:r w:rsidR="006D2A60">
        <w:t xml:space="preserve"> outweighs</w:t>
      </w:r>
      <w:r w:rsidR="008A26E0">
        <w:t xml:space="preserve"> the depletion of gut-resident bacteria in determining the relative enrichment</w:t>
      </w:r>
      <w:r w:rsidR="00550D33">
        <w:t xml:space="preserve">. By </w:t>
      </w:r>
      <w:r w:rsidR="00597021">
        <w:t>contrast</w:t>
      </w:r>
      <w:r w:rsidR="00550D33">
        <w:t xml:space="preserve">, </w:t>
      </w:r>
      <w:r w:rsidR="005F26A7">
        <w:t>the marker hypothesis states</w:t>
      </w:r>
      <w:r w:rsidR="000D6BDC">
        <w:t xml:space="preserve"> the opposite, i.e., the relative enrichment is </w:t>
      </w:r>
      <w:r w:rsidR="00D308B0">
        <w:t>an artifact</w:t>
      </w:r>
      <w:r w:rsidR="005F26A7">
        <w:t xml:space="preserve"> caused by </w:t>
      </w:r>
      <w:r w:rsidR="00390FCB">
        <w:t>loss</w:t>
      </w:r>
      <w:r w:rsidR="005F26A7">
        <w:t xml:space="preserve"> of gut commensal</w:t>
      </w:r>
      <w:r w:rsidR="000D6BDC">
        <w:t>s</w:t>
      </w:r>
      <w:r w:rsidR="005F26A7">
        <w:t xml:space="preserve">. </w:t>
      </w:r>
      <w:r w:rsidR="0015189C" w:rsidRPr="00AC26F8">
        <w:t xml:space="preserve">The two hypotheses have distinct implications for human health and pathologies: While </w:t>
      </w:r>
      <w:r w:rsidR="00550D33">
        <w:t>the expansion</w:t>
      </w:r>
      <w:r w:rsidR="0015189C" w:rsidRPr="00855990">
        <w:t xml:space="preserve"> hypo</w:t>
      </w:r>
      <w:r w:rsidR="0015189C" w:rsidRPr="00AC26F8">
        <w:t xml:space="preserve">thesis indicates that </w:t>
      </w:r>
      <w:r w:rsidR="00390FCB">
        <w:t>the ingested oral</w:t>
      </w:r>
      <w:r w:rsidR="0015189C" w:rsidRPr="00AC26F8">
        <w:t xml:space="preserve"> bacteria can directly </w:t>
      </w:r>
      <w:r w:rsidR="00390FCB">
        <w:t xml:space="preserve">drive or </w:t>
      </w:r>
      <w:r w:rsidR="0015189C" w:rsidRPr="00AC26F8">
        <w:t>exacerbate</w:t>
      </w:r>
      <w:r w:rsidR="00855990">
        <w:t xml:space="preserve"> digestive</w:t>
      </w:r>
      <w:r w:rsidR="00C55354">
        <w:t xml:space="preserve"> </w:t>
      </w:r>
      <w:r w:rsidR="0015189C" w:rsidRPr="00AC26F8">
        <w:t xml:space="preserve">diseases, </w:t>
      </w:r>
      <w:r w:rsidR="0015189C" w:rsidRPr="00855990">
        <w:t>the marker hypothesis</w:t>
      </w:r>
      <w:r w:rsidR="0015189C" w:rsidRPr="00AC26F8">
        <w:t xml:space="preserve"> indicates</w:t>
      </w:r>
      <w:r w:rsidR="0057088D">
        <w:t xml:space="preserve"> indirect effects of microbiome on </w:t>
      </w:r>
      <w:r w:rsidR="0015189C" w:rsidRPr="00AC26F8">
        <w:t>disease</w:t>
      </w:r>
      <w:r w:rsidR="0057088D">
        <w:t xml:space="preserve"> onset and progression</w:t>
      </w:r>
      <w:r w:rsidR="0015189C" w:rsidRPr="00AC26F8">
        <w:t xml:space="preserve"> due to the</w:t>
      </w:r>
      <w:r w:rsidR="00D308B0">
        <w:t xml:space="preserve"> loss of gut bacteria</w:t>
      </w:r>
      <w:r w:rsidR="00F507F3">
        <w:t>.</w:t>
      </w:r>
      <w:r w:rsidR="00D57210">
        <w:t xml:space="preserve"> </w:t>
      </w:r>
      <w:r w:rsidR="00EF2E85">
        <w:t xml:space="preserve">In the following, we </w:t>
      </w:r>
      <w:r w:rsidR="0074521E">
        <w:t>distinguish</w:t>
      </w:r>
      <w:r w:rsidR="00555033">
        <w:t>ed</w:t>
      </w:r>
      <w:r w:rsidR="0074521E">
        <w:t xml:space="preserve"> the two hypotheses by quantifying the load of </w:t>
      </w:r>
      <w:r w:rsidR="006D2A60">
        <w:t xml:space="preserve">oral-typical </w:t>
      </w:r>
      <w:r w:rsidR="0074521E">
        <w:t>bacteria</w:t>
      </w:r>
      <w:r w:rsidR="006D2A60">
        <w:t xml:space="preserve"> in the gut microbiome</w:t>
      </w:r>
      <w:r w:rsidR="0074521E">
        <w:t xml:space="preserve"> of mice and humans</w:t>
      </w:r>
      <w:r w:rsidR="00D247B9">
        <w:t>.</w:t>
      </w:r>
    </w:p>
    <w:p w14:paraId="59EDCAB7" w14:textId="0336461F" w:rsidR="00E51A56" w:rsidRDefault="00E51A56" w:rsidP="000A48DA"/>
    <w:p w14:paraId="542CBFD8" w14:textId="2CE81239" w:rsidR="00E51A56" w:rsidRDefault="00E51A56" w:rsidP="000A48DA">
      <w:pPr>
        <w:jc w:val="center"/>
      </w:pPr>
      <w:r>
        <w:rPr>
          <w:noProof/>
        </w:rPr>
        <w:drawing>
          <wp:inline distT="0" distB="0" distL="0" distR="0" wp14:anchorId="5E0FEA33" wp14:editId="2F5778B9">
            <wp:extent cx="3884879" cy="2504537"/>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3884879" cy="2504537"/>
                    </a:xfrm>
                    <a:prstGeom prst="rect">
                      <a:avLst/>
                    </a:prstGeom>
                  </pic:spPr>
                </pic:pic>
              </a:graphicData>
            </a:graphic>
          </wp:inline>
        </w:drawing>
      </w:r>
    </w:p>
    <w:p w14:paraId="44A42125" w14:textId="340DEEB2" w:rsidR="005706CF" w:rsidRPr="00AC26F8" w:rsidRDefault="005706CF" w:rsidP="000A48DA">
      <w:r w:rsidRPr="008D0311">
        <w:rPr>
          <w:b/>
          <w:bCs/>
        </w:rPr>
        <w:t xml:space="preserve">Fig. 1| Expansion versus marker hypotheses to explain the relative enrichment of oral bacteria in </w:t>
      </w:r>
      <w:r w:rsidR="005911C1">
        <w:rPr>
          <w:b/>
          <w:bCs/>
        </w:rPr>
        <w:t>h</w:t>
      </w:r>
      <w:r w:rsidR="00361972">
        <w:rPr>
          <w:b/>
          <w:bCs/>
        </w:rPr>
        <w:t>uman</w:t>
      </w:r>
      <w:r w:rsidR="005911C1">
        <w:rPr>
          <w:b/>
          <w:bCs/>
        </w:rPr>
        <w:t xml:space="preserve"> microbiome</w:t>
      </w:r>
      <w:r w:rsidRPr="008D0311">
        <w:rPr>
          <w:b/>
          <w:bCs/>
        </w:rPr>
        <w:t>.</w:t>
      </w:r>
      <w:r w:rsidRPr="005706CF">
        <w:t xml:space="preserve"> </w:t>
      </w:r>
      <w:r w:rsidR="005911C1">
        <w:t>The</w:t>
      </w:r>
      <w:r w:rsidRPr="005706CF">
        <w:t xml:space="preserve"> density of oral-typical bacteria colonizing the </w:t>
      </w:r>
      <w:r w:rsidR="00244331">
        <w:t xml:space="preserve">human </w:t>
      </w:r>
      <w:r w:rsidRPr="005706CF">
        <w:t xml:space="preserve">intestine is synergistically determined by a basal </w:t>
      </w:r>
      <w:r w:rsidR="005911C1">
        <w:t xml:space="preserve">transmission </w:t>
      </w:r>
      <w:r w:rsidRPr="005706CF">
        <w:t xml:space="preserve">influx from the oral cavity, biomass loss due to natural death and fecal excretion, and ecological interactions between bacteria of oral and gut origins. Perturbations such as antibiotics may substantially increase the </w:t>
      </w:r>
      <w:r w:rsidRPr="005706CF">
        <w:lastRenderedPageBreak/>
        <w:t>relative abundance of oral</w:t>
      </w:r>
      <w:r w:rsidR="00946957">
        <w:t>-typical</w:t>
      </w:r>
      <w:r w:rsidRPr="005706CF">
        <w:t xml:space="preserve"> bacteria in </w:t>
      </w:r>
      <w:r w:rsidR="00946957">
        <w:t>the</w:t>
      </w:r>
      <w:r w:rsidR="008E7BC0">
        <w:t xml:space="preserve"> human</w:t>
      </w:r>
      <w:r w:rsidRPr="005706CF">
        <w:t xml:space="preserve"> gut</w:t>
      </w:r>
      <w:r w:rsidR="008E7BC0">
        <w:t xml:space="preserve"> (fecal) microbiome </w:t>
      </w:r>
      <w:r w:rsidRPr="005706CF">
        <w:t>by two alternat</w:t>
      </w:r>
      <w:r w:rsidR="00123ACB">
        <w:t>e</w:t>
      </w:r>
      <w:r w:rsidRPr="005706CF">
        <w:t xml:space="preserve"> mechanisms. The expansion hypothesis </w:t>
      </w:r>
      <w:r w:rsidR="001E1194">
        <w:t xml:space="preserve">proposes that the relative enrichment </w:t>
      </w:r>
      <w:r w:rsidR="00B26D4C">
        <w:t xml:space="preserve">measures </w:t>
      </w:r>
      <w:r w:rsidR="001E1194">
        <w:t xml:space="preserve">its absolute abundance (i.e., </w:t>
      </w:r>
      <w:r w:rsidR="00946957">
        <w:t>active expansion of the oral populations</w:t>
      </w:r>
      <w:r w:rsidR="001E1194">
        <w:t>), while the</w:t>
      </w:r>
      <w:r w:rsidRPr="005706CF">
        <w:t xml:space="preserve"> marker hypothesis </w:t>
      </w:r>
      <w:r w:rsidR="0072331C">
        <w:t xml:space="preserve">views it as </w:t>
      </w:r>
      <w:r w:rsidR="00E1666C">
        <w:t xml:space="preserve">an artifact </w:t>
      </w:r>
      <w:r w:rsidR="006403D3">
        <w:t>caused by</w:t>
      </w:r>
      <w:r w:rsidRPr="005706CF">
        <w:t xml:space="preserve"> </w:t>
      </w:r>
      <w:r w:rsidR="008E114E">
        <w:t>depletion of gut bacterial commensals</w:t>
      </w:r>
      <w:r w:rsidRPr="005706CF">
        <w:t>.</w:t>
      </w:r>
    </w:p>
    <w:p w14:paraId="1EEA027B" w14:textId="265682BC" w:rsidR="008E0419" w:rsidRPr="00AC26F8" w:rsidRDefault="008E0419" w:rsidP="000A48DA">
      <w:pPr>
        <w:rPr>
          <w:b/>
        </w:rPr>
      </w:pPr>
    </w:p>
    <w:p w14:paraId="5FE23040" w14:textId="174CD3D6" w:rsidR="00D93833" w:rsidRDefault="00D93833" w:rsidP="000A48DA">
      <w:pPr>
        <w:rPr>
          <w:b/>
        </w:rPr>
      </w:pPr>
      <w:r w:rsidRPr="00AC26F8">
        <w:rPr>
          <w:b/>
        </w:rPr>
        <w:t>RESULTS</w:t>
      </w:r>
    </w:p>
    <w:p w14:paraId="79677847" w14:textId="7DB2DBC6" w:rsidR="00106BBF" w:rsidRDefault="00106BBF" w:rsidP="000A48DA">
      <w:pPr>
        <w:rPr>
          <w:b/>
        </w:rPr>
      </w:pPr>
    </w:p>
    <w:p w14:paraId="059EE72E" w14:textId="1149EA4E" w:rsidR="00397EB4" w:rsidRDefault="00397EB4" w:rsidP="000A48DA">
      <w:pPr>
        <w:rPr>
          <w:b/>
        </w:rPr>
      </w:pPr>
      <w:r>
        <w:rPr>
          <w:b/>
        </w:rPr>
        <w:t>Paired oral and fecal samples from antibiotic-treated mice support marker hypothesis</w:t>
      </w:r>
    </w:p>
    <w:p w14:paraId="4DCDEEB8" w14:textId="642E37B5" w:rsidR="00106BBF" w:rsidRPr="00041344" w:rsidRDefault="009303FC" w:rsidP="000A48DA">
      <w:r>
        <w:t xml:space="preserve">To determine whether relative enrichment of oral-derived bacteria reflects their active population expansion, we treated </w:t>
      </w:r>
      <w:r w:rsidR="00FD7B99">
        <w:t xml:space="preserve">three </w:t>
      </w:r>
      <w:r>
        <w:t>mice with antibiotic cocktail (ampicillin-vancomycin-neomycin) at day 0 for a week to disrupt colonization resistance by gut commensals (</w:t>
      </w:r>
      <w:r w:rsidRPr="009303FC">
        <w:rPr>
          <w:highlight w:val="yellow"/>
        </w:rPr>
        <w:t>Fig. 2A</w:t>
      </w:r>
      <w:r>
        <w:t xml:space="preserve">). </w:t>
      </w:r>
      <w:r w:rsidR="00955030">
        <w:t xml:space="preserve">We </w:t>
      </w:r>
      <w:r w:rsidR="00826ABF">
        <w:t xml:space="preserve">profiled </w:t>
      </w:r>
      <w:r w:rsidR="00041344">
        <w:t xml:space="preserve">the </w:t>
      </w:r>
      <w:r w:rsidR="00826ABF">
        <w:t>microbiome compositions</w:t>
      </w:r>
      <w:r w:rsidR="00041344">
        <w:t xml:space="preserve"> at the ASV (amplicon sequence variant) level </w:t>
      </w:r>
      <w:r w:rsidR="00826ABF">
        <w:t xml:space="preserve">of </w:t>
      </w:r>
      <w:r w:rsidR="00815078">
        <w:t>oral cavity</w:t>
      </w:r>
      <w:r w:rsidR="00826ABF">
        <w:t xml:space="preserve"> (oral_d0)</w:t>
      </w:r>
      <w:r w:rsidR="00815078">
        <w:t xml:space="preserve"> and fecal</w:t>
      </w:r>
      <w:r w:rsidR="00826ABF">
        <w:t xml:space="preserve"> (fecal_d0)</w:t>
      </w:r>
      <w:r w:rsidR="00815078">
        <w:t xml:space="preserve"> samples</w:t>
      </w:r>
      <w:r w:rsidR="00106BBF">
        <w:t xml:space="preserve"> </w:t>
      </w:r>
      <w:r w:rsidR="00955030">
        <w:t xml:space="preserve">on day 0 </w:t>
      </w:r>
      <w:r w:rsidR="00106BBF">
        <w:t>prior to antibiotic</w:t>
      </w:r>
      <w:r>
        <w:t>s</w:t>
      </w:r>
      <w:r w:rsidR="00955030">
        <w:t xml:space="preserve"> </w:t>
      </w:r>
      <w:r w:rsidR="00041344">
        <w:t>as well as</w:t>
      </w:r>
      <w:r w:rsidR="00955030">
        <w:t xml:space="preserve"> post-antibiotic fecal samples </w:t>
      </w:r>
      <w:r w:rsidR="00826ABF">
        <w:t xml:space="preserve">(fecal_d8) </w:t>
      </w:r>
      <w:r w:rsidR="00955030">
        <w:t>on day 8</w:t>
      </w:r>
      <w:r w:rsidR="00826ABF">
        <w:t xml:space="preserve"> (</w:t>
      </w:r>
      <w:r w:rsidR="00826ABF" w:rsidRPr="00826ABF">
        <w:rPr>
          <w:highlight w:val="yellow"/>
        </w:rPr>
        <w:t>Fig. 2B</w:t>
      </w:r>
      <w:r w:rsidR="00826ABF">
        <w:t>)</w:t>
      </w:r>
      <w:r>
        <w:t>.</w:t>
      </w:r>
      <w:r w:rsidR="00826ABF">
        <w:t xml:space="preserve"> </w:t>
      </w:r>
      <w:r w:rsidR="000D0C09">
        <w:t>We found that t</w:t>
      </w:r>
      <w:r w:rsidR="00041344">
        <w:t>h</w:t>
      </w:r>
      <w:r w:rsidR="00736E6F">
        <w:t xml:space="preserve">e </w:t>
      </w:r>
      <w:r w:rsidR="00106BBF">
        <w:t xml:space="preserve">fecal </w:t>
      </w:r>
      <w:r w:rsidR="000A665B">
        <w:t>microbiomes</w:t>
      </w:r>
      <w:r w:rsidR="00106BBF">
        <w:t xml:space="preserve"> </w:t>
      </w:r>
      <w:r w:rsidR="00041344">
        <w:t>on</w:t>
      </w:r>
      <w:r w:rsidR="00106BBF">
        <w:t xml:space="preserve"> day 8 shared more identical ASVs (Hamming distance) with the oral samples</w:t>
      </w:r>
      <w:r w:rsidR="00736E6F">
        <w:t xml:space="preserve"> than the fecal samples</w:t>
      </w:r>
      <w:r w:rsidR="00106BBF">
        <w:t xml:space="preserve"> </w:t>
      </w:r>
      <w:r w:rsidR="00041344">
        <w:t>on</w:t>
      </w:r>
      <w:r w:rsidR="00106BBF">
        <w:t xml:space="preserve"> day 0 and were also compositionally similar (Bray-</w:t>
      </w:r>
      <w:proofErr w:type="gramStart"/>
      <w:r w:rsidR="00106BBF">
        <w:t>Curtis</w:t>
      </w:r>
      <w:proofErr w:type="gramEnd"/>
      <w:r w:rsidR="00106BBF">
        <w:t xml:space="preserve"> distance) in 2 out of the 3 mice (</w:t>
      </w:r>
      <w:r w:rsidR="00106BBF" w:rsidRPr="00F83B2E">
        <w:rPr>
          <w:highlight w:val="yellow"/>
        </w:rPr>
        <w:t xml:space="preserve">Fig. </w:t>
      </w:r>
      <w:r w:rsidR="00292DE9">
        <w:rPr>
          <w:highlight w:val="yellow"/>
        </w:rPr>
        <w:t>2C</w:t>
      </w:r>
      <w:r w:rsidR="00106BBF">
        <w:t xml:space="preserve">). </w:t>
      </w:r>
      <w:r w:rsidR="004A4680">
        <w:t>Notably</w:t>
      </w:r>
      <w:r w:rsidR="00106BBF">
        <w:t xml:space="preserve">, </w:t>
      </w:r>
      <w:r w:rsidR="00106BBF" w:rsidRPr="00AC26F8">
        <w:t>10%</w:t>
      </w:r>
      <w:r w:rsidR="00106BBF">
        <w:t>-20%</w:t>
      </w:r>
      <w:r w:rsidR="00106BBF" w:rsidRPr="00AC26F8">
        <w:t xml:space="preserve"> ASVs</w:t>
      </w:r>
      <w:r w:rsidR="00106BBF">
        <w:t xml:space="preserve"> (the majority from 6 members; </w:t>
      </w:r>
      <w:r w:rsidR="00106BBF" w:rsidRPr="00016538">
        <w:rPr>
          <w:highlight w:val="yellow"/>
        </w:rPr>
        <w:t>Fig. S</w:t>
      </w:r>
      <w:r w:rsidR="007D2F47">
        <w:rPr>
          <w:highlight w:val="yellow"/>
        </w:rPr>
        <w:t>1</w:t>
      </w:r>
      <w:r w:rsidR="00106BBF">
        <w:t xml:space="preserve">) </w:t>
      </w:r>
      <w:r w:rsidR="00F9427C">
        <w:t>present</w:t>
      </w:r>
      <w:r w:rsidR="00106BBF">
        <w:t xml:space="preserve"> in the post-antibiotic feces were only detected in the pre-antibiotic oral microbiome (</w:t>
      </w:r>
      <w:r w:rsidR="00106BBF" w:rsidRPr="00F8350C">
        <w:rPr>
          <w:highlight w:val="yellow"/>
        </w:rPr>
        <w:t xml:space="preserve">Fig. </w:t>
      </w:r>
      <w:r w:rsidR="00106BBF" w:rsidRPr="00041344">
        <w:rPr>
          <w:highlight w:val="yellow"/>
        </w:rPr>
        <w:t>2</w:t>
      </w:r>
      <w:r w:rsidR="00195F73" w:rsidRPr="00041344">
        <w:rPr>
          <w:highlight w:val="yellow"/>
        </w:rPr>
        <w:t>D</w:t>
      </w:r>
      <w:r w:rsidR="00106BBF">
        <w:t xml:space="preserve">), </w:t>
      </w:r>
      <w:r w:rsidR="000A665B">
        <w:t>providing strong evidence of</w:t>
      </w:r>
      <w:r w:rsidR="00106BBF">
        <w:t xml:space="preserve"> oral-gut transmission of </w:t>
      </w:r>
      <w:r w:rsidR="00FD7B99">
        <w:t xml:space="preserve">bacteria that contain </w:t>
      </w:r>
      <w:r w:rsidR="00106BBF">
        <w:t>those ASVs.</w:t>
      </w:r>
      <w:r w:rsidR="00195F73">
        <w:t xml:space="preserve"> </w:t>
      </w:r>
      <w:r w:rsidR="00FD7B99">
        <w:t xml:space="preserve">By </w:t>
      </w:r>
      <w:r w:rsidR="00041344">
        <w:t>identify</w:t>
      </w:r>
      <w:r w:rsidR="00FD7B99">
        <w:t>ing</w:t>
      </w:r>
      <w:r w:rsidR="001B60FE">
        <w:t xml:space="preserve"> </w:t>
      </w:r>
      <w:r w:rsidR="00041344">
        <w:t>ASVs</w:t>
      </w:r>
      <w:r w:rsidR="00195F73">
        <w:t xml:space="preserve"> </w:t>
      </w:r>
      <w:r w:rsidR="00FD7B99">
        <w:t>typically colonizing the oral cavity of the three mice (</w:t>
      </w:r>
      <w:r w:rsidR="00FD7B99" w:rsidRPr="00CC75B9">
        <w:rPr>
          <w:highlight w:val="yellow"/>
        </w:rPr>
        <w:t>see STAR Methods</w:t>
      </w:r>
      <w:r w:rsidR="00FD7B99">
        <w:t xml:space="preserve">), we </w:t>
      </w:r>
      <w:r w:rsidR="00E72ADF">
        <w:t>found that the total fractions of</w:t>
      </w:r>
      <w:r w:rsidR="003614F3">
        <w:t xml:space="preserve"> the </w:t>
      </w:r>
      <w:r w:rsidR="00E72ADF">
        <w:t>oral-typical ASVs increased substantially from nearly 0% to 30% (</w:t>
      </w:r>
      <w:r w:rsidR="00E72ADF" w:rsidRPr="00E72ADF">
        <w:rPr>
          <w:highlight w:val="yellow"/>
        </w:rPr>
        <w:t>Fig. 2E</w:t>
      </w:r>
      <w:r w:rsidR="00E72ADF">
        <w:t>)</w:t>
      </w:r>
      <w:r w:rsidR="00851440">
        <w:t xml:space="preserve">, while </w:t>
      </w:r>
      <w:r w:rsidR="00E72ADF">
        <w:t>their quantitative loads reduced by half a log unit (</w:t>
      </w:r>
      <w:r w:rsidR="00E72ADF" w:rsidRPr="00E72ADF">
        <w:rPr>
          <w:highlight w:val="yellow"/>
        </w:rPr>
        <w:t>Fig. 2F</w:t>
      </w:r>
      <w:r w:rsidR="00E72ADF">
        <w:t>).</w:t>
      </w:r>
      <w:r w:rsidR="00CC75B9">
        <w:t xml:space="preserve"> </w:t>
      </w:r>
      <w:r w:rsidR="00851440">
        <w:t xml:space="preserve">The </w:t>
      </w:r>
      <w:r w:rsidR="00851440">
        <w:rPr>
          <w:rFonts w:hint="eastAsia"/>
        </w:rPr>
        <w:t>contrast</w:t>
      </w:r>
      <w:r w:rsidR="00851440">
        <w:t xml:space="preserve"> between relative and absolute abundances of oral bacterial populations supports </w:t>
      </w:r>
      <w:r>
        <w:t>marker hypothesis</w:t>
      </w:r>
      <w:r w:rsidR="00106BBF">
        <w:t>.</w:t>
      </w:r>
    </w:p>
    <w:p w14:paraId="640D7704" w14:textId="090E2814" w:rsidR="00D93833" w:rsidRPr="00AC26F8" w:rsidRDefault="00D93833" w:rsidP="000A48DA">
      <w:pPr>
        <w:rPr>
          <w:b/>
        </w:rPr>
      </w:pPr>
    </w:p>
    <w:p w14:paraId="739A63F1" w14:textId="48407E04" w:rsidR="000A1DBF" w:rsidRDefault="000A1DBF" w:rsidP="000A48DA">
      <w:pPr>
        <w:rPr>
          <w:b/>
        </w:rPr>
      </w:pPr>
      <w:r>
        <w:rPr>
          <w:b/>
        </w:rPr>
        <w:t xml:space="preserve">Additional </w:t>
      </w:r>
      <w:r w:rsidR="00166D40">
        <w:rPr>
          <w:b/>
        </w:rPr>
        <w:t>evidence</w:t>
      </w:r>
      <w:r>
        <w:rPr>
          <w:b/>
        </w:rPr>
        <w:t xml:space="preserve"> of marker hypothesis </w:t>
      </w:r>
      <w:r w:rsidR="00166D40">
        <w:rPr>
          <w:b/>
        </w:rPr>
        <w:t>from the literature</w:t>
      </w:r>
    </w:p>
    <w:p w14:paraId="51D6D2FA" w14:textId="7E052EB0" w:rsidR="009F57F7" w:rsidRDefault="00657039" w:rsidP="00312B24">
      <w:r>
        <w:t>Due to the lack of large-scale microbiome dataset with</w:t>
      </w:r>
      <w:r w:rsidR="00471ECC">
        <w:t xml:space="preserve"> </w:t>
      </w:r>
      <w:r w:rsidR="005A1354">
        <w:t>paired oral</w:t>
      </w:r>
      <w:r w:rsidR="00740D41">
        <w:t xml:space="preserve"> and </w:t>
      </w:r>
      <w:r w:rsidR="005A1354">
        <w:t>gut</w:t>
      </w:r>
      <w:r w:rsidR="00740D41">
        <w:t xml:space="preserve"> </w:t>
      </w:r>
      <w:r w:rsidR="005A1354">
        <w:t xml:space="preserve">samples in mice </w:t>
      </w:r>
      <w:r w:rsidR="005A1354">
        <w:fldChar w:fldCharType="begin"/>
      </w:r>
      <w:r w:rsidR="002D75C3">
        <w:instrText xml:space="preserve"> ADDIN EN.CITE &lt;EndNote&gt;&lt;Cite&gt;&lt;Author&gt;Greenberg&lt;/Author&gt;&lt;Year&gt;2022&lt;/Year&gt;&lt;RecNum&gt;31&lt;/RecNum&gt;&lt;DisplayText&gt;(Greenberg et al., 2022)&lt;/DisplayText&gt;&lt;record&gt;&lt;rec-number&gt;31&lt;/rec-number&gt;&lt;foreign-keys&gt;&lt;key app="EN" db-id="eeaavdvxvv5azseddsrxz2d0vpf5v0xr9ea5" timestamp="1659530489"&gt;31&lt;/key&gt;&lt;/foreign-keys&gt;&lt;ref-type name="Journal Article"&gt;17&lt;/ref-type&gt;&lt;contributors&gt;&lt;authors&gt;&lt;author&gt;Greenberg, Jonathan M&lt;/author&gt;&lt;author&gt;Romero, Roberto&lt;/author&gt;&lt;author&gt;Winters, Andrew D&lt;/author&gt;&lt;author&gt;Galaz, Jose&lt;/author&gt;&lt;author&gt;Garcia-Flores, Valeria&lt;/author&gt;&lt;author&gt;Arenas-Hernandez, Marcia&lt;/author&gt;&lt;author&gt;Panzer, Jonathan&lt;/author&gt;&lt;author&gt;Shaffer, Zachary&lt;/author&gt;&lt;author&gt;Kracht, David J&lt;/author&gt;&lt;author&gt;Gomez-Lopez, Nardhy&lt;/author&gt;&lt;/authors&gt;&lt;/contributors&gt;&lt;titles&gt;&lt;title&gt;Microbiota of the pregnant mouse: characterization of the bacterial communities in the oral cavity, lung, intestine, and vagina through culture and DNA sequencing&lt;/title&gt;&lt;secondary-title&gt;bioRxiv&lt;/secondary-title&gt;&lt;/titles&gt;&lt;periodical&gt;&lt;full-title&gt;bioRxiv&lt;/full-title&gt;&lt;/periodical&gt;&lt;dates&gt;&lt;year&gt;2022&lt;/year&gt;&lt;/dates&gt;&lt;urls&gt;&lt;/urls&gt;&lt;/record&gt;&lt;/Cite&gt;&lt;/EndNote&gt;</w:instrText>
      </w:r>
      <w:r w:rsidR="005A1354">
        <w:fldChar w:fldCharType="separate"/>
      </w:r>
      <w:r w:rsidR="002D75C3">
        <w:rPr>
          <w:noProof/>
        </w:rPr>
        <w:t>(Greenberg et al., 2022)</w:t>
      </w:r>
      <w:r w:rsidR="005A1354">
        <w:fldChar w:fldCharType="end"/>
      </w:r>
      <w:r w:rsidR="008633D3">
        <w:t>, we sought to</w:t>
      </w:r>
      <w:r w:rsidR="004D4CFF">
        <w:t xml:space="preserve"> </w:t>
      </w:r>
      <w:r w:rsidR="00553C66">
        <w:t xml:space="preserve">detect translocation </w:t>
      </w:r>
      <w:r w:rsidR="008633D3">
        <w:t xml:space="preserve">and classify oral-typical ASVs </w:t>
      </w:r>
      <w:r w:rsidR="00A173D0">
        <w:t xml:space="preserve">from gut microbiome </w:t>
      </w:r>
      <w:r w:rsidR="000C51D9">
        <w:t xml:space="preserve">profiles </w:t>
      </w:r>
      <w:r w:rsidR="00A173D0">
        <w:t>alone</w:t>
      </w:r>
      <w:r>
        <w:t>. To this end,</w:t>
      </w:r>
      <w:r w:rsidR="00553C66">
        <w:t xml:space="preserve"> </w:t>
      </w:r>
      <w:r w:rsidR="00A173D0">
        <w:t xml:space="preserve">we </w:t>
      </w:r>
      <w:r w:rsidR="00C248C3">
        <w:t>compiled</w:t>
      </w:r>
      <w:r w:rsidR="004D4CFF">
        <w:t xml:space="preserve"> a </w:t>
      </w:r>
      <w:r w:rsidR="00A82EB8">
        <w:t>reference</w:t>
      </w:r>
      <w:r w:rsidR="00E00D67">
        <w:t xml:space="preserve"> </w:t>
      </w:r>
      <w:r w:rsidR="009C659B">
        <w:t>collection</w:t>
      </w:r>
      <w:r w:rsidR="00054FF6">
        <w:t xml:space="preserve"> of </w:t>
      </w:r>
      <w:r w:rsidR="00547242">
        <w:t>full-length 16S rRNA</w:t>
      </w:r>
      <w:r w:rsidR="007768B8">
        <w:t xml:space="preserve"> gene</w:t>
      </w:r>
      <w:r w:rsidR="00054FF6">
        <w:t xml:space="preserve">s </w:t>
      </w:r>
      <w:r w:rsidR="00A82EB8">
        <w:t>that represent bacteria typically inhabiting mouse oral cavity</w:t>
      </w:r>
      <w:r w:rsidR="00471ECC">
        <w:t xml:space="preserve"> (</w:t>
      </w:r>
      <w:r w:rsidR="00547242" w:rsidRPr="00547242">
        <w:rPr>
          <w:highlight w:val="yellow"/>
        </w:rPr>
        <w:t>Fig. S</w:t>
      </w:r>
      <w:r w:rsidR="004D36C1">
        <w:rPr>
          <w:highlight w:val="yellow"/>
        </w:rPr>
        <w:t>2</w:t>
      </w:r>
      <w:r w:rsidR="00547242" w:rsidRPr="00547242">
        <w:rPr>
          <w:highlight w:val="yellow"/>
        </w:rPr>
        <w:t xml:space="preserve">A, </w:t>
      </w:r>
      <w:r w:rsidR="00471ECC" w:rsidRPr="00547242">
        <w:rPr>
          <w:highlight w:val="yellow"/>
        </w:rPr>
        <w:t>s</w:t>
      </w:r>
      <w:r w:rsidR="00471ECC" w:rsidRPr="005E674B">
        <w:rPr>
          <w:highlight w:val="yellow"/>
        </w:rPr>
        <w:t>ee STAR Methods</w:t>
      </w:r>
      <w:r w:rsidR="00471ECC">
        <w:t>)</w:t>
      </w:r>
      <w:r w:rsidR="00B831F1">
        <w:t>.</w:t>
      </w:r>
      <w:r w:rsidR="008B3B9A">
        <w:t xml:space="preserve"> </w:t>
      </w:r>
      <w:r w:rsidR="005A1354">
        <w:t xml:space="preserve">The resulted </w:t>
      </w:r>
      <w:r w:rsidR="004A5306">
        <w:t>collection</w:t>
      </w:r>
      <w:r w:rsidR="005A1354">
        <w:t xml:space="preserve"> has 149 sequences (</w:t>
      </w:r>
      <w:r w:rsidR="005A1354" w:rsidRPr="00716AC3">
        <w:rPr>
          <w:highlight w:val="yellow"/>
        </w:rPr>
        <w:t>Table S1</w:t>
      </w:r>
      <w:r w:rsidR="005A1354">
        <w:t>) from diverse genera</w:t>
      </w:r>
      <w:r w:rsidR="00454C20">
        <w:t xml:space="preserve"> with most sequences from </w:t>
      </w:r>
      <w:r w:rsidR="00454C20" w:rsidRPr="002F6C68">
        <w:rPr>
          <w:i/>
          <w:iCs/>
        </w:rPr>
        <w:t>Staphylococcus</w:t>
      </w:r>
      <w:r w:rsidR="00454C20">
        <w:t xml:space="preserve"> and </w:t>
      </w:r>
      <w:r w:rsidR="00454C20" w:rsidRPr="002F6C68">
        <w:rPr>
          <w:i/>
          <w:iCs/>
        </w:rPr>
        <w:t>Streptococcus</w:t>
      </w:r>
      <w:r w:rsidR="004B22B7">
        <w:t xml:space="preserve"> </w:t>
      </w:r>
      <w:r w:rsidR="005A1354">
        <w:t>(</w:t>
      </w:r>
      <w:r w:rsidR="005A1354" w:rsidRPr="00E910FE">
        <w:rPr>
          <w:highlight w:val="yellow"/>
        </w:rPr>
        <w:t>Fig. S</w:t>
      </w:r>
      <w:r w:rsidR="005A1354" w:rsidRPr="00DC00E2">
        <w:rPr>
          <w:highlight w:val="yellow"/>
        </w:rPr>
        <w:t>1B</w:t>
      </w:r>
      <w:r w:rsidR="005A1354">
        <w:t>).</w:t>
      </w:r>
      <w:r w:rsidR="00A86BF7">
        <w:t xml:space="preserve"> Given </w:t>
      </w:r>
      <w:r w:rsidR="00B82A71">
        <w:t>a new ASV</w:t>
      </w:r>
      <w:r w:rsidR="00A86BF7">
        <w:t>, we can classify</w:t>
      </w:r>
      <w:r w:rsidR="004F3530">
        <w:t xml:space="preserve"> </w:t>
      </w:r>
      <w:r w:rsidR="00A86BF7">
        <w:t xml:space="preserve">whether </w:t>
      </w:r>
      <w:r w:rsidR="00B82A71">
        <w:t>it</w:t>
      </w:r>
      <w:r w:rsidR="00471ECC">
        <w:t xml:space="preserve"> </w:t>
      </w:r>
      <w:r w:rsidR="00A86BF7">
        <w:t>is</w:t>
      </w:r>
      <w:r w:rsidR="004A5306">
        <w:t xml:space="preserve"> oral-typical</w:t>
      </w:r>
      <w:r w:rsidR="00A86BF7">
        <w:t xml:space="preserve"> or -atypical</w:t>
      </w:r>
      <w:r w:rsidR="005624AC">
        <w:t xml:space="preserve"> </w:t>
      </w:r>
      <w:r w:rsidR="00A86BF7">
        <w:t xml:space="preserve">by exactly </w:t>
      </w:r>
      <w:r w:rsidR="004A5306">
        <w:t>match</w:t>
      </w:r>
      <w:r w:rsidR="00A86BF7">
        <w:t xml:space="preserve">ing </w:t>
      </w:r>
      <w:r w:rsidR="00BF7AA8">
        <w:t>the ASV to all</w:t>
      </w:r>
      <w:r w:rsidR="00A86BF7">
        <w:t xml:space="preserve"> sequences in the</w:t>
      </w:r>
      <w:r w:rsidR="00B82A71">
        <w:t xml:space="preserve"> reference</w:t>
      </w:r>
      <w:r w:rsidR="004A5306">
        <w:t xml:space="preserve"> </w:t>
      </w:r>
      <w:r w:rsidR="004F3530">
        <w:t>collection</w:t>
      </w:r>
      <w:r w:rsidR="004A5306">
        <w:t>.</w:t>
      </w:r>
      <w:r w:rsidR="004F3530">
        <w:t xml:space="preserve"> </w:t>
      </w:r>
      <w:r w:rsidR="00B82A71">
        <w:t xml:space="preserve">We applied this approach to a public dataset of paired oral (swab) and gut (distal intestine) samples from 11 </w:t>
      </w:r>
      <w:r w:rsidR="008633D3">
        <w:t xml:space="preserve">healthy </w:t>
      </w:r>
      <w:r w:rsidR="00B82A71">
        <w:t>pregnant mice</w:t>
      </w:r>
      <w:r w:rsidR="00433E35">
        <w:t xml:space="preserve"> </w:t>
      </w:r>
      <w:r w:rsidR="00433E35">
        <w:fldChar w:fldCharType="begin"/>
      </w:r>
      <w:r w:rsidR="00433E35">
        <w:instrText xml:space="preserve"> ADDIN EN.CITE &lt;EndNote&gt;&lt;Cite&gt;&lt;Author&gt;Theis&lt;/Author&gt;&lt;Year&gt;2020&lt;/Year&gt;&lt;RecNum&gt;24&lt;/RecNum&gt;&lt;DisplayText&gt;(Theis et al., 2020)&lt;/DisplayText&gt;&lt;record&gt;&lt;rec-number&gt;24&lt;/rec-number&gt;&lt;foreign-keys&gt;&lt;key app="EN" db-id="p9va20r95e2rd5ee5p15v5efzvx2s50sasrr" timestamp="1660520544"&gt;24&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ages&gt;e00933-19&lt;/pages&gt;&lt;volume&gt;5&lt;/volume&gt;&lt;number&gt;1&lt;/number&gt;&lt;dates&gt;&lt;year&gt;2020&lt;/year&gt;&lt;/dates&gt;&lt;isbn&gt;2379-5042&lt;/isbn&gt;&lt;urls&gt;&lt;/urls&gt;&lt;/record&gt;&lt;/Cite&gt;&lt;/EndNote&gt;</w:instrText>
      </w:r>
      <w:r w:rsidR="00433E35">
        <w:fldChar w:fldCharType="separate"/>
      </w:r>
      <w:r w:rsidR="00433E35">
        <w:rPr>
          <w:noProof/>
        </w:rPr>
        <w:t>(Theis et al., 2020)</w:t>
      </w:r>
      <w:r w:rsidR="00433E35">
        <w:fldChar w:fldCharType="end"/>
      </w:r>
      <w:r w:rsidR="00433E35">
        <w:t xml:space="preserve">. On average, </w:t>
      </w:r>
      <w:r w:rsidR="004F3530">
        <w:t xml:space="preserve">4.5% ASVs </w:t>
      </w:r>
      <w:r w:rsidR="00C1607A">
        <w:t xml:space="preserve">in the gut microbiome </w:t>
      </w:r>
      <w:r w:rsidR="00333B92">
        <w:t>wer</w:t>
      </w:r>
      <w:r w:rsidR="00077D7D">
        <w:t xml:space="preserve">e </w:t>
      </w:r>
      <w:r w:rsidR="005D4B56">
        <w:t xml:space="preserve">found </w:t>
      </w:r>
      <w:r w:rsidR="004F3530">
        <w:t xml:space="preserve">to </w:t>
      </w:r>
      <w:r w:rsidR="006A58DB">
        <w:t xml:space="preserve">be </w:t>
      </w:r>
      <w:r w:rsidR="004C178F">
        <w:t>oral-typical</w:t>
      </w:r>
      <w:r w:rsidR="00C1607A">
        <w:t xml:space="preserve">. </w:t>
      </w:r>
      <w:r w:rsidR="00556F64">
        <w:t>In 10 out of the</w:t>
      </w:r>
      <w:r w:rsidR="00704CAB">
        <w:t xml:space="preserve"> 1</w:t>
      </w:r>
      <w:r w:rsidR="00556F64">
        <w:t>1</w:t>
      </w:r>
      <w:r w:rsidR="00A82186">
        <w:t xml:space="preserve"> </w:t>
      </w:r>
      <w:r w:rsidR="00704CAB">
        <w:t xml:space="preserve">mice, </w:t>
      </w:r>
      <w:r w:rsidR="00DD035B">
        <w:t>&gt;</w:t>
      </w:r>
      <w:r w:rsidR="00F153D0">
        <w:t>90</w:t>
      </w:r>
      <w:r w:rsidR="00DD035B">
        <w:t xml:space="preserve">% of the total fractions </w:t>
      </w:r>
      <w:r w:rsidR="0029188B">
        <w:t xml:space="preserve">of </w:t>
      </w:r>
      <w:r w:rsidR="00E26BDF">
        <w:t xml:space="preserve">the oral-typical </w:t>
      </w:r>
      <w:r w:rsidR="00451359">
        <w:t xml:space="preserve">ASVs </w:t>
      </w:r>
      <w:r w:rsidR="00902E2D">
        <w:t xml:space="preserve">in the gut </w:t>
      </w:r>
      <w:r w:rsidR="003C77AE">
        <w:t>were</w:t>
      </w:r>
      <w:r w:rsidR="00704CAB">
        <w:t xml:space="preserve"> contributed by </w:t>
      </w:r>
      <w:r w:rsidR="00451359">
        <w:t>those</w:t>
      </w:r>
      <w:r w:rsidR="00453D3C">
        <w:t xml:space="preserve"> </w:t>
      </w:r>
      <w:r w:rsidR="00704CAB">
        <w:t xml:space="preserve">present in the </w:t>
      </w:r>
      <w:r w:rsidR="00902E2D">
        <w:t>oral cavity of the same mice</w:t>
      </w:r>
      <w:r w:rsidR="005A1354">
        <w:t xml:space="preserve"> (</w:t>
      </w:r>
      <w:r w:rsidR="005A1354" w:rsidRPr="00BD0616">
        <w:rPr>
          <w:highlight w:val="yellow"/>
        </w:rPr>
        <w:t xml:space="preserve">Fig. </w:t>
      </w:r>
      <w:r w:rsidR="00016F55">
        <w:rPr>
          <w:highlight w:val="yellow"/>
        </w:rPr>
        <w:t>S</w:t>
      </w:r>
      <w:r w:rsidR="005A1354" w:rsidRPr="00BD0616">
        <w:rPr>
          <w:highlight w:val="yellow"/>
        </w:rPr>
        <w:t>1C</w:t>
      </w:r>
      <w:r w:rsidR="005A1354">
        <w:t xml:space="preserve">). </w:t>
      </w:r>
    </w:p>
    <w:p w14:paraId="423A7FB7" w14:textId="6286AB09" w:rsidR="00170DC4" w:rsidRDefault="007066B8" w:rsidP="009F57F7">
      <w:pPr>
        <w:ind w:firstLine="720"/>
      </w:pPr>
      <w:r>
        <w:t>Using the approach</w:t>
      </w:r>
      <w:r w:rsidR="007B2F80" w:rsidRPr="00AC26F8">
        <w:rPr>
          <w:rFonts w:hint="eastAsia"/>
        </w:rPr>
        <w:t>,</w:t>
      </w:r>
      <w:r w:rsidR="005C3F41">
        <w:t xml:space="preserve"> we</w:t>
      </w:r>
      <w:r w:rsidR="007B2F80">
        <w:t xml:space="preserve"> first reanalyzed </w:t>
      </w:r>
      <w:r w:rsidR="00367A45">
        <w:t xml:space="preserve">a public study </w:t>
      </w:r>
      <w:r w:rsidR="002D2E4D">
        <w:fldChar w:fldCharType="begin"/>
      </w:r>
      <w:r w:rsidR="002D75C3">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2D2E4D">
        <w:fldChar w:fldCharType="separate"/>
      </w:r>
      <w:r w:rsidR="002D75C3">
        <w:rPr>
          <w:noProof/>
        </w:rPr>
        <w:t>(Reese et al., 2018)</w:t>
      </w:r>
      <w:r w:rsidR="002D2E4D">
        <w:fldChar w:fldCharType="end"/>
      </w:r>
      <w:r w:rsidR="00262211">
        <w:t xml:space="preserve"> </w:t>
      </w:r>
      <w:r w:rsidR="00367A45">
        <w:t xml:space="preserve">that treated mice with </w:t>
      </w:r>
      <w:r w:rsidR="007B2F80" w:rsidRPr="00AC26F8">
        <w:t>an antibiotic cocktail (Ampicillin-Vancomycin-Neomycin-Metronidazole) for 5 days</w:t>
      </w:r>
      <w:r w:rsidR="00875B8F">
        <w:t xml:space="preserve"> (</w:t>
      </w:r>
      <w:r w:rsidR="00875B8F" w:rsidRPr="00875B8F">
        <w:rPr>
          <w:highlight w:val="yellow"/>
        </w:rPr>
        <w:t>Fig. 2</w:t>
      </w:r>
      <w:r w:rsidR="00DC313D">
        <w:rPr>
          <w:highlight w:val="yellow"/>
        </w:rPr>
        <w:t>G</w:t>
      </w:r>
      <w:r w:rsidR="00875B8F">
        <w:t>)</w:t>
      </w:r>
      <w:r w:rsidR="007B2F80" w:rsidRPr="00AC26F8">
        <w:t xml:space="preserve">. </w:t>
      </w:r>
      <w:r w:rsidR="000A57CB">
        <w:t>The</w:t>
      </w:r>
      <w:r w:rsidR="00475779">
        <w:t xml:space="preserve"> inferred</w:t>
      </w:r>
      <w:r w:rsidR="00A56F14">
        <w:t xml:space="preserve"> </w:t>
      </w:r>
      <w:r w:rsidR="00F61516">
        <w:t>oral populations</w:t>
      </w:r>
      <w:r w:rsidR="00354BA5">
        <w:t>, mainly consisting of three</w:t>
      </w:r>
      <w:r w:rsidR="00A56F14">
        <w:t xml:space="preserve"> </w:t>
      </w:r>
      <w:r w:rsidR="00354BA5">
        <w:t>ASVs</w:t>
      </w:r>
      <w:r w:rsidR="00A56F14">
        <w:t xml:space="preserve"> </w:t>
      </w:r>
      <w:r w:rsidR="00A56F14">
        <w:rPr>
          <w:rFonts w:hint="eastAsia"/>
        </w:rPr>
        <w:t>from</w:t>
      </w:r>
      <w:r w:rsidR="00A56F14">
        <w:t xml:space="preserve"> </w:t>
      </w:r>
      <w:r w:rsidR="00A56F14" w:rsidRPr="00A56F14">
        <w:rPr>
          <w:i/>
          <w:iCs/>
        </w:rPr>
        <w:t>Lactobacillus</w:t>
      </w:r>
      <w:r w:rsidR="00A56F14">
        <w:t xml:space="preserve">, </w:t>
      </w:r>
      <w:r w:rsidR="00A56F14" w:rsidRPr="00A56F14">
        <w:rPr>
          <w:i/>
          <w:iCs/>
        </w:rPr>
        <w:t xml:space="preserve">Proteus </w:t>
      </w:r>
      <w:r w:rsidR="00A56F14">
        <w:t xml:space="preserve">and </w:t>
      </w:r>
      <w:r w:rsidR="00A56F14" w:rsidRPr="00A56F14">
        <w:rPr>
          <w:i/>
          <w:iCs/>
        </w:rPr>
        <w:t>Escherichia-Shigella</w:t>
      </w:r>
      <w:r w:rsidR="00354BA5">
        <w:rPr>
          <w:rFonts w:hint="eastAsia"/>
        </w:rPr>
        <w:t>,</w:t>
      </w:r>
      <w:r w:rsidR="00354BA5">
        <w:t xml:space="preserve"> </w:t>
      </w:r>
      <w:r w:rsidR="00D47533">
        <w:t xml:space="preserve">had substantially higher </w:t>
      </w:r>
      <w:r w:rsidR="00A56F14">
        <w:t>relative abundance</w:t>
      </w:r>
      <w:r w:rsidR="00956508">
        <w:t>s</w:t>
      </w:r>
      <w:r w:rsidR="00A56F14">
        <w:t xml:space="preserve"> after two days’ exposure (</w:t>
      </w:r>
      <w:r w:rsidR="00A56F14" w:rsidRPr="00A56F14">
        <w:rPr>
          <w:highlight w:val="yellow"/>
        </w:rPr>
        <w:t>Fig. 2</w:t>
      </w:r>
      <w:r w:rsidR="00DC313D">
        <w:rPr>
          <w:highlight w:val="yellow"/>
        </w:rPr>
        <w:t>H</w:t>
      </w:r>
      <w:r w:rsidR="00A56F14">
        <w:t>).</w:t>
      </w:r>
      <w:r w:rsidR="000A57CB">
        <w:t xml:space="preserve"> However</w:t>
      </w:r>
      <w:r w:rsidR="00C130FC">
        <w:t>, we did not observe active expansion</w:t>
      </w:r>
      <w:r w:rsidR="00956508">
        <w:t>s</w:t>
      </w:r>
      <w:r w:rsidR="00C130FC">
        <w:t xml:space="preserve"> of the translocated oral populations </w:t>
      </w:r>
      <w:r w:rsidR="000A57CB">
        <w:t xml:space="preserve">compared to the control group </w:t>
      </w:r>
      <w:r w:rsidR="00C130FC">
        <w:t xml:space="preserve">by </w:t>
      </w:r>
      <w:r w:rsidR="009A4CAE">
        <w:t>tra</w:t>
      </w:r>
      <w:r w:rsidR="001E7460">
        <w:t>cking</w:t>
      </w:r>
      <w:r w:rsidR="00102AD3">
        <w:t xml:space="preserve"> the longitudinal changes of</w:t>
      </w:r>
      <w:r w:rsidR="004A5CB0">
        <w:t xml:space="preserve"> the</w:t>
      </w:r>
      <w:r w:rsidR="007B2F80" w:rsidRPr="00AC26F8">
        <w:t xml:space="preserve"> mean oral bacterial loads </w:t>
      </w:r>
      <w:r w:rsidR="00C130FC">
        <w:t>(</w:t>
      </w:r>
      <w:r w:rsidR="00C130FC" w:rsidRPr="00C130FC">
        <w:rPr>
          <w:highlight w:val="yellow"/>
        </w:rPr>
        <w:t>Fig. 2</w:t>
      </w:r>
      <w:r w:rsidR="00DC313D">
        <w:rPr>
          <w:highlight w:val="yellow"/>
        </w:rPr>
        <w:t>I</w:t>
      </w:r>
      <w:r w:rsidR="00C130FC">
        <w:t>, left). By contrast, the antibiotic cocktail reduced the averaged gut-resident bacteria</w:t>
      </w:r>
      <w:r w:rsidR="009A4CAE">
        <w:t xml:space="preserve">l </w:t>
      </w:r>
      <w:r w:rsidR="00956508">
        <w:t xml:space="preserve">density </w:t>
      </w:r>
      <w:r w:rsidR="00C130FC">
        <w:t xml:space="preserve">by </w:t>
      </w:r>
      <w:r w:rsidR="009D3C28">
        <w:t>more than 2 orders of magnitude</w:t>
      </w:r>
      <w:r w:rsidR="004A5CB0">
        <w:t>s</w:t>
      </w:r>
      <w:r w:rsidR="009D3C28">
        <w:t xml:space="preserve"> (</w:t>
      </w:r>
      <w:r w:rsidR="009D3C28" w:rsidRPr="009D3C28">
        <w:rPr>
          <w:highlight w:val="yellow"/>
        </w:rPr>
        <w:t>Fig. 2</w:t>
      </w:r>
      <w:r w:rsidR="00DC313D" w:rsidRPr="00DC313D">
        <w:rPr>
          <w:highlight w:val="yellow"/>
        </w:rPr>
        <w:t>I</w:t>
      </w:r>
      <w:r w:rsidR="009D3C28">
        <w:t>, right).</w:t>
      </w:r>
      <w:r w:rsidR="00461C74">
        <w:t xml:space="preserve"> </w:t>
      </w:r>
      <w:r w:rsidR="00701D75">
        <w:t xml:space="preserve">The </w:t>
      </w:r>
      <w:r w:rsidR="005E6B75">
        <w:t>differential</w:t>
      </w:r>
      <w:r w:rsidR="00BB7D22">
        <w:t xml:space="preserve"> responses of </w:t>
      </w:r>
      <w:r w:rsidR="00371F87">
        <w:t xml:space="preserve">the </w:t>
      </w:r>
      <w:r w:rsidR="00BB7D22">
        <w:t xml:space="preserve">oral vs. gut populations </w:t>
      </w:r>
      <w:r w:rsidR="00701D75">
        <w:t xml:space="preserve">clearly support the </w:t>
      </w:r>
      <w:r w:rsidR="00701D75" w:rsidRPr="008F5684">
        <w:rPr>
          <w:i/>
          <w:iCs/>
        </w:rPr>
        <w:t>marker</w:t>
      </w:r>
      <w:r w:rsidR="00701D75">
        <w:t xml:space="preserve"> hypothesis</w:t>
      </w:r>
      <w:r w:rsidR="00BC633B">
        <w:t>:</w:t>
      </w:r>
      <w:r w:rsidR="00EE6D76">
        <w:t xml:space="preserve"> </w:t>
      </w:r>
      <w:r w:rsidR="00BB7D22">
        <w:t>depletion of gut commensals</w:t>
      </w:r>
      <w:r w:rsidR="00BC633B">
        <w:t xml:space="preserve"> drove the relative enrichment of oral-typical bacteria in feces</w:t>
      </w:r>
      <w:r w:rsidR="00BF256D">
        <w:t xml:space="preserve">. </w:t>
      </w:r>
      <w:r w:rsidR="00171387">
        <w:t>As a result</w:t>
      </w:r>
      <w:r w:rsidR="00BF256D">
        <w:t xml:space="preserve">, the oral bacterial fractions </w:t>
      </w:r>
      <w:r w:rsidR="002E6C71">
        <w:t xml:space="preserve">are </w:t>
      </w:r>
      <w:r w:rsidR="00B94E09">
        <w:t>negatively</w:t>
      </w:r>
      <w:r w:rsidR="00BF256D">
        <w:t xml:space="preserve"> correlated </w:t>
      </w:r>
      <w:r w:rsidR="00531E1C">
        <w:t>(</w:t>
      </w:r>
      <w:r w:rsidR="002E6C71">
        <w:rPr>
          <w:rFonts w:hint="eastAsia"/>
        </w:rPr>
        <w:t>Pearson</w:t>
      </w:r>
      <w:r w:rsidR="002E6C71">
        <w:t xml:space="preserve">’s </w:t>
      </w:r>
      <w:r w:rsidR="00F30036">
        <w:t>r</w:t>
      </w:r>
      <w:r w:rsidR="00851596">
        <w:t xml:space="preserve"> </w:t>
      </w:r>
      <w:r w:rsidR="00531E1C">
        <w:t>=</w:t>
      </w:r>
      <w:r w:rsidR="00851596">
        <w:t xml:space="preserve"> </w:t>
      </w:r>
      <w:r w:rsidR="00531E1C">
        <w:t xml:space="preserve">-0.52, </w:t>
      </w:r>
      <w:r w:rsidR="0072742B">
        <w:t>P</w:t>
      </w:r>
      <w:r w:rsidR="00851596">
        <w:t xml:space="preserve"> </w:t>
      </w:r>
      <w:r w:rsidR="00531E1C">
        <w:t>=</w:t>
      </w:r>
      <w:r w:rsidR="00851596">
        <w:t xml:space="preserve"> </w:t>
      </w:r>
      <w:r w:rsidR="00531E1C">
        <w:t xml:space="preserve">3.5e-17) </w:t>
      </w:r>
      <w:r w:rsidR="00BF256D">
        <w:t xml:space="preserve">with the </w:t>
      </w:r>
      <w:r w:rsidR="00BB7D22">
        <w:t xml:space="preserve">total </w:t>
      </w:r>
      <w:r w:rsidR="00BB7D22">
        <w:lastRenderedPageBreak/>
        <w:t>bacterial loads</w:t>
      </w:r>
      <w:r w:rsidR="00BF256D">
        <w:t xml:space="preserve"> on the log scale</w:t>
      </w:r>
      <w:r w:rsidR="00BB7D22">
        <w:t xml:space="preserve"> (</w:t>
      </w:r>
      <w:r w:rsidR="00BB7D22" w:rsidRPr="00BB7D22">
        <w:rPr>
          <w:highlight w:val="yellow"/>
        </w:rPr>
        <w:t>Fig. 2</w:t>
      </w:r>
      <w:r w:rsidR="00DC313D">
        <w:rPr>
          <w:highlight w:val="yellow"/>
        </w:rPr>
        <w:t>J</w:t>
      </w:r>
      <w:r w:rsidR="00BB7D22">
        <w:t>).</w:t>
      </w:r>
      <w:r w:rsidR="000C76DD">
        <w:t xml:space="preserve"> </w:t>
      </w:r>
      <w:r w:rsidR="00B703F0">
        <w:t xml:space="preserve">The negative association is mostly </w:t>
      </w:r>
      <w:r w:rsidR="008A51F2">
        <w:t>linear,</w:t>
      </w:r>
      <w:r w:rsidR="00B703F0">
        <w:t xml:space="preserve"> but several</w:t>
      </w:r>
      <w:r w:rsidR="002E6C71">
        <w:t xml:space="preserve"> samples </w:t>
      </w:r>
      <w:r w:rsidR="008A51F2">
        <w:t xml:space="preserve">with low bacterial loads </w:t>
      </w:r>
      <w:r w:rsidR="00B703F0">
        <w:t xml:space="preserve">have notable </w:t>
      </w:r>
      <w:r w:rsidR="002E6C71">
        <w:t xml:space="preserve">deviations from the </w:t>
      </w:r>
      <w:r w:rsidR="00B94E09">
        <w:t>linear fit</w:t>
      </w:r>
      <w:r w:rsidR="002E6C71">
        <w:t xml:space="preserve"> </w:t>
      </w:r>
      <w:r w:rsidR="00352306">
        <w:t>(</w:t>
      </w:r>
      <w:r w:rsidR="00352306" w:rsidRPr="00352306">
        <w:rPr>
          <w:highlight w:val="yellow"/>
        </w:rPr>
        <w:t>Fig. S</w:t>
      </w:r>
      <w:r w:rsidR="00DC313D">
        <w:rPr>
          <w:highlight w:val="yellow"/>
        </w:rPr>
        <w:t>3</w:t>
      </w:r>
      <w:r w:rsidR="00352306">
        <w:t>)</w:t>
      </w:r>
      <w:r w:rsidR="00B703F0">
        <w:t>.</w:t>
      </w:r>
      <w:r w:rsidR="00352306">
        <w:t xml:space="preserve"> </w:t>
      </w:r>
      <w:r w:rsidR="00B703F0">
        <w:t>W</w:t>
      </w:r>
      <w:r w:rsidR="002E6C71">
        <w:t xml:space="preserve">e speculated that </w:t>
      </w:r>
      <w:r w:rsidR="008A51F2">
        <w:t xml:space="preserve">the dominant ASVs in </w:t>
      </w:r>
      <w:r w:rsidR="00CF5595">
        <w:t>these outliers</w:t>
      </w:r>
      <w:r w:rsidR="008A51F2">
        <w:t xml:space="preserve"> were </w:t>
      </w:r>
      <w:r w:rsidR="00CF5595">
        <w:t>orally derived</w:t>
      </w:r>
      <w:r w:rsidR="008A51F2">
        <w:t xml:space="preserve"> but misclassified</w:t>
      </w:r>
      <w:r w:rsidR="00352306">
        <w:t xml:space="preserve">. </w:t>
      </w:r>
      <w:r w:rsidR="00984BE5">
        <w:t>Should this be true</w:t>
      </w:r>
      <w:r w:rsidR="00352306">
        <w:t>,</w:t>
      </w:r>
      <w:r w:rsidR="00531E1C">
        <w:t xml:space="preserve"> </w:t>
      </w:r>
      <w:r w:rsidR="004E5C3E">
        <w:t xml:space="preserve">the abrupt </w:t>
      </w:r>
      <w:r w:rsidR="000B4FB5">
        <w:t>falls</w:t>
      </w:r>
      <w:r w:rsidR="004E5C3E">
        <w:t xml:space="preserve"> of the oral bacterial fraction</w:t>
      </w:r>
      <w:r w:rsidR="001E3E2E">
        <w:t>s</w:t>
      </w:r>
      <w:r w:rsidR="004E5C3E">
        <w:t xml:space="preserve"> (</w:t>
      </w:r>
      <w:r w:rsidR="004E5C3E" w:rsidRPr="004E5C3E">
        <w:rPr>
          <w:highlight w:val="yellow"/>
        </w:rPr>
        <w:t>Fig. 2</w:t>
      </w:r>
      <w:r w:rsidR="00DC313D">
        <w:rPr>
          <w:highlight w:val="yellow"/>
        </w:rPr>
        <w:t>H</w:t>
      </w:r>
      <w:r w:rsidR="004E5C3E">
        <w:t xml:space="preserve">) </w:t>
      </w:r>
      <w:r w:rsidR="00345DBD">
        <w:t>and</w:t>
      </w:r>
      <w:r w:rsidR="004E5C3E">
        <w:t xml:space="preserve"> load</w:t>
      </w:r>
      <w:r w:rsidR="001E3E2E">
        <w:t>s</w:t>
      </w:r>
      <w:r w:rsidR="004E5C3E">
        <w:t xml:space="preserve"> (</w:t>
      </w:r>
      <w:r w:rsidR="004E5C3E" w:rsidRPr="004E5C3E">
        <w:rPr>
          <w:highlight w:val="yellow"/>
        </w:rPr>
        <w:t>Fig. 2</w:t>
      </w:r>
      <w:r w:rsidR="00DC313D">
        <w:rPr>
          <w:highlight w:val="yellow"/>
        </w:rPr>
        <w:t>I</w:t>
      </w:r>
      <w:r w:rsidR="00DC313D">
        <w:t>, left</w:t>
      </w:r>
      <w:r w:rsidR="004E5C3E">
        <w:t>) after day 2</w:t>
      </w:r>
      <w:r w:rsidR="00A2731C">
        <w:t xml:space="preserve"> </w:t>
      </w:r>
      <w:r w:rsidR="002B0E96">
        <w:t>can be explained by the underestimat</w:t>
      </w:r>
      <w:r w:rsidR="0043420B">
        <w:t>ed bacterial translocation</w:t>
      </w:r>
      <w:r w:rsidR="002B0E96">
        <w:t>.</w:t>
      </w:r>
    </w:p>
    <w:p w14:paraId="49E7861B" w14:textId="310344F3" w:rsidR="00A02F27" w:rsidRDefault="00BF4DF3" w:rsidP="000A48DA">
      <w:pPr>
        <w:ind w:firstLine="720"/>
      </w:pPr>
      <w:r>
        <w:t xml:space="preserve">The </w:t>
      </w:r>
      <w:r w:rsidR="00C13C51" w:rsidRPr="00C13C51">
        <w:rPr>
          <w:i/>
          <w:iCs/>
        </w:rPr>
        <w:t>marker</w:t>
      </w:r>
      <w:r w:rsidR="00C13C51">
        <w:t xml:space="preserve"> hypothesis was supported by</w:t>
      </w:r>
      <w:r w:rsidR="00F523E6">
        <w:t xml:space="preserve"> another </w:t>
      </w:r>
      <w:r w:rsidR="00527EEF">
        <w:t>public data</w:t>
      </w:r>
      <w:r w:rsidR="00C13C51">
        <w:t>set</w:t>
      </w:r>
      <w:r w:rsidR="00527EEF">
        <w:t xml:space="preserve"> from </w:t>
      </w:r>
      <w:r w:rsidR="002B1CD7">
        <w:t xml:space="preserve">bone-marrow-transplanted mice </w:t>
      </w:r>
      <w:r w:rsidR="00130FFE">
        <w:t>that received d</w:t>
      </w:r>
      <w:r w:rsidR="003A2DBC">
        <w:t xml:space="preserve">ifferent </w:t>
      </w:r>
      <w:r w:rsidR="000C76DD">
        <w:t xml:space="preserve">mono-antibiotic </w:t>
      </w:r>
      <w:r w:rsidR="00130FFE">
        <w:t>prophylaxis</w:t>
      </w:r>
      <w:r w:rsidR="00A25F98">
        <w:t xml:space="preserve"> </w:t>
      </w:r>
      <w:r w:rsidR="003F0E2C">
        <w:fldChar w:fldCharType="begin"/>
      </w:r>
      <w:r w:rsidR="003F0E2C">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3F0E2C">
        <w:fldChar w:fldCharType="separate"/>
      </w:r>
      <w:r w:rsidR="003F0E2C">
        <w:rPr>
          <w:noProof/>
        </w:rPr>
        <w:t>(Staffas et al., 2018)</w:t>
      </w:r>
      <w:r w:rsidR="003F0E2C">
        <w:fldChar w:fldCharType="end"/>
      </w:r>
      <w:r w:rsidR="00F523E6">
        <w:t xml:space="preserve">. Ampicillin but </w:t>
      </w:r>
      <w:r>
        <w:t>not</w:t>
      </w:r>
      <w:r w:rsidR="00F523E6">
        <w:t xml:space="preserve"> Streptomycin, Aztreonam, </w:t>
      </w:r>
      <w:r>
        <w:t xml:space="preserve">or </w:t>
      </w:r>
      <w:r w:rsidR="00F523E6">
        <w:t xml:space="preserve">Vancomycin </w:t>
      </w:r>
      <w:r w:rsidR="00DA236B">
        <w:t>reduced</w:t>
      </w:r>
      <w:r>
        <w:t xml:space="preserve"> gut </w:t>
      </w:r>
      <w:r w:rsidR="00C11E0D">
        <w:t xml:space="preserve">bacterial </w:t>
      </w:r>
      <w:r w:rsidR="00DA236B">
        <w:t>loads</w:t>
      </w:r>
      <w:r w:rsidR="00C11E0D">
        <w:t xml:space="preserve"> </w:t>
      </w:r>
      <w:r w:rsidR="00DA236B">
        <w:t xml:space="preserve">substantially </w:t>
      </w:r>
      <w:r>
        <w:t>(</w:t>
      </w:r>
      <w:r w:rsidRPr="00BF4DF3">
        <w:rPr>
          <w:highlight w:val="yellow"/>
        </w:rPr>
        <w:t>Fig. S</w:t>
      </w:r>
      <w:r w:rsidR="007A7E4E">
        <w:rPr>
          <w:highlight w:val="yellow"/>
        </w:rPr>
        <w:t>4</w:t>
      </w:r>
      <w:r w:rsidRPr="00BF4DF3">
        <w:rPr>
          <w:highlight w:val="yellow"/>
        </w:rPr>
        <w:t>A</w:t>
      </w:r>
      <w:r>
        <w:t xml:space="preserve">). </w:t>
      </w:r>
      <w:r w:rsidR="00901F08">
        <w:t xml:space="preserve">The oral bacterial loads </w:t>
      </w:r>
      <w:r w:rsidR="007D2A6D">
        <w:t>were</w:t>
      </w:r>
      <w:r w:rsidR="00901F08">
        <w:t xml:space="preserve"> stable throughout the experiments </w:t>
      </w:r>
      <w:r w:rsidR="00371EBB">
        <w:t xml:space="preserve">for all </w:t>
      </w:r>
      <w:r w:rsidR="00DE7BA1">
        <w:t xml:space="preserve">four </w:t>
      </w:r>
      <w:r w:rsidR="00371EBB">
        <w:t>antibiotics including ampicillin (</w:t>
      </w:r>
      <w:r w:rsidR="00371EBB" w:rsidRPr="00371EBB">
        <w:rPr>
          <w:highlight w:val="yellow"/>
        </w:rPr>
        <w:t>Fig. S</w:t>
      </w:r>
      <w:r w:rsidR="007A7E4E">
        <w:rPr>
          <w:highlight w:val="yellow"/>
        </w:rPr>
        <w:t>4</w:t>
      </w:r>
      <w:r w:rsidR="00371EBB" w:rsidRPr="00371EBB">
        <w:rPr>
          <w:highlight w:val="yellow"/>
        </w:rPr>
        <w:t>B</w:t>
      </w:r>
      <w:r w:rsidR="00371EBB">
        <w:t xml:space="preserve">). </w:t>
      </w:r>
      <w:r w:rsidR="0035571C">
        <w:t>Similarly,</w:t>
      </w:r>
      <w:r w:rsidR="00371EBB">
        <w:t xml:space="preserve"> </w:t>
      </w:r>
      <w:r w:rsidR="0035571C">
        <w:t xml:space="preserve">oral </w:t>
      </w:r>
      <w:r w:rsidR="00371EBB">
        <w:t>bacterial fractions and</w:t>
      </w:r>
      <w:r w:rsidR="00527EEF">
        <w:t xml:space="preserve"> total bacterial</w:t>
      </w:r>
      <w:r w:rsidR="00896BAD">
        <w:t xml:space="preserve"> loads </w:t>
      </w:r>
      <w:r w:rsidR="0035571C">
        <w:t xml:space="preserve">exhibited a log-log linear relationship (Pearson’s r = -0.75, P = 5.5e-11) </w:t>
      </w:r>
      <w:r w:rsidR="000C76DD">
        <w:t>(</w:t>
      </w:r>
      <w:r w:rsidR="000C76DD" w:rsidRPr="000C76DD">
        <w:rPr>
          <w:highlight w:val="yellow"/>
        </w:rPr>
        <w:t>Fig</w:t>
      </w:r>
      <w:r w:rsidR="000C76DD" w:rsidRPr="004A4218">
        <w:rPr>
          <w:highlight w:val="yellow"/>
        </w:rPr>
        <w:t>. S</w:t>
      </w:r>
      <w:r w:rsidR="007A7E4E">
        <w:rPr>
          <w:highlight w:val="yellow"/>
        </w:rPr>
        <w:t>4</w:t>
      </w:r>
      <w:r w:rsidR="004A4218" w:rsidRPr="004A4218">
        <w:rPr>
          <w:highlight w:val="yellow"/>
        </w:rPr>
        <w:t>C</w:t>
      </w:r>
      <w:r w:rsidR="000C76DD">
        <w:t>).</w:t>
      </w:r>
      <w:r w:rsidR="002B1CD7">
        <w:t xml:space="preserve"> </w:t>
      </w:r>
    </w:p>
    <w:p w14:paraId="0BFE54AF" w14:textId="62101670" w:rsidR="00D300B6" w:rsidRDefault="007B2F80" w:rsidP="000A48DA">
      <w:r w:rsidRPr="00AC26F8">
        <w:tab/>
      </w:r>
    </w:p>
    <w:p w14:paraId="1F6F564A" w14:textId="0F10F6BC" w:rsidR="00D300B6" w:rsidRDefault="00502F30" w:rsidP="00F84976">
      <w:r>
        <w:rPr>
          <w:noProof/>
        </w:rPr>
        <w:drawing>
          <wp:inline distT="0" distB="0" distL="0" distR="0" wp14:anchorId="18D6481E" wp14:editId="114056F0">
            <wp:extent cx="5787676" cy="3879138"/>
            <wp:effectExtent l="0" t="0" r="381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a:blip r:embed="rId12"/>
                    <a:stretch>
                      <a:fillRect/>
                    </a:stretch>
                  </pic:blipFill>
                  <pic:spPr>
                    <a:xfrm>
                      <a:off x="0" y="0"/>
                      <a:ext cx="5788907" cy="3879963"/>
                    </a:xfrm>
                    <a:prstGeom prst="rect">
                      <a:avLst/>
                    </a:prstGeom>
                  </pic:spPr>
                </pic:pic>
              </a:graphicData>
            </a:graphic>
          </wp:inline>
        </w:drawing>
      </w:r>
    </w:p>
    <w:p w14:paraId="31B5EB1C" w14:textId="2C587E95" w:rsidR="00030DC4" w:rsidRDefault="00D300B6" w:rsidP="000A48DA">
      <w:pPr>
        <w:rPr>
          <w:bCs/>
        </w:rPr>
      </w:pPr>
      <w:r w:rsidRPr="008D0311">
        <w:rPr>
          <w:b/>
          <w:bCs/>
        </w:rPr>
        <w:t xml:space="preserve">Fig. </w:t>
      </w:r>
      <w:r>
        <w:rPr>
          <w:b/>
          <w:bCs/>
        </w:rPr>
        <w:t>2</w:t>
      </w:r>
      <w:r w:rsidRPr="008D0311">
        <w:rPr>
          <w:b/>
          <w:bCs/>
        </w:rPr>
        <w:t xml:space="preserve">| </w:t>
      </w:r>
      <w:r w:rsidR="00DB0C5F">
        <w:rPr>
          <w:b/>
          <w:bCs/>
        </w:rPr>
        <w:t xml:space="preserve">Oral-gut bacterial translocation in antibiotic-treated mice. </w:t>
      </w:r>
      <w:r w:rsidR="00DB0C5F" w:rsidRPr="00AC26F8">
        <w:rPr>
          <w:bCs/>
        </w:rPr>
        <w:t>(</w:t>
      </w:r>
      <w:r w:rsidR="00DB0C5F" w:rsidRPr="00AC26F8">
        <w:rPr>
          <w:b/>
        </w:rPr>
        <w:t>A</w:t>
      </w:r>
      <w:r w:rsidR="00DB0C5F">
        <w:rPr>
          <w:b/>
        </w:rPr>
        <w:t>-D</w:t>
      </w:r>
      <w:r w:rsidR="00DB0C5F" w:rsidRPr="00AC26F8">
        <w:rPr>
          <w:bCs/>
        </w:rPr>
        <w:t>)</w:t>
      </w:r>
      <w:r w:rsidR="00DB0C5F">
        <w:rPr>
          <w:bCs/>
        </w:rPr>
        <w:t xml:space="preserve"> Reanalysis </w:t>
      </w:r>
      <w:r w:rsidR="00AA2B93">
        <w:rPr>
          <w:bCs/>
        </w:rPr>
        <w:t xml:space="preserve">of a public study </w:t>
      </w:r>
      <w:r w:rsidR="00080723">
        <w:rPr>
          <w:bCs/>
        </w:rPr>
        <w:fldChar w:fldCharType="begin"/>
      </w:r>
      <w:r w:rsidR="002D75C3">
        <w:rPr>
          <w:bCs/>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Pr>
          <w:bCs/>
        </w:rPr>
        <w:fldChar w:fldCharType="separate"/>
      </w:r>
      <w:r w:rsidR="002D75C3">
        <w:rPr>
          <w:bCs/>
          <w:noProof/>
        </w:rPr>
        <w:t>(Reese</w:t>
      </w:r>
      <w:r w:rsidR="002D75C3" w:rsidRPr="002D75C3">
        <w:rPr>
          <w:bCs/>
          <w:i/>
          <w:noProof/>
        </w:rPr>
        <w:t xml:space="preserve"> et al.</w:t>
      </w:r>
      <w:r w:rsidR="002D75C3">
        <w:rPr>
          <w:bCs/>
          <w:noProof/>
        </w:rPr>
        <w:t>, 2018)</w:t>
      </w:r>
      <w:r w:rsidR="00080723">
        <w:rPr>
          <w:bCs/>
        </w:rPr>
        <w:fldChar w:fldCharType="end"/>
      </w:r>
      <w:r w:rsidR="00AA2B93">
        <w:rPr>
          <w:bCs/>
        </w:rPr>
        <w:t>.</w:t>
      </w:r>
      <w:r w:rsidR="00DB0C5F">
        <w:rPr>
          <w:rFonts w:hint="eastAsia"/>
          <w:bCs/>
        </w:rPr>
        <w:t xml:space="preserve"> </w:t>
      </w:r>
      <w:r w:rsidR="00080723">
        <w:rPr>
          <w:bCs/>
        </w:rPr>
        <w:t>(</w:t>
      </w:r>
      <w:r w:rsidR="00080723" w:rsidRPr="00080723">
        <w:rPr>
          <w:b/>
        </w:rPr>
        <w:t>A</w:t>
      </w:r>
      <w:r w:rsidR="00080723">
        <w:rPr>
          <w:bCs/>
        </w:rPr>
        <w:t xml:space="preserve">) Experimental design. Mice were </w:t>
      </w:r>
      <w:r w:rsidR="00B40C63">
        <w:rPr>
          <w:bCs/>
        </w:rPr>
        <w:t>tr</w:t>
      </w:r>
      <w:r w:rsidR="00E54380">
        <w:rPr>
          <w:bCs/>
        </w:rPr>
        <w:t>eated</w:t>
      </w:r>
      <w:r w:rsidR="00080723">
        <w:rPr>
          <w:bCs/>
        </w:rPr>
        <w:t xml:space="preserve"> with either water (the control group; n=</w:t>
      </w:r>
      <w:r w:rsidR="005C74B5">
        <w:rPr>
          <w:bCs/>
        </w:rPr>
        <w:t>11</w:t>
      </w:r>
      <w:r w:rsidR="00080723">
        <w:rPr>
          <w:bCs/>
        </w:rPr>
        <w:t xml:space="preserve">) or an antibiotic cocktail of ampicillin-vancomycin-neomycin-metronidazole (AVNM) (the </w:t>
      </w:r>
      <w:r w:rsidR="005C74B5">
        <w:rPr>
          <w:bCs/>
        </w:rPr>
        <w:t>antibiotic</w:t>
      </w:r>
      <w:r w:rsidR="00080723">
        <w:rPr>
          <w:bCs/>
        </w:rPr>
        <w:t xml:space="preserve"> group; n=</w:t>
      </w:r>
      <w:r w:rsidR="005C74B5">
        <w:rPr>
          <w:bCs/>
        </w:rPr>
        <w:t>10</w:t>
      </w:r>
      <w:r w:rsidR="00080723">
        <w:rPr>
          <w:bCs/>
        </w:rPr>
        <w:t>) for five days. (</w:t>
      </w:r>
      <w:r w:rsidR="00080723" w:rsidRPr="00080723">
        <w:rPr>
          <w:b/>
        </w:rPr>
        <w:t>B</w:t>
      </w:r>
      <w:r w:rsidR="00080723">
        <w:rPr>
          <w:bCs/>
        </w:rPr>
        <w:t xml:space="preserve">) </w:t>
      </w:r>
      <w:r w:rsidR="00337D95">
        <w:rPr>
          <w:bCs/>
        </w:rPr>
        <w:t>Compositional dynamics</w:t>
      </w:r>
      <w:r w:rsidR="00F16A7D">
        <w:rPr>
          <w:bCs/>
        </w:rPr>
        <w:t xml:space="preserve"> </w:t>
      </w:r>
      <w:r w:rsidR="00F16A7D">
        <w:rPr>
          <w:rFonts w:hint="eastAsia"/>
          <w:bCs/>
        </w:rPr>
        <w:t>o</w:t>
      </w:r>
      <w:r w:rsidR="00F16A7D">
        <w:rPr>
          <w:bCs/>
        </w:rPr>
        <w:t>f oral bacterial ASVs during and after antibiotic cocktail treatment.</w:t>
      </w:r>
      <w:r w:rsidR="006A341D">
        <w:rPr>
          <w:bCs/>
        </w:rPr>
        <w:t xml:space="preserve"> (</w:t>
      </w:r>
      <w:r w:rsidR="006A341D" w:rsidRPr="006A341D">
        <w:rPr>
          <w:b/>
        </w:rPr>
        <w:t>C</w:t>
      </w:r>
      <w:r w:rsidR="006A341D">
        <w:rPr>
          <w:bCs/>
        </w:rPr>
        <w:t xml:space="preserve">) </w:t>
      </w:r>
      <w:r w:rsidR="00E71628">
        <w:rPr>
          <w:bCs/>
        </w:rPr>
        <w:t>Total l</w:t>
      </w:r>
      <w:r w:rsidR="006A341D">
        <w:rPr>
          <w:bCs/>
        </w:rPr>
        <w:t xml:space="preserve">oads of </w:t>
      </w:r>
      <w:r w:rsidR="00E71628">
        <w:rPr>
          <w:bCs/>
        </w:rPr>
        <w:t xml:space="preserve">ASVs classified as of oral (left) and gut (right) origin </w:t>
      </w:r>
      <w:r w:rsidR="006A341D">
        <w:rPr>
          <w:bCs/>
        </w:rPr>
        <w:t xml:space="preserve">averaged across mice in the control </w:t>
      </w:r>
      <w:r w:rsidR="008B13DF">
        <w:rPr>
          <w:bCs/>
        </w:rPr>
        <w:t>and antibiotic group</w:t>
      </w:r>
      <w:r w:rsidR="000743A0">
        <w:rPr>
          <w:bCs/>
        </w:rPr>
        <w:t>s</w:t>
      </w:r>
      <w:r w:rsidR="008B13DF">
        <w:rPr>
          <w:bCs/>
        </w:rPr>
        <w:t>. Lines and dots: mean; shading: 95% confidence interval</w:t>
      </w:r>
      <w:r w:rsidR="005A5541">
        <w:rPr>
          <w:bCs/>
        </w:rPr>
        <w:t xml:space="preserve"> (CI)</w:t>
      </w:r>
      <w:r w:rsidR="008B13DF">
        <w:rPr>
          <w:bCs/>
        </w:rPr>
        <w:t>. (</w:t>
      </w:r>
      <w:r w:rsidR="008B13DF" w:rsidRPr="008B13DF">
        <w:rPr>
          <w:b/>
        </w:rPr>
        <w:t>D</w:t>
      </w:r>
      <w:r w:rsidR="008B13DF">
        <w:rPr>
          <w:bCs/>
        </w:rPr>
        <w:t>)</w:t>
      </w:r>
      <w:r w:rsidR="00337D95">
        <w:rPr>
          <w:rFonts w:hint="eastAsia"/>
          <w:bCs/>
        </w:rPr>
        <w:t xml:space="preserve"> </w:t>
      </w:r>
      <w:r w:rsidR="008B13DF">
        <w:rPr>
          <w:bCs/>
        </w:rPr>
        <w:t xml:space="preserve">Linear relationship between total bacterial loads and oral bacterial fractions in the log-log space. Line: linear regression; shading: 95% </w:t>
      </w:r>
      <w:r w:rsidR="005A5541">
        <w:rPr>
          <w:bCs/>
        </w:rPr>
        <w:t>CI</w:t>
      </w:r>
      <w:r w:rsidR="008B13DF">
        <w:rPr>
          <w:bCs/>
        </w:rPr>
        <w:t>. (</w:t>
      </w:r>
      <w:r w:rsidR="008B13DF" w:rsidRPr="008B13DF">
        <w:rPr>
          <w:b/>
        </w:rPr>
        <w:t>E-I</w:t>
      </w:r>
      <w:r w:rsidR="008B13DF">
        <w:rPr>
          <w:bCs/>
        </w:rPr>
        <w:t xml:space="preserve">) </w:t>
      </w:r>
      <w:r w:rsidR="00973CAA">
        <w:rPr>
          <w:bCs/>
        </w:rPr>
        <w:t>New m</w:t>
      </w:r>
      <w:r w:rsidR="008B13DF">
        <w:rPr>
          <w:bCs/>
        </w:rPr>
        <w:t xml:space="preserve">ouse </w:t>
      </w:r>
      <w:r w:rsidR="00153826">
        <w:rPr>
          <w:bCs/>
        </w:rPr>
        <w:t>experiments</w:t>
      </w:r>
      <w:r w:rsidR="008B13DF">
        <w:rPr>
          <w:bCs/>
        </w:rPr>
        <w:t xml:space="preserve"> in </w:t>
      </w:r>
      <w:r w:rsidR="00973CAA">
        <w:rPr>
          <w:bCs/>
        </w:rPr>
        <w:t>this</w:t>
      </w:r>
      <w:r w:rsidR="008B13DF">
        <w:rPr>
          <w:bCs/>
        </w:rPr>
        <w:t xml:space="preserve"> study. </w:t>
      </w:r>
    </w:p>
    <w:p w14:paraId="0A6EED6F" w14:textId="2E84CCA6" w:rsidR="00030DC4" w:rsidRDefault="00030DC4" w:rsidP="000A48DA">
      <w:pPr>
        <w:rPr>
          <w:bCs/>
        </w:rPr>
      </w:pPr>
    </w:p>
    <w:p w14:paraId="7DA4C470" w14:textId="67B0C8A3" w:rsidR="004175A7" w:rsidRDefault="007714FD" w:rsidP="000A48DA">
      <w:pPr>
        <w:rPr>
          <w:b/>
        </w:rPr>
      </w:pPr>
      <w:r>
        <w:rPr>
          <w:b/>
        </w:rPr>
        <w:t>O</w:t>
      </w:r>
      <w:r w:rsidR="004D7086">
        <w:rPr>
          <w:b/>
        </w:rPr>
        <w:t xml:space="preserve">ral-typical </w:t>
      </w:r>
      <w:r>
        <w:rPr>
          <w:b/>
        </w:rPr>
        <w:t xml:space="preserve">bacterial </w:t>
      </w:r>
      <w:r w:rsidR="004D7086">
        <w:rPr>
          <w:b/>
        </w:rPr>
        <w:t>DNAs</w:t>
      </w:r>
      <w:r w:rsidR="004175A7" w:rsidRPr="00AC26F8">
        <w:rPr>
          <w:b/>
        </w:rPr>
        <w:t xml:space="preserve"> </w:t>
      </w:r>
      <w:r>
        <w:rPr>
          <w:b/>
        </w:rPr>
        <w:t>in</w:t>
      </w:r>
      <w:r w:rsidR="00431CAA">
        <w:rPr>
          <w:b/>
        </w:rPr>
        <w:t xml:space="preserve"> human</w:t>
      </w:r>
      <w:r w:rsidR="004E4171">
        <w:rPr>
          <w:b/>
        </w:rPr>
        <w:t xml:space="preserve"> </w:t>
      </w:r>
      <w:r w:rsidR="004E4171">
        <w:rPr>
          <w:rFonts w:hint="eastAsia"/>
          <w:b/>
        </w:rPr>
        <w:t>feces</w:t>
      </w:r>
    </w:p>
    <w:p w14:paraId="649F78FE" w14:textId="17EF7144" w:rsidR="00794BB9" w:rsidRDefault="004175A7" w:rsidP="000A48DA">
      <w:r>
        <w:lastRenderedPageBreak/>
        <w:t xml:space="preserve">To </w:t>
      </w:r>
      <w:r w:rsidR="00F30A9D">
        <w:t xml:space="preserve">identify </w:t>
      </w:r>
      <w:r w:rsidR="00A77EDA">
        <w:t xml:space="preserve">16S rRNA genes for </w:t>
      </w:r>
      <w:r>
        <w:t xml:space="preserve">oral-typical </w:t>
      </w:r>
      <w:r w:rsidR="002F3388">
        <w:t xml:space="preserve">bacteria </w:t>
      </w:r>
      <w:r w:rsidR="00746594">
        <w:t>colonizing</w:t>
      </w:r>
      <w:r>
        <w:t xml:space="preserve"> humans, we leveraged the Human Microbiome Project (HMP) </w:t>
      </w:r>
      <w:r>
        <w:rPr>
          <w:rFonts w:hint="eastAsia"/>
        </w:rPr>
        <w:t>that</w:t>
      </w:r>
      <w:r>
        <w:t xml:space="preserve"> </w:t>
      </w:r>
      <w:r>
        <w:rPr>
          <w:rFonts w:hint="eastAsia"/>
        </w:rPr>
        <w:t xml:space="preserve">sequenced </w:t>
      </w:r>
      <w:r>
        <w:t xml:space="preserve">paired oral-gut microbiome samples from 237 healthy volunteers </w:t>
      </w:r>
      <w:r>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fldChar w:fldCharType="separate"/>
      </w:r>
      <w:r w:rsidR="002D75C3">
        <w:rPr>
          <w:noProof/>
        </w:rPr>
        <w:t>(The Human Microbiome Project Consortium, 2012)</w:t>
      </w:r>
      <w:r>
        <w:fldChar w:fldCharType="end"/>
      </w:r>
      <w:r>
        <w:t>. Distinct bacterial communities were found inhabiting the two body sites (</w:t>
      </w:r>
      <w:r w:rsidRPr="00BF0367">
        <w:rPr>
          <w:highlight w:val="yellow"/>
        </w:rPr>
        <w:t xml:space="preserve">Fig. </w:t>
      </w:r>
      <w:r w:rsidR="00001774">
        <w:rPr>
          <w:highlight w:val="yellow"/>
        </w:rPr>
        <w:t>3</w:t>
      </w:r>
      <w:r>
        <w:rPr>
          <w:highlight w:val="yellow"/>
        </w:rPr>
        <w:t>A</w:t>
      </w:r>
      <w:r>
        <w:t xml:space="preserve">), which provides the pragmatic basis for </w:t>
      </w:r>
      <w:r w:rsidR="00443C71">
        <w:t>distinguishing oral-</w:t>
      </w:r>
      <w:r>
        <w:t xml:space="preserve">typical </w:t>
      </w:r>
      <w:r w:rsidR="00443C71">
        <w:t>from oral-atypical ASVs</w:t>
      </w:r>
      <w:r>
        <w:t xml:space="preserve">. We adopted a similar </w:t>
      </w:r>
      <w:r w:rsidR="00F92E97">
        <w:t xml:space="preserve">criteria used before </w:t>
      </w:r>
      <w:r>
        <w:fldChar w:fldCharType="begin"/>
      </w:r>
      <w:r w:rsidR="007B16CA">
        <w:instrText xml:space="preserve"> ADDIN EN.CITE &lt;EndNote&gt;&lt;Cite&gt;&lt;Author&gt;Thomas&lt;/Author&gt;&lt;Year&gt;2019&lt;/Year&gt;&lt;RecNum&gt;39&lt;/RecNum&gt;&lt;DisplayText&gt;(Thomas et al., 2019)&lt;/DisplayText&gt;&lt;record&gt;&lt;rec-number&gt;39&lt;/rec-number&gt;&lt;foreign-keys&gt;&lt;key app="EN" db-id="2sp5sfrv1a5aw5ewfx5v0pdpsarfx02azxv2" timestamp="1660588259"&gt;39&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fldChar w:fldCharType="separate"/>
      </w:r>
      <w:r w:rsidR="002D75C3">
        <w:rPr>
          <w:noProof/>
        </w:rPr>
        <w:t>(Thomas et al., 2019)</w:t>
      </w:r>
      <w:r>
        <w:fldChar w:fldCharType="end"/>
      </w:r>
      <w:r w:rsidR="003002F8">
        <w:t xml:space="preserve"> </w:t>
      </w:r>
      <w:r w:rsidR="00A944FF">
        <w:t>for ASV filtering</w:t>
      </w:r>
      <w:r w:rsidR="00C36E5D">
        <w:t xml:space="preserve">: the </w:t>
      </w:r>
      <w:r w:rsidR="00AB4CE3">
        <w:t xml:space="preserve">mean </w:t>
      </w:r>
      <w:r>
        <w:t xml:space="preserve">relative abundance and prevalence </w:t>
      </w:r>
      <w:r w:rsidR="00C36E5D">
        <w:t>of oral-typical ASVs must be</w:t>
      </w:r>
      <w:r>
        <w:t xml:space="preserve"> greater than</w:t>
      </w:r>
      <w:r>
        <w:rPr>
          <w:rFonts w:hint="eastAsia"/>
        </w:rPr>
        <w:t xml:space="preserve"> </w:t>
      </w:r>
      <w:r>
        <w:t xml:space="preserve">0.01% and 5% respectively </w:t>
      </w:r>
      <w:r w:rsidR="00AB4CE3">
        <w:t>among</w:t>
      </w:r>
      <w:r>
        <w:t xml:space="preserve"> all oral samples</w:t>
      </w:r>
      <w:r w:rsidR="00C36E5D">
        <w:t xml:space="preserve">, </w:t>
      </w:r>
      <w:r w:rsidR="00AB4CE3">
        <w:t xml:space="preserve">and </w:t>
      </w:r>
      <w:r w:rsidR="00680683">
        <w:t xml:space="preserve">no greater than </w:t>
      </w:r>
      <w:r>
        <w:t xml:space="preserve">the same cutoffs </w:t>
      </w:r>
      <w:r w:rsidR="00C0735A">
        <w:t>among</w:t>
      </w:r>
      <w:r>
        <w:t xml:space="preserve"> all fecal samples (</w:t>
      </w:r>
      <w:r w:rsidRPr="00082AB9">
        <w:rPr>
          <w:highlight w:val="yellow"/>
        </w:rPr>
        <w:t>Fig. 2</w:t>
      </w:r>
      <w:r>
        <w:rPr>
          <w:highlight w:val="yellow"/>
        </w:rPr>
        <w:t>B</w:t>
      </w:r>
      <w:r w:rsidRPr="00082AB9">
        <w:rPr>
          <w:highlight w:val="yellow"/>
        </w:rPr>
        <w:t>,</w:t>
      </w:r>
      <w:r>
        <w:rPr>
          <w:highlight w:val="yellow"/>
        </w:rPr>
        <w:t>C</w:t>
      </w:r>
      <w:r>
        <w:t xml:space="preserve">). The </w:t>
      </w:r>
      <w:r w:rsidR="00A306AA">
        <w:t xml:space="preserve">filtering </w:t>
      </w:r>
      <w:r w:rsidR="00A944FF">
        <w:t xml:space="preserve">step </w:t>
      </w:r>
      <w:r w:rsidR="00A306AA">
        <w:t>left</w:t>
      </w:r>
      <w:r>
        <w:t xml:space="preserve"> 178 </w:t>
      </w:r>
      <w:r w:rsidR="008B0E11">
        <w:t>ASVs</w:t>
      </w:r>
      <w:r w:rsidR="007002E9">
        <w:t xml:space="preserve"> </w:t>
      </w:r>
      <w:r>
        <w:t>(</w:t>
      </w:r>
      <w:r w:rsidRPr="00716AC3">
        <w:rPr>
          <w:highlight w:val="yellow"/>
        </w:rPr>
        <w:t>Table S2</w:t>
      </w:r>
      <w:r>
        <w:t>)</w:t>
      </w:r>
      <w:r w:rsidR="00A944FF">
        <w:t xml:space="preserve"> that</w:t>
      </w:r>
      <w:r w:rsidR="009C2746">
        <w:t xml:space="preserve"> belong to a variety of genera </w:t>
      </w:r>
      <w:r>
        <w:t>includ</w:t>
      </w:r>
      <w:r w:rsidR="009C2746">
        <w:t>ing</w:t>
      </w:r>
      <w:r>
        <w:t xml:space="preserve"> </w:t>
      </w:r>
      <w:proofErr w:type="spellStart"/>
      <w:r w:rsidRPr="00F603A6">
        <w:rPr>
          <w:i/>
          <w:iCs/>
        </w:rPr>
        <w:t>Prevotella</w:t>
      </w:r>
      <w:proofErr w:type="spellEnd"/>
      <w:r>
        <w:t xml:space="preserve">, </w:t>
      </w:r>
      <w:r w:rsidRPr="00F603A6">
        <w:rPr>
          <w:i/>
          <w:iCs/>
        </w:rPr>
        <w:t>Streptococcus</w:t>
      </w:r>
      <w:r>
        <w:t xml:space="preserve">, </w:t>
      </w:r>
      <w:proofErr w:type="spellStart"/>
      <w:r w:rsidRPr="00F603A6">
        <w:rPr>
          <w:i/>
          <w:iCs/>
        </w:rPr>
        <w:t>L</w:t>
      </w:r>
      <w:r w:rsidR="00B50447">
        <w:rPr>
          <w:i/>
          <w:iCs/>
        </w:rPr>
        <w:t>e</w:t>
      </w:r>
      <w:r w:rsidRPr="00F603A6">
        <w:rPr>
          <w:i/>
          <w:iCs/>
        </w:rPr>
        <w:t>ptotrichia</w:t>
      </w:r>
      <w:proofErr w:type="spellEnd"/>
      <w:r>
        <w:t xml:space="preserve">, and </w:t>
      </w:r>
      <w:proofErr w:type="spellStart"/>
      <w:r w:rsidRPr="00F603A6">
        <w:rPr>
          <w:i/>
          <w:iCs/>
        </w:rPr>
        <w:t>Haemophil</w:t>
      </w:r>
      <w:r>
        <w:rPr>
          <w:i/>
          <w:iCs/>
        </w:rPr>
        <w:t>u</w:t>
      </w:r>
      <w:r w:rsidRPr="00F603A6">
        <w:rPr>
          <w:i/>
          <w:iCs/>
        </w:rPr>
        <w:t>s</w:t>
      </w:r>
      <w:proofErr w:type="spellEnd"/>
      <w:r>
        <w:rPr>
          <w:i/>
          <w:iCs/>
        </w:rPr>
        <w:t xml:space="preserve"> </w:t>
      </w:r>
      <w:r>
        <w:t>(</w:t>
      </w:r>
      <w:r w:rsidRPr="00656F5D">
        <w:rPr>
          <w:highlight w:val="yellow"/>
        </w:rPr>
        <w:t>Fig. 2D</w:t>
      </w:r>
      <w:r>
        <w:t xml:space="preserve">). Using </w:t>
      </w:r>
      <w:r w:rsidR="00176B7F">
        <w:t>those AS</w:t>
      </w:r>
      <w:r w:rsidR="00A306AA">
        <w:t>Vs as references,</w:t>
      </w:r>
      <w:r w:rsidR="0065484B">
        <w:t xml:space="preserve"> we found that </w:t>
      </w:r>
      <w:r>
        <w:t xml:space="preserve">219 out of 280 </w:t>
      </w:r>
      <w:r w:rsidR="002264C6">
        <w:t xml:space="preserve">HMP </w:t>
      </w:r>
      <w:r>
        <w:t xml:space="preserve">stool samples have undetectable oral-typical ASVs. </w:t>
      </w:r>
      <w:r w:rsidR="002264C6">
        <w:t>Among</w:t>
      </w:r>
      <w:r>
        <w:t xml:space="preserve"> the remaining 61 samples, the </w:t>
      </w:r>
      <w:r w:rsidR="00CD2D09">
        <w:t xml:space="preserve">identified </w:t>
      </w:r>
      <w:r>
        <w:t>oral</w:t>
      </w:r>
      <w:r w:rsidR="00CD2D09">
        <w:t>-typical</w:t>
      </w:r>
      <w:r>
        <w:t xml:space="preserve"> </w:t>
      </w:r>
      <w:r w:rsidR="002264C6">
        <w:t>ASVs</w:t>
      </w:r>
      <w:r>
        <w:t xml:space="preserve"> in 53 samples </w:t>
      </w:r>
      <w:r w:rsidR="002264C6">
        <w:t>were</w:t>
      </w:r>
      <w:r>
        <w:t xml:space="preserve"> </w:t>
      </w:r>
      <w:r w:rsidR="002264C6">
        <w:t xml:space="preserve">all </w:t>
      </w:r>
      <w:r w:rsidR="005F53B2">
        <w:t>present</w:t>
      </w:r>
      <w:r w:rsidR="002264C6">
        <w:t xml:space="preserve"> </w:t>
      </w:r>
      <w:r>
        <w:t xml:space="preserve">in at least one paired oral cavity sample </w:t>
      </w:r>
      <w:r w:rsidR="005F53B2">
        <w:t xml:space="preserve">of the same persons </w:t>
      </w:r>
      <w:r>
        <w:t>(</w:t>
      </w:r>
      <w:r w:rsidRPr="00834783">
        <w:rPr>
          <w:highlight w:val="yellow"/>
        </w:rPr>
        <w:t>Fig. 2E</w:t>
      </w:r>
      <w:r>
        <w:t xml:space="preserve">). The </w:t>
      </w:r>
      <w:r w:rsidR="005F53B2">
        <w:t>average</w:t>
      </w:r>
      <w:r>
        <w:t xml:space="preserve"> total fraction</w:t>
      </w:r>
      <w:r w:rsidR="005F53B2">
        <w:t>s</w:t>
      </w:r>
      <w:r>
        <w:t xml:space="preserve"> of oral-typical bacteria</w:t>
      </w:r>
      <w:r w:rsidR="005F53B2">
        <w:t xml:space="preserve"> in the HMP </w:t>
      </w:r>
      <w:r>
        <w:t>stool samples is as low as 0.05%, which are consistent with</w:t>
      </w:r>
      <w:r w:rsidRPr="00EB3570">
        <w:t xml:space="preserve"> </w:t>
      </w:r>
      <w:r w:rsidR="003C3093">
        <w:t>previous</w:t>
      </w:r>
      <w:r>
        <w:t xml:space="preserve"> literature findings </w:t>
      </w:r>
      <w:r>
        <w:fldChar w:fldCharType="begin"/>
      </w:r>
      <w:r w:rsidR="002D75C3">
        <w:instrText xml:space="preserve"> ADDIN EN.CITE &lt;EndNote&gt;&lt;Cite&gt;&lt;Author&gt;Schmidt&lt;/Author&gt;&lt;Year&gt;2019&lt;/Year&gt;&lt;RecNum&gt;10&lt;/RecNum&gt;&lt;DisplayText&gt;(Rashidi&lt;style face="italic"&gt; et al.&lt;/style&gt;, 2021;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fldChar w:fldCharType="separate"/>
      </w:r>
      <w:r w:rsidR="002D75C3">
        <w:rPr>
          <w:noProof/>
        </w:rPr>
        <w:t>(Rashidi</w:t>
      </w:r>
      <w:r w:rsidR="002D75C3" w:rsidRPr="002D75C3">
        <w:rPr>
          <w:i/>
          <w:noProof/>
        </w:rPr>
        <w:t xml:space="preserve"> et al.</w:t>
      </w:r>
      <w:r w:rsidR="002D75C3">
        <w:rPr>
          <w:noProof/>
        </w:rPr>
        <w:t>, 2021; Schmidt</w:t>
      </w:r>
      <w:r w:rsidR="002D75C3" w:rsidRPr="002D75C3">
        <w:rPr>
          <w:i/>
          <w:noProof/>
        </w:rPr>
        <w:t xml:space="preserve"> et al.</w:t>
      </w:r>
      <w:r w:rsidR="002D75C3">
        <w:rPr>
          <w:noProof/>
        </w:rPr>
        <w:t>, 2019)</w:t>
      </w:r>
      <w:r>
        <w:fldChar w:fldCharType="end"/>
      </w:r>
      <w:r w:rsidR="00794BB9">
        <w:t>.</w:t>
      </w:r>
      <w:r w:rsidR="00FA0C19">
        <w:t xml:space="preserve"> </w:t>
      </w:r>
    </w:p>
    <w:p w14:paraId="743A505B" w14:textId="3A5EDD61" w:rsidR="005D039D" w:rsidRDefault="009A71BC" w:rsidP="000A48DA">
      <w:pPr>
        <w:ind w:firstLine="720"/>
      </w:pPr>
      <w:r>
        <w:t>We next</w:t>
      </w:r>
      <w:r w:rsidR="00D27E49">
        <w:t xml:space="preserve"> show that the </w:t>
      </w:r>
      <w:r w:rsidR="008B33DA">
        <w:t xml:space="preserve">178 </w:t>
      </w:r>
      <w:proofErr w:type="gramStart"/>
      <w:r w:rsidR="00D27E49">
        <w:t>oral-typical</w:t>
      </w:r>
      <w:proofErr w:type="gramEnd"/>
      <w:r w:rsidR="00D27E49">
        <w:t xml:space="preserve"> </w:t>
      </w:r>
      <w:r w:rsidR="00950527">
        <w:t>ASVs identified from healthy people</w:t>
      </w:r>
      <w:r w:rsidR="00AA3222">
        <w:t xml:space="preserve"> </w:t>
      </w:r>
      <w:r w:rsidR="003E791E">
        <w:t xml:space="preserve">in the HMP study </w:t>
      </w:r>
      <w:r w:rsidR="00950527">
        <w:t>can be generalized to patients who might have different oral sequence signatures</w:t>
      </w:r>
      <w:r>
        <w:t xml:space="preserve">. </w:t>
      </w:r>
      <w:r w:rsidR="008B33DA">
        <w:t>To this end, w</w:t>
      </w:r>
      <w:r w:rsidR="00FB7063">
        <w:t>e</w:t>
      </w:r>
      <w:r w:rsidR="008B33DA">
        <w:t xml:space="preserve"> reanalyzed </w:t>
      </w:r>
      <w:r w:rsidR="00950527">
        <w:t xml:space="preserve">paired oral-gut microbiome </w:t>
      </w:r>
      <w:r w:rsidR="008B33DA">
        <w:t>samples</w:t>
      </w:r>
      <w:r w:rsidR="00950527">
        <w:t xml:space="preserve"> from patients with inflammatory bowel disease (IBD)</w:t>
      </w:r>
      <w:r w:rsidR="00AA3222">
        <w:t xml:space="preserve"> and their </w:t>
      </w:r>
      <w:r w:rsidR="001B5F19">
        <w:t xml:space="preserve">own healthy </w:t>
      </w:r>
      <w:r w:rsidR="00AA3222">
        <w:t>controls</w:t>
      </w:r>
      <w:r w:rsidR="00950527">
        <w:t>. The mean total fraction</w:t>
      </w:r>
      <w:r w:rsidR="00AA3222">
        <w:t>s</w:t>
      </w:r>
      <w:r w:rsidR="00950527">
        <w:t xml:space="preserve"> of oral-typical </w:t>
      </w:r>
      <w:r w:rsidR="00AA3222">
        <w:t xml:space="preserve">ASVs </w:t>
      </w:r>
      <w:r w:rsidR="00950527">
        <w:t>in the gut of the</w:t>
      </w:r>
      <w:r w:rsidR="003D6CAA">
        <w:t xml:space="preserve"> </w:t>
      </w:r>
      <w:r w:rsidR="00500C7D">
        <w:t xml:space="preserve">non-IBD </w:t>
      </w:r>
      <w:r w:rsidR="00950527">
        <w:t>healthy controls</w:t>
      </w:r>
      <w:r w:rsidR="00613D61">
        <w:t xml:space="preserve"> </w:t>
      </w:r>
      <w:r w:rsidR="00E2412A">
        <w:t xml:space="preserve">remains low at </w:t>
      </w:r>
      <w:r w:rsidR="00613D61">
        <w:t>1.1%</w:t>
      </w:r>
      <w:r w:rsidR="00E2412A">
        <w:t xml:space="preserve">. </w:t>
      </w:r>
      <w:r w:rsidR="00117A37">
        <w:t xml:space="preserve">As expected </w:t>
      </w:r>
      <w:r w:rsidR="00117A37">
        <w:fldChar w:fldCharType="begin"/>
      </w:r>
      <w:r w:rsidR="00117A37">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117A37">
        <w:fldChar w:fldCharType="separate"/>
      </w:r>
      <w:r w:rsidR="00117A37">
        <w:rPr>
          <w:noProof/>
        </w:rPr>
        <w:t>(Read</w:t>
      </w:r>
      <w:r w:rsidR="00117A37" w:rsidRPr="00117A37">
        <w:rPr>
          <w:i/>
          <w:noProof/>
        </w:rPr>
        <w:t xml:space="preserve"> et al.</w:t>
      </w:r>
      <w:r w:rsidR="00117A37">
        <w:rPr>
          <w:noProof/>
        </w:rPr>
        <w:t>, 2021)</w:t>
      </w:r>
      <w:r w:rsidR="00117A37">
        <w:fldChar w:fldCharType="end"/>
      </w:r>
      <w:r w:rsidR="00E2412A">
        <w:t xml:space="preserve">, the </w:t>
      </w:r>
      <w:r w:rsidR="00143766">
        <w:t xml:space="preserve">total </w:t>
      </w:r>
      <w:r w:rsidR="0065586A">
        <w:t>oral bacterial</w:t>
      </w:r>
      <w:r w:rsidR="00BD48B2">
        <w:t xml:space="preserve"> fractions in the patients with Crohn’s disease (CD) and ulcerative colitis (UC) </w:t>
      </w:r>
      <w:r w:rsidR="0065586A">
        <w:t xml:space="preserve">increased </w:t>
      </w:r>
      <w:r w:rsidR="00117A37">
        <w:t>~4 folds</w:t>
      </w:r>
      <w:r w:rsidR="00143766">
        <w:t xml:space="preserve"> on average</w:t>
      </w:r>
      <w:r w:rsidR="00117A37">
        <w:t xml:space="preserve"> </w:t>
      </w:r>
      <w:r w:rsidR="0065586A">
        <w:t>up to 4.2% and 4.3%</w:t>
      </w:r>
      <w:r w:rsidR="00117A37">
        <w:t xml:space="preserve"> </w:t>
      </w:r>
      <w:r w:rsidR="00BD48B2">
        <w:t xml:space="preserve">respectively. </w:t>
      </w:r>
      <w:r w:rsidR="00456AEC">
        <w:t xml:space="preserve">Among </w:t>
      </w:r>
      <w:r w:rsidR="007D1B81">
        <w:t xml:space="preserve">81 out of </w:t>
      </w:r>
      <w:r w:rsidR="00456AEC">
        <w:t>101 samples,</w:t>
      </w:r>
      <w:r w:rsidR="007D1B81">
        <w:t xml:space="preserve"> the proportions of oral-typical ASVs in the feces that were also present in the paired oral samples </w:t>
      </w:r>
      <w:r w:rsidR="00143766">
        <w:t>were</w:t>
      </w:r>
      <w:r w:rsidR="007D1B81">
        <w:t xml:space="preserve"> </w:t>
      </w:r>
      <w:r w:rsidR="00BD2580">
        <w:t xml:space="preserve">no less than </w:t>
      </w:r>
      <w:r w:rsidR="007D1B81">
        <w:t xml:space="preserve">85%. </w:t>
      </w:r>
      <w:r w:rsidR="00E01F71">
        <w:t xml:space="preserve">Using the </w:t>
      </w:r>
      <w:r w:rsidR="004027EB">
        <w:t xml:space="preserve">same </w:t>
      </w:r>
      <w:r w:rsidR="00E01F71">
        <w:t xml:space="preserve">IBD cohort, we demonstrated that the </w:t>
      </w:r>
      <w:r w:rsidR="00D52788">
        <w:t>estimated</w:t>
      </w:r>
      <w:r w:rsidR="00E01F71">
        <w:t xml:space="preserve"> total fraction</w:t>
      </w:r>
      <w:r w:rsidR="00D52788">
        <w:t>s</w:t>
      </w:r>
      <w:r w:rsidR="00E01F71">
        <w:t xml:space="preserve"> of oral</w:t>
      </w:r>
      <w:r w:rsidR="00D52788">
        <w:t>-</w:t>
      </w:r>
      <w:r w:rsidR="00E01F71">
        <w:t>typica</w:t>
      </w:r>
      <w:r w:rsidR="00D52788">
        <w:t>l</w:t>
      </w:r>
      <w:r w:rsidR="00C369F2">
        <w:t xml:space="preserve"> bacteria</w:t>
      </w:r>
      <w:r w:rsidR="00E01F71">
        <w:t xml:space="preserve"> in th</w:t>
      </w:r>
      <w:r w:rsidR="00C369F2">
        <w:t>e</w:t>
      </w:r>
      <w:r w:rsidR="00E01F71">
        <w:t xml:space="preserve"> feces </w:t>
      </w:r>
      <w:r w:rsidR="00D52788">
        <w:t xml:space="preserve">are robust against the cutoff thresholds </w:t>
      </w:r>
      <w:r w:rsidR="00C369F2">
        <w:t>used to</w:t>
      </w:r>
      <w:r w:rsidR="00D52788">
        <w:t xml:space="preserve"> </w:t>
      </w:r>
      <w:r w:rsidR="005F1321">
        <w:t>filter</w:t>
      </w:r>
      <w:r w:rsidR="00C369F2">
        <w:t xml:space="preserve"> HMP</w:t>
      </w:r>
      <w:r w:rsidR="00E01F71">
        <w:t xml:space="preserve"> (</w:t>
      </w:r>
      <w:r w:rsidR="00E01F71" w:rsidRPr="00B83868">
        <w:rPr>
          <w:highlight w:val="yellow"/>
        </w:rPr>
        <w:t>Fi</w:t>
      </w:r>
      <w:r w:rsidR="00E01F71" w:rsidRPr="005F1321">
        <w:rPr>
          <w:highlight w:val="yellow"/>
        </w:rPr>
        <w:t>g. S</w:t>
      </w:r>
      <w:r w:rsidR="005F1321" w:rsidRPr="005F1321">
        <w:rPr>
          <w:highlight w:val="yellow"/>
        </w:rPr>
        <w:t>5</w:t>
      </w:r>
      <w:r w:rsidR="005F1321">
        <w:t>)</w:t>
      </w:r>
      <w:r w:rsidR="00BD2580">
        <w:t xml:space="preserve">. </w:t>
      </w:r>
      <w:r w:rsidR="00DA3662">
        <w:t xml:space="preserve">These computational tests </w:t>
      </w:r>
      <w:r w:rsidR="00BD2580">
        <w:t xml:space="preserve">suggest that the oral-typical ASVs we compiled from the HMP study can robustly estimate the total fractions of oral-typical bacteria in other </w:t>
      </w:r>
      <w:r w:rsidR="00412918">
        <w:t xml:space="preserve">healthy or </w:t>
      </w:r>
      <w:r w:rsidR="00BD2580">
        <w:t>patient cohorts</w:t>
      </w:r>
      <w:r w:rsidR="00BD48B2">
        <w:t>.</w:t>
      </w:r>
    </w:p>
    <w:p w14:paraId="414DC307" w14:textId="5ADE05E3" w:rsidR="001D5660" w:rsidRDefault="001D5660" w:rsidP="000A48DA"/>
    <w:p w14:paraId="1294C629" w14:textId="76CA1C8E" w:rsidR="001D5660" w:rsidRDefault="0043223B" w:rsidP="000A48DA">
      <w:pPr>
        <w:jc w:val="center"/>
      </w:pPr>
      <w:r>
        <w:rPr>
          <w:noProof/>
        </w:rPr>
        <w:drawing>
          <wp:inline distT="0" distB="0" distL="0" distR="0" wp14:anchorId="42B66C85" wp14:editId="4B9C63AA">
            <wp:extent cx="5823352" cy="3251825"/>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3"/>
                    <a:stretch>
                      <a:fillRect/>
                    </a:stretch>
                  </pic:blipFill>
                  <pic:spPr>
                    <a:xfrm>
                      <a:off x="0" y="0"/>
                      <a:ext cx="5836042" cy="3258911"/>
                    </a:xfrm>
                    <a:prstGeom prst="rect">
                      <a:avLst/>
                    </a:prstGeom>
                  </pic:spPr>
                </pic:pic>
              </a:graphicData>
            </a:graphic>
          </wp:inline>
        </w:drawing>
      </w:r>
    </w:p>
    <w:p w14:paraId="163B67CD" w14:textId="37E4073B" w:rsidR="001D5660" w:rsidRDefault="001D5660" w:rsidP="000A48DA">
      <w:r w:rsidRPr="00AC26F8">
        <w:rPr>
          <w:b/>
        </w:rPr>
        <w:lastRenderedPageBreak/>
        <w:t xml:space="preserve">Figure </w:t>
      </w:r>
      <w:r w:rsidR="00D963EF">
        <w:rPr>
          <w:b/>
        </w:rPr>
        <w:t>3</w:t>
      </w:r>
      <w:r w:rsidRPr="00AC26F8">
        <w:rPr>
          <w:b/>
        </w:rPr>
        <w:t xml:space="preserve">. </w:t>
      </w:r>
      <w:r w:rsidR="00446545">
        <w:rPr>
          <w:b/>
        </w:rPr>
        <w:t xml:space="preserve">Identification of bacterial DNAs typically found in the </w:t>
      </w:r>
      <w:r w:rsidR="00634901">
        <w:rPr>
          <w:b/>
        </w:rPr>
        <w:t xml:space="preserve">human </w:t>
      </w:r>
      <w:r w:rsidR="00446545">
        <w:rPr>
          <w:b/>
        </w:rPr>
        <w:t>oral cavity but not the intestine</w:t>
      </w:r>
      <w:r w:rsidR="00F8546B">
        <w:rPr>
          <w:b/>
        </w:rPr>
        <w:t xml:space="preserve">. </w:t>
      </w:r>
      <w:r w:rsidR="00F8546B" w:rsidRPr="00F8546B">
        <w:rPr>
          <w:bCs/>
        </w:rPr>
        <w:t>(</w:t>
      </w:r>
      <w:r w:rsidR="00F8546B">
        <w:rPr>
          <w:b/>
        </w:rPr>
        <w:t>A</w:t>
      </w:r>
      <w:r w:rsidR="00F8546B" w:rsidRPr="00F8546B">
        <w:rPr>
          <w:bCs/>
        </w:rPr>
        <w:t>)</w:t>
      </w:r>
      <w:r w:rsidR="00F8546B">
        <w:rPr>
          <w:bCs/>
        </w:rPr>
        <w:t xml:space="preserve"> An overview of the </w:t>
      </w:r>
      <w:r w:rsidR="00FB07EB">
        <w:rPr>
          <w:bCs/>
        </w:rPr>
        <w:t xml:space="preserve">4,354 </w:t>
      </w:r>
      <w:r w:rsidR="00F8546B">
        <w:rPr>
          <w:bCs/>
        </w:rPr>
        <w:t xml:space="preserve">microbiome samples from </w:t>
      </w:r>
      <w:r w:rsidR="00F8546B" w:rsidRPr="00F8546B">
        <w:rPr>
          <w:bCs/>
        </w:rPr>
        <w:t>The</w:t>
      </w:r>
      <w:r w:rsidR="00F032BD" w:rsidRPr="00F8546B">
        <w:rPr>
          <w:bCs/>
        </w:rPr>
        <w:t xml:space="preserve"> Human Microbiome Project (HMP).</w:t>
      </w:r>
      <w:r w:rsidRPr="00F8546B">
        <w:rPr>
          <w:bCs/>
        </w:rPr>
        <w:t xml:space="preserve"> </w:t>
      </w:r>
      <w:r w:rsidR="00F8546B">
        <w:rPr>
          <w:bCs/>
        </w:rPr>
        <w:t>T</w:t>
      </w:r>
      <w:r w:rsidRPr="00F8546B">
        <w:rPr>
          <w:bCs/>
        </w:rPr>
        <w:t>-distributed</w:t>
      </w:r>
      <w:r w:rsidRPr="00AC26F8">
        <w:t xml:space="preserve"> stochastic neighbor embedding (</w:t>
      </w:r>
      <w:proofErr w:type="spellStart"/>
      <w:r w:rsidRPr="00AC26F8">
        <w:t>tSNE</w:t>
      </w:r>
      <w:proofErr w:type="spellEnd"/>
      <w:r w:rsidRPr="00AC26F8">
        <w:t>)</w:t>
      </w:r>
      <w:r w:rsidR="00AD3BC8">
        <w:t xml:space="preserve"> </w:t>
      </w:r>
      <w:r w:rsidR="00AD3BC8">
        <w:fldChar w:fldCharType="begin"/>
      </w:r>
      <w:r w:rsidR="002D75C3">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fldChar w:fldCharType="separate"/>
      </w:r>
      <w:r w:rsidR="002D75C3">
        <w:rPr>
          <w:noProof/>
        </w:rPr>
        <w:t>(Van der Maaten and Hinton, 2008)</w:t>
      </w:r>
      <w:r w:rsidR="00AD3BC8">
        <w:fldChar w:fldCharType="end"/>
      </w:r>
      <w:r w:rsidR="00F1513D">
        <w:t xml:space="preserve"> collapses </w:t>
      </w:r>
      <w:r w:rsidR="00F8546B">
        <w:t xml:space="preserve">all </w:t>
      </w:r>
      <w:r w:rsidR="00F14D87">
        <w:t>samples</w:t>
      </w:r>
      <w:r w:rsidR="00405420">
        <w:t xml:space="preserve"> (dots)</w:t>
      </w:r>
      <w:r w:rsidR="00F14D87">
        <w:t xml:space="preserve"> </w:t>
      </w:r>
      <w:r w:rsidR="00F1513D">
        <w:t>into distinct clusters</w:t>
      </w:r>
      <w:r w:rsidR="00F14D87">
        <w:t xml:space="preserve"> based on their compositions</w:t>
      </w:r>
      <w:r w:rsidR="00F1513D">
        <w:t>.</w:t>
      </w:r>
      <w:r w:rsidRPr="00AC26F8">
        <w:t xml:space="preserve"> (</w:t>
      </w:r>
      <w:r w:rsidRPr="00AC26F8">
        <w:rPr>
          <w:b/>
          <w:bCs/>
        </w:rPr>
        <w:t>B</w:t>
      </w:r>
      <w:r w:rsidR="00862657">
        <w:rPr>
          <w:b/>
          <w:bCs/>
        </w:rPr>
        <w:t>,</w:t>
      </w:r>
      <w:r w:rsidR="00E9388D">
        <w:rPr>
          <w:b/>
          <w:bCs/>
        </w:rPr>
        <w:t xml:space="preserve"> </w:t>
      </w:r>
      <w:r w:rsidR="00862657">
        <w:rPr>
          <w:b/>
          <w:bCs/>
        </w:rPr>
        <w:t>C</w:t>
      </w:r>
      <w:r w:rsidRPr="00AC26F8">
        <w:t>)</w:t>
      </w:r>
      <w:r w:rsidR="001B5C85">
        <w:t xml:space="preserve"> </w:t>
      </w:r>
      <w:r w:rsidR="000027A1">
        <w:t>The average relative abundance (B) and prevalence (C) of ASVs</w:t>
      </w:r>
      <w:r w:rsidR="009F044C">
        <w:t xml:space="preserve"> (dots)</w:t>
      </w:r>
      <w:r w:rsidR="000027A1">
        <w:t xml:space="preserve"> </w:t>
      </w:r>
      <w:r w:rsidR="00EC5DE6">
        <w:t xml:space="preserve">among </w:t>
      </w:r>
      <w:r w:rsidR="00695FA0">
        <w:t xml:space="preserve">all </w:t>
      </w:r>
      <w:r w:rsidR="00EC5DE6">
        <w:t>HMP</w:t>
      </w:r>
      <w:r w:rsidR="000027A1">
        <w:t xml:space="preserve"> oral </w:t>
      </w:r>
      <w:r w:rsidR="00695FA0">
        <w:t xml:space="preserve">cavity </w:t>
      </w:r>
      <w:r w:rsidR="00823E0F">
        <w:t xml:space="preserve">samples </w:t>
      </w:r>
      <w:r w:rsidR="00974240">
        <w:t xml:space="preserve">(x axis) and </w:t>
      </w:r>
      <w:r w:rsidR="00823E0F">
        <w:t>the stool samples</w:t>
      </w:r>
      <w:r w:rsidR="00974240">
        <w:t xml:space="preserve"> (y axis)</w:t>
      </w:r>
      <w:r w:rsidR="000027A1">
        <w:t>.</w:t>
      </w:r>
      <w:r w:rsidR="00E20A2D">
        <w:t xml:space="preserve"> </w:t>
      </w:r>
      <w:r w:rsidR="00695FA0">
        <w:t>178 ASVs were identified as o</w:t>
      </w:r>
      <w:r w:rsidR="00E20A2D">
        <w:t xml:space="preserve">ral-typical </w:t>
      </w:r>
      <w:r w:rsidR="00695FA0">
        <w:t xml:space="preserve">and highlighted </w:t>
      </w:r>
      <w:r w:rsidR="00E20A2D">
        <w:t>in orange (s</w:t>
      </w:r>
      <w:r w:rsidR="00986BBD">
        <w:t xml:space="preserve">ee </w:t>
      </w:r>
      <w:r w:rsidR="00695FA0">
        <w:t xml:space="preserve">the main text or </w:t>
      </w:r>
      <w:r w:rsidR="005B7EAD" w:rsidRPr="002E402E">
        <w:rPr>
          <w:highlight w:val="yellow"/>
        </w:rPr>
        <w:t>STAR methods</w:t>
      </w:r>
      <w:r w:rsidR="00E20A2D">
        <w:t xml:space="preserve"> for </w:t>
      </w:r>
      <w:r w:rsidR="00695FA0">
        <w:t>the filtering criteria</w:t>
      </w:r>
      <w:r w:rsidR="00E20A2D">
        <w:t xml:space="preserve">). </w:t>
      </w:r>
      <w:r w:rsidR="00E9388D">
        <w:t>(</w:t>
      </w:r>
      <w:r w:rsidR="00E9388D" w:rsidRPr="00E9388D">
        <w:rPr>
          <w:b/>
          <w:bCs/>
        </w:rPr>
        <w:t>D</w:t>
      </w:r>
      <w:r w:rsidR="00E9388D">
        <w:t>) Genus-level distribution of the 178 oral-typical ASVs</w:t>
      </w:r>
      <w:r w:rsidR="000E28BA">
        <w:t xml:space="preserve">. </w:t>
      </w:r>
      <w:r w:rsidR="00E9388D">
        <w:t>(</w:t>
      </w:r>
      <w:r w:rsidR="00E9388D" w:rsidRPr="00E9388D">
        <w:rPr>
          <w:b/>
          <w:bCs/>
        </w:rPr>
        <w:t>E</w:t>
      </w:r>
      <w:r w:rsidR="00E9388D">
        <w:rPr>
          <w:b/>
          <w:bCs/>
        </w:rPr>
        <w:t>, F</w:t>
      </w:r>
      <w:r w:rsidR="00E9388D">
        <w:t xml:space="preserve">) </w:t>
      </w:r>
      <w:r w:rsidR="00F1368F">
        <w:t xml:space="preserve">The </w:t>
      </w:r>
      <w:r w:rsidR="00C91B5A">
        <w:t xml:space="preserve">total </w:t>
      </w:r>
      <w:r w:rsidR="006704E6">
        <w:t xml:space="preserve">fractions of oral-typical ASVs in the </w:t>
      </w:r>
      <w:r w:rsidR="000E652C">
        <w:t xml:space="preserve">human </w:t>
      </w:r>
      <w:r w:rsidR="00A62EDF">
        <w:t>fec</w:t>
      </w:r>
      <w:r w:rsidR="0010660F">
        <w:t>al samples (circles)</w:t>
      </w:r>
      <w:r w:rsidR="009855D1">
        <w:t xml:space="preserve"> and their proportions present in the paired oral samples</w:t>
      </w:r>
      <w:r w:rsidR="000E652C">
        <w:t>. (E) H</w:t>
      </w:r>
      <w:r w:rsidR="00A62EDF">
        <w:t xml:space="preserve">ealthy </w:t>
      </w:r>
      <w:r w:rsidR="000E652C">
        <w:t>individuals</w:t>
      </w:r>
      <w:r w:rsidR="00A62EDF">
        <w:t xml:space="preserve"> </w:t>
      </w:r>
      <w:r w:rsidR="000E652C">
        <w:t xml:space="preserve">in </w:t>
      </w:r>
      <w:r w:rsidR="007048C7">
        <w:t xml:space="preserve">HMP. </w:t>
      </w:r>
      <w:r w:rsidR="006704E6">
        <w:t>(</w:t>
      </w:r>
      <w:r w:rsidR="007048C7">
        <w:t>F</w:t>
      </w:r>
      <w:r w:rsidR="006704E6">
        <w:t>)</w:t>
      </w:r>
      <w:r w:rsidR="007048C7">
        <w:t xml:space="preserve"> P</w:t>
      </w:r>
      <w:r w:rsidR="0019290D">
        <w:t>atients with inflammatory bowel disease</w:t>
      </w:r>
      <w:r w:rsidR="000E652C">
        <w:t xml:space="preserve"> </w:t>
      </w:r>
      <w:r w:rsidR="007048C7">
        <w:t>and</w:t>
      </w:r>
      <w:r w:rsidR="000E652C">
        <w:t xml:space="preserve"> their own healthy controls</w:t>
      </w:r>
      <w:r w:rsidR="00B91C51">
        <w:t xml:space="preserve"> (n=101)</w:t>
      </w:r>
      <w:r w:rsidR="0019290D">
        <w:t xml:space="preserve"> (</w:t>
      </w:r>
      <w:r w:rsidR="001F1DA6">
        <w:t>F</w:t>
      </w:r>
      <w:r w:rsidR="006704E6">
        <w:t>).</w:t>
      </w:r>
      <w:r w:rsidR="00BE210A">
        <w:t xml:space="preserve"> </w:t>
      </w:r>
      <w:r w:rsidR="00F61DA4">
        <w:t xml:space="preserve">HC: healthy control; CD: Crohn’s disease; UC: </w:t>
      </w:r>
      <w:r w:rsidR="00DD1EA6">
        <w:t>u</w:t>
      </w:r>
      <w:r w:rsidR="00F61DA4">
        <w:t>lcerative colitis.</w:t>
      </w:r>
      <w:r w:rsidR="00053D73">
        <w:t xml:space="preserve"> Data sources: </w:t>
      </w:r>
      <w:r w:rsidR="00A720F3">
        <w:t xml:space="preserve">panel A-E </w:t>
      </w:r>
      <w:r w:rsidR="00A720F3">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A720F3">
        <w:fldChar w:fldCharType="separate"/>
      </w:r>
      <w:r w:rsidR="002D75C3">
        <w:rPr>
          <w:noProof/>
        </w:rPr>
        <w:t>(The Human Microbiome Project Consortium, 2012)</w:t>
      </w:r>
      <w:r w:rsidR="00A720F3">
        <w:fldChar w:fldCharType="end"/>
      </w:r>
      <w:r w:rsidR="00A720F3">
        <w:t xml:space="preserve">; panel F </w:t>
      </w:r>
      <w:r w:rsidR="00A720F3">
        <w:fldChar w:fldCharType="begin"/>
      </w:r>
      <w:r w:rsidR="002D75C3">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A720F3">
        <w:fldChar w:fldCharType="separate"/>
      </w:r>
      <w:r w:rsidR="002D75C3">
        <w:rPr>
          <w:noProof/>
        </w:rPr>
        <w:t>(Imai et al., 2021)</w:t>
      </w:r>
      <w:r w:rsidR="00A720F3">
        <w:fldChar w:fldCharType="end"/>
      </w:r>
      <w:r w:rsidR="00A720F3">
        <w:t>.</w:t>
      </w:r>
    </w:p>
    <w:p w14:paraId="41F63BC0" w14:textId="77777777" w:rsidR="008519EA" w:rsidRPr="00AC26F8" w:rsidRDefault="008519EA" w:rsidP="000A48DA"/>
    <w:p w14:paraId="5CB8AE20" w14:textId="76F94B47" w:rsidR="001D26BB" w:rsidRDefault="000D5A59" w:rsidP="000A48DA">
      <w:pPr>
        <w:rPr>
          <w:b/>
        </w:rPr>
      </w:pPr>
      <w:r w:rsidRPr="002871E0">
        <w:rPr>
          <w:b/>
          <w:i/>
          <w:iCs/>
        </w:rPr>
        <w:t>Streptococcus</w:t>
      </w:r>
      <w:r w:rsidR="00A70C22">
        <w:rPr>
          <w:b/>
        </w:rPr>
        <w:t>-</w:t>
      </w:r>
      <w:r w:rsidR="00154DFB">
        <w:rPr>
          <w:b/>
        </w:rPr>
        <w:t>dominat</w:t>
      </w:r>
      <w:r w:rsidR="00A70C22">
        <w:rPr>
          <w:b/>
        </w:rPr>
        <w:t>ion</w:t>
      </w:r>
      <w:r w:rsidR="00154DFB">
        <w:rPr>
          <w:b/>
        </w:rPr>
        <w:t xml:space="preserve"> states of </w:t>
      </w:r>
      <w:proofErr w:type="spellStart"/>
      <w:r w:rsidR="00154DFB">
        <w:rPr>
          <w:b/>
        </w:rPr>
        <w:t>allo</w:t>
      </w:r>
      <w:proofErr w:type="spellEnd"/>
      <w:r w:rsidR="00154DFB">
        <w:rPr>
          <w:b/>
        </w:rPr>
        <w:t xml:space="preserve">-HCT </w:t>
      </w:r>
      <w:r>
        <w:rPr>
          <w:b/>
        </w:rPr>
        <w:t>recipients</w:t>
      </w:r>
      <w:r w:rsidR="00154DFB">
        <w:rPr>
          <w:b/>
        </w:rPr>
        <w:t xml:space="preserve"> indicate oral-</w:t>
      </w:r>
      <w:r w:rsidR="00705896">
        <w:rPr>
          <w:b/>
        </w:rPr>
        <w:t>gut</w:t>
      </w:r>
      <w:r w:rsidR="00154DFB">
        <w:rPr>
          <w:b/>
        </w:rPr>
        <w:t xml:space="preserve"> translocation</w:t>
      </w:r>
    </w:p>
    <w:p w14:paraId="5F138167" w14:textId="26B254D2" w:rsidR="00042285" w:rsidRDefault="006B132E" w:rsidP="000A48DA">
      <w:pPr>
        <w:rPr>
          <w:rFonts w:hint="eastAsia"/>
        </w:rPr>
      </w:pPr>
      <w:r>
        <w:t>To validate the marker hypothesis, we</w:t>
      </w:r>
      <w:r w:rsidR="00401872">
        <w:t xml:space="preserve"> </w:t>
      </w:r>
      <w:r>
        <w:t>leveraged a pre-</w:t>
      </w:r>
      <w:r w:rsidR="00401872">
        <w:t xml:space="preserve">compiled large-scale microbiome dataset </w:t>
      </w:r>
      <w:r w:rsidR="00042285">
        <w:t xml:space="preserve">with quantitative profiles (16S amplicon sequencing and quantitative PCR) </w:t>
      </w:r>
      <w:proofErr w:type="spellStart"/>
      <w:r w:rsidR="00042285">
        <w:rPr>
          <w:rFonts w:hint="eastAsia"/>
        </w:rPr>
        <w:t>with</w:t>
      </w:r>
      <w:r w:rsidR="00401872">
        <w:rPr>
          <w:rFonts w:hint="eastAsia"/>
        </w:rPr>
        <w:t>f</w:t>
      </w:r>
      <w:r w:rsidR="00401872">
        <w:t>or</w:t>
      </w:r>
      <w:proofErr w:type="spellEnd"/>
      <w:r w:rsidR="00401872">
        <w:t xml:space="preserve"> hospitalized patients receiving </w:t>
      </w:r>
      <w:r w:rsidR="004E4171">
        <w:rPr>
          <w:rFonts w:hint="eastAsia"/>
        </w:rPr>
        <w:t>a</w:t>
      </w:r>
      <w:r w:rsidR="004E4171">
        <w:rPr>
          <w:rFonts w:hint="eastAsia"/>
        </w:rPr>
        <w:t>ll</w:t>
      </w:r>
      <w:r w:rsidR="004E4171">
        <w:t>ogeneic hematopoietic cell transplantation (</w:t>
      </w:r>
      <w:proofErr w:type="spellStart"/>
      <w:r w:rsidR="004E4171">
        <w:t>allo</w:t>
      </w:r>
      <w:proofErr w:type="spellEnd"/>
      <w:r w:rsidR="004E4171">
        <w:t xml:space="preserve">-HCT) </w:t>
      </w:r>
      <w:r w:rsidR="00401872">
        <w:t>in Memorial Sloan Kettering Cancer Center (MSKCC).</w:t>
      </w:r>
      <w:r w:rsidR="004E4171">
        <w:t xml:space="preserve"> </w:t>
      </w:r>
      <w:r w:rsidR="004E4171">
        <w:rPr>
          <w:rFonts w:hint="eastAsia"/>
        </w:rPr>
        <w:t>We</w:t>
      </w:r>
      <w:r w:rsidR="004E4171">
        <w:t xml:space="preserve"> </w:t>
      </w:r>
      <w:r w:rsidR="004E4171">
        <w:rPr>
          <w:rFonts w:hint="eastAsia"/>
        </w:rPr>
        <w:t>chose</w:t>
      </w:r>
      <w:r w:rsidR="004E4171">
        <w:t xml:space="preserve"> </w:t>
      </w:r>
      <w:proofErr w:type="spellStart"/>
      <w:r w:rsidR="004E4171">
        <w:rPr>
          <w:rFonts w:hint="eastAsia"/>
        </w:rPr>
        <w:t>allo</w:t>
      </w:r>
      <w:proofErr w:type="spellEnd"/>
      <w:r w:rsidR="004E4171">
        <w:rPr>
          <w:rFonts w:hint="eastAsia"/>
        </w:rPr>
        <w:t>-</w:t>
      </w:r>
      <w:r w:rsidR="004E4171">
        <w:t xml:space="preserve">HCT </w:t>
      </w:r>
      <w:r w:rsidR="004E4171">
        <w:rPr>
          <w:rFonts w:hint="eastAsia"/>
        </w:rPr>
        <w:t>recipients</w:t>
      </w:r>
      <w:r w:rsidR="004E4171">
        <w:t xml:space="preserve"> because </w:t>
      </w:r>
      <w:r w:rsidR="00042285">
        <w:t xml:space="preserve">the </w:t>
      </w:r>
      <w:r w:rsidR="00042285">
        <w:rPr>
          <w:rFonts w:hint="eastAsia"/>
        </w:rPr>
        <w:t>intensive</w:t>
      </w:r>
      <w:r w:rsidR="00042285">
        <w:t xml:space="preserve"> antibiotic </w:t>
      </w:r>
      <w:r w:rsidR="00042285">
        <w:rPr>
          <w:rFonts w:hint="eastAsia"/>
        </w:rPr>
        <w:t>exposure</w:t>
      </w:r>
      <w:r w:rsidR="00042285">
        <w:t xml:space="preserve"> during </w:t>
      </w:r>
      <w:r w:rsidR="00042285">
        <w:rPr>
          <w:rFonts w:hint="eastAsia"/>
        </w:rPr>
        <w:t>HC</w:t>
      </w:r>
      <w:r w:rsidR="00042285">
        <w:t>T disrupted t</w:t>
      </w:r>
      <w:r w:rsidR="00042285">
        <w:rPr>
          <w:rFonts w:hint="eastAsia"/>
        </w:rPr>
        <w:t>he</w:t>
      </w:r>
      <w:r w:rsidR="00042285">
        <w:t xml:space="preserve"> </w:t>
      </w:r>
      <w:r w:rsidR="00042285">
        <w:rPr>
          <w:rFonts w:hint="eastAsia"/>
        </w:rPr>
        <w:t>g</w:t>
      </w:r>
      <w:r w:rsidR="00042285">
        <w:t>ut microbiome colonization resistance.</w:t>
      </w:r>
    </w:p>
    <w:p w14:paraId="6863ABC7" w14:textId="77777777" w:rsidR="00042285" w:rsidRDefault="00042285" w:rsidP="000A48DA"/>
    <w:p w14:paraId="246C8730" w14:textId="5D10CBB4" w:rsidR="00C66C3C" w:rsidRDefault="00DB4950" w:rsidP="000A48DA">
      <w:r>
        <w:rPr>
          <w:rFonts w:hint="eastAsia"/>
        </w:rPr>
        <w:t>d</w:t>
      </w:r>
      <w:r>
        <w:t>isrupted</w:t>
      </w:r>
      <w:r w:rsidR="001937C4">
        <w:t xml:space="preserve"> the gut microbiome compositions</w:t>
      </w:r>
      <w:r w:rsidR="00401872">
        <w:t xml:space="preserve">, where </w:t>
      </w:r>
      <w:r w:rsidR="00401872" w:rsidRPr="00621BE1">
        <w:rPr>
          <w:i/>
          <w:iCs/>
        </w:rPr>
        <w:t>Enterococcus</w:t>
      </w:r>
      <w:r w:rsidR="00401872">
        <w:t xml:space="preserve"> and </w:t>
      </w:r>
      <w:r w:rsidR="00401872" w:rsidRPr="00621BE1">
        <w:rPr>
          <w:i/>
          <w:iCs/>
        </w:rPr>
        <w:t>Streptococcus</w:t>
      </w:r>
      <w:r w:rsidR="00401872">
        <w:t xml:space="preserve"> are the two most abundant genera that frequently dominate (&gt;30% relative abundance of a single ASV</w:t>
      </w:r>
      <w:r w:rsidR="005C6B34">
        <w:t xml:space="preserve">; </w:t>
      </w:r>
      <w:r w:rsidR="005C6B34">
        <w:fldChar w:fldCharType="begin"/>
      </w:r>
      <w:r w:rsidR="005C6B34">
        <w:instrText xml:space="preserve"> ADDIN EN.CITE &lt;EndNote&gt;&lt;Cite&gt;&lt;Author&gt;Taur&lt;/Author&gt;&lt;Year&gt;2012&lt;/Year&gt;&lt;RecNum&gt;24&lt;/RecNum&gt;&lt;DisplayText&gt;(Taur et al., 2012)&lt;/DisplayText&gt;&lt;record&gt;&lt;rec-number&gt;24&lt;/rec-number&gt;&lt;foreign-keys&gt;&lt;key app="EN" db-id="2sp5sfrv1a5aw5ewfx5v0pdpsarfx02azxv2" timestamp="1660088114"&gt;24&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eriodical&gt;&lt;full-title&gt;Clinical infectious diseases&lt;/full-title&gt;&lt;/periodical&gt;&lt;pages&gt;905-914&lt;/pages&gt;&lt;volume&gt;55&lt;/volume&gt;&lt;number&gt;7&lt;/number&gt;&lt;dates&gt;&lt;year&gt;2012&lt;/year&gt;&lt;/dates&gt;&lt;isbn&gt;1537-6591&lt;/isbn&gt;&lt;urls&gt;&lt;/urls&gt;&lt;/record&gt;&lt;/Cite&gt;&lt;/EndNote&gt;</w:instrText>
      </w:r>
      <w:r w:rsidR="005C6B34">
        <w:fldChar w:fldCharType="separate"/>
      </w:r>
      <w:r w:rsidR="005C6B34">
        <w:rPr>
          <w:noProof/>
        </w:rPr>
        <w:t>(Taur et al., 2012)</w:t>
      </w:r>
      <w:r w:rsidR="005C6B34">
        <w:fldChar w:fldCharType="end"/>
      </w:r>
      <w:r w:rsidR="00401872">
        <w:t>) the gut microbiome (</w:t>
      </w:r>
      <w:r w:rsidR="00401872" w:rsidRPr="00401872">
        <w:rPr>
          <w:highlight w:val="yellow"/>
        </w:rPr>
        <w:t>Fig. 4A, top row</w:t>
      </w:r>
      <w:r w:rsidR="00401872">
        <w:t>)</w:t>
      </w:r>
      <w:r>
        <w:t xml:space="preserve"> </w:t>
      </w:r>
      <w:r>
        <w:fldChar w:fldCharType="begin"/>
      </w:r>
      <w:r>
        <w:instrText xml:space="preserve"> ADDIN EN.CITE &lt;EndNote&gt;&lt;Cite&gt;&lt;Author&gt;Peled&lt;/Author&gt;&lt;Year&gt;2020&lt;/Year&gt;&lt;RecNum&gt;27&lt;/RecNum&gt;&lt;DisplayText&gt;(Peled et al., 2020)&lt;/DisplayText&gt;&lt;record&gt;&lt;rec-number&gt;27&lt;/rec-number&gt;&lt;foreign-keys&gt;&lt;key app="EN" db-id="2sp5sfrv1a5aw5ewfx5v0pdpsarfx02azxv2" timestamp="1660248135"&gt;27&lt;/key&gt;&lt;/foreign-keys&gt;&lt;ref-type name="Journal Article"&gt;17&lt;/ref-type&gt;&lt;contributors&gt;&lt;authors&gt;&lt;author&gt;Peled, Jonathan U&lt;/author&gt;&lt;author&gt;Gomes, Antonio LC&lt;/author&gt;&lt;author&gt;Devlin, Sean M&lt;/author&gt;&lt;author&gt;Littmann, Eric R&lt;/author&gt;&lt;author&gt;Taur, Ying&lt;/author&gt;&lt;author&gt;Sung, Anthony D&lt;/author&gt;&lt;author&gt;Weber, Daniela&lt;/author&gt;&lt;author&gt;Hashimoto, Daigo&lt;/author&gt;&lt;author&gt;Slingerland, Ann E&lt;/author&gt;&lt;author&gt;Slingerland, John B&lt;/author&gt;&lt;/authors&gt;&lt;/contributors&gt;&lt;titles&gt;&lt;title&gt;Microbiota as predictor of mortality in allogeneic hematopoietic-cell transplantation&lt;/title&gt;&lt;secondary-title&gt;New England Journal of Medicine&lt;/secondary-title&gt;&lt;/titles&gt;&lt;periodical&gt;&lt;full-title&gt;New England Journal of Medicine&lt;/full-title&gt;&lt;/periodical&gt;&lt;pages&gt;822-834&lt;/pages&gt;&lt;volume&gt;382&lt;/volume&gt;&lt;number&gt;9&lt;/number&gt;&lt;dates&gt;&lt;year&gt;2020&lt;/year&gt;&lt;/dates&gt;&lt;isbn&gt;0028-4793&lt;/isbn&gt;&lt;urls&gt;&lt;/urls&gt;&lt;/record&gt;&lt;/Cite&gt;&lt;/EndNote&gt;</w:instrText>
      </w:r>
      <w:r>
        <w:fldChar w:fldCharType="separate"/>
      </w:r>
      <w:r>
        <w:rPr>
          <w:noProof/>
        </w:rPr>
        <w:t>(Peled et al., 2020)</w:t>
      </w:r>
      <w:r>
        <w:fldChar w:fldCharType="end"/>
      </w:r>
      <w:r w:rsidR="00401872">
        <w:t xml:space="preserve">. </w:t>
      </w:r>
      <w:r w:rsidR="00731431">
        <w:t>Among the 10</w:t>
      </w:r>
      <w:r w:rsidR="00797F99">
        <w:t>,</w:t>
      </w:r>
      <w:r w:rsidR="008E1EF5">
        <w:t>433</w:t>
      </w:r>
      <w:r w:rsidR="00797F99">
        <w:t xml:space="preserve"> </w:t>
      </w:r>
      <w:r w:rsidR="00976EBB">
        <w:t xml:space="preserve">samples </w:t>
      </w:r>
      <w:r w:rsidR="00C1337A">
        <w:t>from 1,276 patients</w:t>
      </w:r>
      <w:r w:rsidR="00731431">
        <w:t xml:space="preserve">, </w:t>
      </w:r>
      <w:r w:rsidR="00DE39BE">
        <w:t>1,389</w:t>
      </w:r>
      <w:r w:rsidR="00401872">
        <w:t xml:space="preserve"> fecal microbiome samples were comprised of &gt;</w:t>
      </w:r>
      <w:r w:rsidR="00DE39BE">
        <w:t>3</w:t>
      </w:r>
      <w:r w:rsidR="00401872">
        <w:t xml:space="preserve">0% oral-typical ASVs </w:t>
      </w:r>
      <w:r w:rsidR="00DE39BE">
        <w:t xml:space="preserve">that mostly </w:t>
      </w:r>
      <w:r w:rsidR="005D6623">
        <w:t xml:space="preserve">belong to </w:t>
      </w:r>
      <w:r w:rsidR="00DE39BE">
        <w:t>the genera</w:t>
      </w:r>
      <w:r w:rsidR="00862A7E">
        <w:t xml:space="preserve"> </w:t>
      </w:r>
      <w:r w:rsidR="00862A7E" w:rsidRPr="00AC26F8">
        <w:rPr>
          <w:i/>
        </w:rPr>
        <w:t>Streptococcus</w:t>
      </w:r>
      <w:r w:rsidR="00862A7E" w:rsidRPr="0086019E">
        <w:rPr>
          <w:iCs/>
        </w:rPr>
        <w:t>,</w:t>
      </w:r>
      <w:r w:rsidR="00862A7E">
        <w:rPr>
          <w:i/>
        </w:rPr>
        <w:t xml:space="preserve"> Actinomyces</w:t>
      </w:r>
      <w:r w:rsidR="00862A7E" w:rsidRPr="0086019E">
        <w:rPr>
          <w:iCs/>
        </w:rPr>
        <w:t xml:space="preserve">, </w:t>
      </w:r>
      <w:r w:rsidR="00DE39BE">
        <w:rPr>
          <w:iCs/>
        </w:rPr>
        <w:t xml:space="preserve">and </w:t>
      </w:r>
      <w:proofErr w:type="spellStart"/>
      <w:r w:rsidR="00862A7E">
        <w:rPr>
          <w:i/>
        </w:rPr>
        <w:t>Abiotrophia</w:t>
      </w:r>
      <w:proofErr w:type="spellEnd"/>
      <w:r w:rsidR="00A25EF3">
        <w:rPr>
          <w:i/>
        </w:rPr>
        <w:t xml:space="preserve"> </w:t>
      </w:r>
      <w:r w:rsidR="00A25EF3">
        <w:rPr>
          <w:iCs/>
        </w:rPr>
        <w:t>(</w:t>
      </w:r>
      <w:r w:rsidR="00A25EF3" w:rsidRPr="00DE39BE">
        <w:rPr>
          <w:iCs/>
          <w:highlight w:val="yellow"/>
        </w:rPr>
        <w:t>Fig. 4A, middle row</w:t>
      </w:r>
      <w:r w:rsidR="00454730" w:rsidRPr="00454730">
        <w:rPr>
          <w:iCs/>
          <w:highlight w:val="yellow"/>
        </w:rPr>
        <w:t>, Fig. S7</w:t>
      </w:r>
      <w:r w:rsidR="00A25EF3">
        <w:rPr>
          <w:iCs/>
        </w:rPr>
        <w:t>)</w:t>
      </w:r>
      <w:r w:rsidR="00992CE6">
        <w:t>.</w:t>
      </w:r>
      <w:r w:rsidR="00A25EF3">
        <w:t xml:space="preserve"> </w:t>
      </w:r>
      <w:r w:rsidR="002F36D5" w:rsidRPr="00EF2E66">
        <w:rPr>
          <w:bCs/>
        </w:rPr>
        <w:t>We confirm</w:t>
      </w:r>
      <w:r w:rsidR="00BE6242">
        <w:rPr>
          <w:bCs/>
        </w:rPr>
        <w:t>ed</w:t>
      </w:r>
      <w:r w:rsidR="002F36D5" w:rsidRPr="00EF2E66">
        <w:rPr>
          <w:bCs/>
        </w:rPr>
        <w:t xml:space="preserve"> that the total fractions of oral-typical </w:t>
      </w:r>
      <w:r w:rsidR="00454730">
        <w:rPr>
          <w:bCs/>
        </w:rPr>
        <w:t>ASV</w:t>
      </w:r>
      <w:r w:rsidR="002F36D5" w:rsidRPr="00EF2E66">
        <w:rPr>
          <w:bCs/>
        </w:rPr>
        <w:t xml:space="preserve">s detected in the </w:t>
      </w:r>
      <w:r w:rsidR="00BE6242">
        <w:rPr>
          <w:bCs/>
        </w:rPr>
        <w:t xml:space="preserve">feces </w:t>
      </w:r>
      <w:r w:rsidR="002F36D5">
        <w:rPr>
          <w:bCs/>
        </w:rPr>
        <w:t xml:space="preserve">are not correlated with sequencing depths </w:t>
      </w:r>
      <w:r w:rsidR="002F36D5" w:rsidRPr="00EF2E66">
        <w:rPr>
          <w:bCs/>
        </w:rPr>
        <w:t>(</w:t>
      </w:r>
      <w:r w:rsidR="002F36D5" w:rsidRPr="008E5402">
        <w:rPr>
          <w:bCs/>
          <w:highlight w:val="yellow"/>
        </w:rPr>
        <w:t>Fig. S7</w:t>
      </w:r>
      <w:r w:rsidR="002F36D5" w:rsidRPr="00EF2E66">
        <w:rPr>
          <w:bCs/>
        </w:rPr>
        <w:t>).</w:t>
      </w:r>
      <w:r w:rsidR="002F36D5">
        <w:rPr>
          <w:bCs/>
        </w:rPr>
        <w:t xml:space="preserve"> </w:t>
      </w:r>
      <w:r w:rsidR="00B2474A">
        <w:rPr>
          <w:bCs/>
        </w:rPr>
        <w:t>The</w:t>
      </w:r>
      <w:r w:rsidR="002F36D5">
        <w:rPr>
          <w:bCs/>
        </w:rPr>
        <w:t xml:space="preserve"> total bacterial loads of</w:t>
      </w:r>
      <w:r w:rsidR="003A18C4">
        <w:rPr>
          <w:bCs/>
        </w:rPr>
        <w:t xml:space="preserve"> a subset of</w:t>
      </w:r>
      <w:r w:rsidR="002F36D5">
        <w:rPr>
          <w:bCs/>
        </w:rPr>
        <w:t xml:space="preserve"> 3,</w:t>
      </w:r>
      <w:r w:rsidR="003A18C4">
        <w:rPr>
          <w:bCs/>
        </w:rPr>
        <w:t>126</w:t>
      </w:r>
      <w:r w:rsidR="002F36D5">
        <w:rPr>
          <w:bCs/>
        </w:rPr>
        <w:t xml:space="preserve"> samples </w:t>
      </w:r>
      <w:r w:rsidR="009D47FC">
        <w:rPr>
          <w:bCs/>
        </w:rPr>
        <w:t xml:space="preserve">measured </w:t>
      </w:r>
      <w:r w:rsidR="002F36D5">
        <w:rPr>
          <w:bCs/>
        </w:rPr>
        <w:t>by quantitative PCR</w:t>
      </w:r>
      <w:r w:rsidR="00B2474A">
        <w:rPr>
          <w:bCs/>
        </w:rPr>
        <w:t xml:space="preserve"> showed</w:t>
      </w:r>
      <w:r w:rsidR="008D6001">
        <w:rPr>
          <w:bCs/>
        </w:rPr>
        <w:t xml:space="preserve"> that t</w:t>
      </w:r>
      <w:r w:rsidR="002F36D5">
        <w:rPr>
          <w:bCs/>
        </w:rPr>
        <w:t>h</w:t>
      </w:r>
      <w:r w:rsidR="008D6001">
        <w:rPr>
          <w:bCs/>
        </w:rPr>
        <w:t>e</w:t>
      </w:r>
      <w:r w:rsidR="002F36D5">
        <w:rPr>
          <w:bCs/>
        </w:rPr>
        <w:t xml:space="preserve"> </w:t>
      </w:r>
      <w:r w:rsidR="00454730">
        <w:rPr>
          <w:bCs/>
        </w:rPr>
        <w:t>fecal</w:t>
      </w:r>
      <w:r w:rsidR="008D6001">
        <w:rPr>
          <w:bCs/>
        </w:rPr>
        <w:t xml:space="preserve"> microbiome</w:t>
      </w:r>
      <w:r w:rsidR="00454730">
        <w:rPr>
          <w:bCs/>
        </w:rPr>
        <w:t xml:space="preserve"> sample</w:t>
      </w:r>
      <w:r w:rsidR="002F36D5">
        <w:rPr>
          <w:bCs/>
        </w:rPr>
        <w:t xml:space="preserve">s </w:t>
      </w:r>
      <w:r w:rsidR="008D6001">
        <w:rPr>
          <w:bCs/>
        </w:rPr>
        <w:t>highly enriched with o</w:t>
      </w:r>
      <w:r w:rsidR="002F36D5">
        <w:rPr>
          <w:bCs/>
        </w:rPr>
        <w:t>ral</w:t>
      </w:r>
      <w:r w:rsidR="008D6001">
        <w:rPr>
          <w:bCs/>
        </w:rPr>
        <w:t>-</w:t>
      </w:r>
      <w:r w:rsidR="002F36D5">
        <w:rPr>
          <w:bCs/>
        </w:rPr>
        <w:t xml:space="preserve">typical </w:t>
      </w:r>
      <w:r w:rsidR="008D6001">
        <w:rPr>
          <w:bCs/>
        </w:rPr>
        <w:t>ASVs</w:t>
      </w:r>
      <w:r w:rsidR="002F36D5">
        <w:rPr>
          <w:bCs/>
        </w:rPr>
        <w:t xml:space="preserve"> have lower </w:t>
      </w:r>
      <w:r w:rsidR="008D6001">
        <w:rPr>
          <w:bCs/>
        </w:rPr>
        <w:t>bacterial biomass</w:t>
      </w:r>
      <w:r w:rsidR="002F36D5">
        <w:rPr>
          <w:bCs/>
        </w:rPr>
        <w:t xml:space="preserve"> (</w:t>
      </w:r>
      <w:r w:rsidR="002F36D5" w:rsidRPr="00852F46">
        <w:rPr>
          <w:bCs/>
          <w:highlight w:val="yellow"/>
        </w:rPr>
        <w:t xml:space="preserve">Fig. </w:t>
      </w:r>
      <w:r w:rsidR="002F36D5" w:rsidRPr="00310375">
        <w:rPr>
          <w:bCs/>
          <w:highlight w:val="yellow"/>
        </w:rPr>
        <w:t>4A, bottom row</w:t>
      </w:r>
      <w:r w:rsidR="002F36D5">
        <w:rPr>
          <w:bCs/>
        </w:rPr>
        <w:t>).</w:t>
      </w:r>
    </w:p>
    <w:p w14:paraId="05D5D99B" w14:textId="41651F79" w:rsidR="00122E13" w:rsidRDefault="006B132E" w:rsidP="000A48DA">
      <w:pPr>
        <w:ind w:firstLine="720"/>
      </w:pPr>
      <w:r>
        <w:t xml:space="preserve">One limitation of this cohort is the lack of paired oral microbiome samples. </w:t>
      </w:r>
      <w:r w:rsidR="00C66C3C">
        <w:t xml:space="preserve">To find </w:t>
      </w:r>
      <w:r w:rsidR="00627614">
        <w:t xml:space="preserve">supporting </w:t>
      </w:r>
      <w:r>
        <w:t>evidence</w:t>
      </w:r>
      <w:r w:rsidR="00C66C3C">
        <w:t xml:space="preserve"> </w:t>
      </w:r>
      <w:r>
        <w:t>of</w:t>
      </w:r>
      <w:r w:rsidR="00C66C3C">
        <w:t xml:space="preserve"> </w:t>
      </w:r>
      <w:r>
        <w:t xml:space="preserve">bacterial translocation, </w:t>
      </w:r>
      <w:r w:rsidR="00C66C3C">
        <w:t xml:space="preserve">we </w:t>
      </w:r>
      <w:r w:rsidR="00627614">
        <w:t xml:space="preserve">used co-occurrence analysis to identify oral-typical ASVs that were present in the feces more than expected by chance. The co-occurring groups of ASVs, if found, indicate collective bacterial transmission from the oral cavity to the gut. Indeed, we found 71 such oral-ASV groups of size from 2 to 5 and 55 groups contain </w:t>
      </w:r>
      <w:r w:rsidR="00627614" w:rsidRPr="00627614">
        <w:rPr>
          <w:i/>
          <w:iCs/>
        </w:rPr>
        <w:t>Streptococcus</w:t>
      </w:r>
      <w:r w:rsidR="00627614">
        <w:t xml:space="preserve"> ASVs (</w:t>
      </w:r>
      <w:r w:rsidR="00627614" w:rsidRPr="00627614">
        <w:rPr>
          <w:highlight w:val="yellow"/>
        </w:rPr>
        <w:t>Table S5</w:t>
      </w:r>
      <w:r w:rsidR="00627614">
        <w:t xml:space="preserve">). </w:t>
      </w:r>
      <w:r w:rsidR="00352EF8">
        <w:t>To identify the species</w:t>
      </w:r>
      <w:r w:rsidR="00581802">
        <w:t xml:space="preserve"> of </w:t>
      </w:r>
      <w:r w:rsidR="00627614">
        <w:t xml:space="preserve">the </w:t>
      </w:r>
      <w:r w:rsidR="00627614" w:rsidRPr="00627614">
        <w:rPr>
          <w:i/>
          <w:iCs/>
        </w:rPr>
        <w:t>Streptococcus</w:t>
      </w:r>
      <w:r w:rsidR="00627614">
        <w:t xml:space="preserve"> ASVs</w:t>
      </w:r>
      <w:r w:rsidR="00352EF8">
        <w:t>, we extracted</w:t>
      </w:r>
      <w:r w:rsidR="00627614">
        <w:t xml:space="preserve"> </w:t>
      </w:r>
      <w:r w:rsidR="00352EF8">
        <w:t xml:space="preserve">shotgun metagenomes </w:t>
      </w:r>
      <w:r w:rsidR="00627614">
        <w:t xml:space="preserve">from </w:t>
      </w:r>
      <w:r w:rsidR="00C12ADD">
        <w:t>9</w:t>
      </w:r>
      <w:r w:rsidR="00627614">
        <w:t xml:space="preserve"> samples which have any </w:t>
      </w:r>
      <w:r w:rsidR="00627614" w:rsidRPr="00627614">
        <w:rPr>
          <w:i/>
          <w:iCs/>
        </w:rPr>
        <w:t>Streptococcus</w:t>
      </w:r>
      <w:r w:rsidR="00627614">
        <w:t xml:space="preserve"> ASV domination from the same MSKCC </w:t>
      </w:r>
      <w:proofErr w:type="spellStart"/>
      <w:r w:rsidR="00627614">
        <w:t>allo</w:t>
      </w:r>
      <w:proofErr w:type="spellEnd"/>
      <w:r w:rsidR="00627614">
        <w:t>-HCT cohort</w:t>
      </w:r>
      <w:r w:rsidR="00352EF8">
        <w:t xml:space="preserve">. </w:t>
      </w:r>
      <w:r w:rsidR="00641065">
        <w:t>We were able to recover XX high-quality metagenome-assembled genomes</w:t>
      </w:r>
      <w:r w:rsidR="00954A28">
        <w:t xml:space="preserve"> (MAGs)</w:t>
      </w:r>
      <w:r w:rsidR="00641065">
        <w:t xml:space="preserve"> and XX were annotated as </w:t>
      </w:r>
      <w:r w:rsidR="00703170" w:rsidRPr="00AC26F8">
        <w:rPr>
          <w:i/>
        </w:rPr>
        <w:t>S. thermophilus</w:t>
      </w:r>
      <w:r w:rsidR="00954A28">
        <w:t xml:space="preserve">, in addition </w:t>
      </w:r>
      <w:proofErr w:type="gramStart"/>
      <w:r w:rsidR="00954A28">
        <w:t>to .</w:t>
      </w:r>
      <w:proofErr w:type="gramEnd"/>
      <w:r w:rsidR="00954A28">
        <w:t xml:space="preserve"> To </w:t>
      </w:r>
      <w:r w:rsidR="00122E13" w:rsidRPr="00122E13">
        <w:t xml:space="preserve">assess the viability of </w:t>
      </w:r>
      <w:r w:rsidR="00122E13">
        <w:t xml:space="preserve">the </w:t>
      </w:r>
      <w:r w:rsidR="00122E13" w:rsidRPr="00954A28">
        <w:rPr>
          <w:i/>
          <w:iCs/>
        </w:rPr>
        <w:t>Streptococcus</w:t>
      </w:r>
      <w:r w:rsidR="00122E13">
        <w:t xml:space="preserve"> MAGs</w:t>
      </w:r>
      <w:r w:rsidR="00C12ADD">
        <w:t xml:space="preserve">, we computed the </w:t>
      </w:r>
      <w:r w:rsidR="00D552A5">
        <w:t xml:space="preserve">ratio of </w:t>
      </w:r>
      <w:r w:rsidR="00C12ADD">
        <w:t xml:space="preserve">metagenomic </w:t>
      </w:r>
      <w:r w:rsidR="00D552A5">
        <w:t xml:space="preserve">reads mapped to </w:t>
      </w:r>
      <w:proofErr w:type="spellStart"/>
      <w:r w:rsidR="00D552A5">
        <w:t>oriC</w:t>
      </w:r>
      <w:proofErr w:type="spellEnd"/>
      <w:r w:rsidR="00D552A5">
        <w:t xml:space="preserve"> to terminus </w:t>
      </w:r>
      <w:r w:rsidR="00C12ADD">
        <w:t xml:space="preserve">(i.e., </w:t>
      </w:r>
      <w:r w:rsidR="00C12ADD" w:rsidRPr="00122E13">
        <w:t>peak-to-trough ratio</w:t>
      </w:r>
      <w:r w:rsidR="00C12ADD">
        <w:t xml:space="preserve">) </w:t>
      </w:r>
      <w:r w:rsidR="00D552A5">
        <w:t xml:space="preserve">to </w:t>
      </w:r>
      <w:r w:rsidR="00122E13">
        <w:t xml:space="preserve">estimating the proportion of </w:t>
      </w:r>
      <w:r w:rsidR="00C12ADD">
        <w:t>cells</w:t>
      </w:r>
      <w:r w:rsidR="00122E13">
        <w:t xml:space="preserve"> with active DNA replication forks </w:t>
      </w:r>
      <w:r w:rsidR="00122E13" w:rsidRPr="00122E13">
        <w:t>reads (</w:t>
      </w:r>
      <w:hyperlink r:id="rId14" w:anchor="bib3" w:history="1">
        <w:r w:rsidR="00122E13" w:rsidRPr="00122E13">
          <w:t>Gao and Li, 2018</w:t>
        </w:r>
      </w:hyperlink>
      <w:r w:rsidR="00122E13" w:rsidRPr="00122E13">
        <w:t>; </w:t>
      </w:r>
      <w:proofErr w:type="spellStart"/>
      <w:r w:rsidR="00360F7A">
        <w:fldChar w:fldCharType="begin"/>
      </w:r>
      <w:r w:rsidR="00360F7A">
        <w:instrText xml:space="preserve"> HYPERLINK "https://elifesciences.org/articles/45931" \l "bib4" </w:instrText>
      </w:r>
      <w:r w:rsidR="00360F7A">
        <w:fldChar w:fldCharType="separate"/>
      </w:r>
      <w:r w:rsidR="00122E13" w:rsidRPr="00122E13">
        <w:t>Korem</w:t>
      </w:r>
      <w:proofErr w:type="spellEnd"/>
      <w:r w:rsidR="00122E13" w:rsidRPr="00122E13">
        <w:t xml:space="preserve"> et al., 2015</w:t>
      </w:r>
      <w:r w:rsidR="00360F7A">
        <w:fldChar w:fldCharType="end"/>
      </w:r>
      <w:r w:rsidR="00122E13" w:rsidRPr="00122E13">
        <w:t>).</w:t>
      </w:r>
      <w:r w:rsidR="00122E13">
        <w:t xml:space="preserve"> We found that the peak-to-trough ratio is 1.5</w:t>
      </w:r>
      <w:r w:rsidR="00C12ADD">
        <w:t xml:space="preserve"> (</w:t>
      </w:r>
      <w:r w:rsidR="00C12ADD" w:rsidRPr="00C12ADD">
        <w:rPr>
          <w:highlight w:val="yellow"/>
        </w:rPr>
        <w:t>Table S6</w:t>
      </w:r>
      <w:r w:rsidR="00C12ADD">
        <w:t>)</w:t>
      </w:r>
      <w:r w:rsidR="00122E13">
        <w:t>, suggesting</w:t>
      </w:r>
      <w:r w:rsidR="00C12ADD">
        <w:t xml:space="preserve"> a possible mixture of 50% 2-forks and 50% single-fork cells</w:t>
      </w:r>
      <w:r w:rsidR="00D552A5" w:rsidRPr="00D552A5">
        <w:t xml:space="preserve">. This suggests that </w:t>
      </w:r>
      <w:r w:rsidR="00D552A5">
        <w:t xml:space="preserve">the oral-derived </w:t>
      </w:r>
      <w:r w:rsidR="00D552A5" w:rsidRPr="00C12ADD">
        <w:rPr>
          <w:i/>
          <w:iCs/>
        </w:rPr>
        <w:t>Streptococcus spp.</w:t>
      </w:r>
      <w:r w:rsidR="00D552A5">
        <w:t xml:space="preserve"> </w:t>
      </w:r>
      <w:r w:rsidR="00C12ADD">
        <w:t xml:space="preserve">may have colonized the gut and </w:t>
      </w:r>
      <w:r w:rsidR="00D552A5">
        <w:t>were</w:t>
      </w:r>
      <w:r w:rsidR="00122E13">
        <w:t xml:space="preserve"> </w:t>
      </w:r>
      <w:r w:rsidR="00C12ADD">
        <w:t xml:space="preserve">actively </w:t>
      </w:r>
      <w:r w:rsidR="00122E13">
        <w:t xml:space="preserve">multiplying </w:t>
      </w:r>
      <w:r w:rsidR="00D552A5">
        <w:t>at the time of sampling</w:t>
      </w:r>
      <w:r w:rsidR="00C12ADD">
        <w:t>.</w:t>
      </w:r>
    </w:p>
    <w:p w14:paraId="7399654C" w14:textId="77777777" w:rsidR="007C7C9D" w:rsidRDefault="007C7C9D" w:rsidP="000A48DA"/>
    <w:p w14:paraId="6C75DB28" w14:textId="586E72A7" w:rsidR="005F3DB8" w:rsidRPr="005F3DB8" w:rsidRDefault="005F3DB8" w:rsidP="000A48DA">
      <w:pPr>
        <w:rPr>
          <w:b/>
        </w:rPr>
      </w:pPr>
      <w:r>
        <w:rPr>
          <w:b/>
        </w:rPr>
        <w:t xml:space="preserve">Validation of maker hypothesis in </w:t>
      </w:r>
      <w:r w:rsidR="0040091D">
        <w:rPr>
          <w:b/>
        </w:rPr>
        <w:t xml:space="preserve">patients receiving </w:t>
      </w:r>
      <w:proofErr w:type="spellStart"/>
      <w:r w:rsidR="0040091D">
        <w:rPr>
          <w:b/>
        </w:rPr>
        <w:t>allo</w:t>
      </w:r>
      <w:proofErr w:type="spellEnd"/>
      <w:r w:rsidR="0040091D">
        <w:rPr>
          <w:b/>
        </w:rPr>
        <w:t>-HCT</w:t>
      </w:r>
    </w:p>
    <w:p w14:paraId="45709936" w14:textId="5B2B35B8" w:rsidR="006E093B" w:rsidRDefault="002871E0" w:rsidP="000A48DA">
      <w:r>
        <w:lastRenderedPageBreak/>
        <w:t xml:space="preserve">The </w:t>
      </w:r>
      <w:proofErr w:type="spellStart"/>
      <w:r>
        <w:t>allo</w:t>
      </w:r>
      <w:proofErr w:type="spellEnd"/>
      <w:r>
        <w:t xml:space="preserve">-HCT recipients become immunocompromised after </w:t>
      </w:r>
      <w:r w:rsidRPr="00AC26F8">
        <w:t>conditioning regimen</w:t>
      </w:r>
      <w:r w:rsidR="00DF6E18">
        <w:t xml:space="preserve"> </w:t>
      </w:r>
      <w:r>
        <w:t xml:space="preserve">and thus require antibiotics to prophylactically minimize the risk of developing infections before immune system reconstitution and/or to treat infections when they develop </w:t>
      </w:r>
      <w:r>
        <w:fldChar w:fldCharType="begin"/>
      </w:r>
      <w:r>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fldChar w:fldCharType="separate"/>
      </w:r>
      <w:r>
        <w:rPr>
          <w:noProof/>
        </w:rPr>
        <w:t>(Shono and van den Brink, 2018)</w:t>
      </w:r>
      <w:r>
        <w:fldChar w:fldCharType="end"/>
      </w:r>
      <w:r>
        <w:t xml:space="preserve">. </w:t>
      </w:r>
      <w:r w:rsidR="00463D6C">
        <w:t xml:space="preserve">The </w:t>
      </w:r>
      <w:proofErr w:type="spellStart"/>
      <w:r w:rsidR="00463D6C">
        <w:t>allo</w:t>
      </w:r>
      <w:proofErr w:type="spellEnd"/>
      <w:r w:rsidR="00463D6C">
        <w:t>-HCT procedure in MSKCC started a</w:t>
      </w:r>
      <w:r w:rsidR="00A96D90">
        <w:t xml:space="preserve">ntibiotic prophylaxis within a week </w:t>
      </w:r>
      <w:r w:rsidR="00057DB2">
        <w:t>prior to</w:t>
      </w:r>
      <w:r w:rsidR="00A96D90">
        <w:t xml:space="preserve"> transplantation. </w:t>
      </w:r>
      <w:r w:rsidR="00A159F6" w:rsidRPr="00AC26F8">
        <w:t xml:space="preserve">The timing of antibacterial </w:t>
      </w:r>
      <w:r w:rsidR="00DF6E18">
        <w:t>drug administration</w:t>
      </w:r>
      <w:r w:rsidR="00A159F6" w:rsidRPr="00AC26F8">
        <w:t xml:space="preserve"> (</w:t>
      </w:r>
      <w:r w:rsidR="00A159F6" w:rsidRPr="00666128">
        <w:rPr>
          <w:bCs/>
          <w:highlight w:val="yellow"/>
        </w:rPr>
        <w:t xml:space="preserve">Fig. </w:t>
      </w:r>
      <w:r w:rsidR="00DF6E18">
        <w:rPr>
          <w:bCs/>
          <w:highlight w:val="yellow"/>
        </w:rPr>
        <w:t>4</w:t>
      </w:r>
      <w:r w:rsidR="001C1D6F" w:rsidRPr="00666128">
        <w:rPr>
          <w:bCs/>
          <w:highlight w:val="yellow"/>
        </w:rPr>
        <w:t>B</w:t>
      </w:r>
      <w:r w:rsidR="00A159F6" w:rsidRPr="00AC26F8">
        <w:t xml:space="preserve">, </w:t>
      </w:r>
      <w:r w:rsidR="00015731">
        <w:t>top</w:t>
      </w:r>
      <w:r w:rsidR="00A159F6" w:rsidRPr="00AC26F8">
        <w:t xml:space="preserve"> panel) corresponded to the </w:t>
      </w:r>
      <w:r w:rsidR="005E52F8">
        <w:t>decline</w:t>
      </w:r>
      <w:r w:rsidR="00DF6E18">
        <w:t>d</w:t>
      </w:r>
      <w:r w:rsidR="00A159F6" w:rsidRPr="00AC26F8">
        <w:t xml:space="preserve"> gut</w:t>
      </w:r>
      <w:r w:rsidR="00DF6E18">
        <w:t xml:space="preserve"> bacterial relative abundance </w:t>
      </w:r>
      <w:r w:rsidR="00A159F6" w:rsidRPr="00AC26F8">
        <w:t>(</w:t>
      </w:r>
      <w:r w:rsidR="00015731">
        <w:t>middle</w:t>
      </w:r>
      <w:r w:rsidR="00A159F6" w:rsidRPr="00AC26F8">
        <w:t xml:space="preserve"> panel) and </w:t>
      </w:r>
      <w:r w:rsidR="00DF6E18">
        <w:t>density</w:t>
      </w:r>
      <w:r w:rsidR="00A159F6" w:rsidRPr="00AC26F8">
        <w:t xml:space="preserve"> </w:t>
      </w:r>
      <w:r w:rsidR="00015731">
        <w:t>(bottom</w:t>
      </w:r>
      <w:r w:rsidR="00A159F6" w:rsidRPr="00AC26F8">
        <w:t xml:space="preserve"> panel</w:t>
      </w:r>
      <w:r w:rsidR="00DF6E18">
        <w:t>)</w:t>
      </w:r>
      <w:r w:rsidR="00A159F6" w:rsidRPr="00AC26F8">
        <w:t xml:space="preserve">. </w:t>
      </w:r>
      <w:r w:rsidR="00D6513B">
        <w:t xml:space="preserve">The </w:t>
      </w:r>
      <w:r w:rsidR="003460CD">
        <w:t xml:space="preserve">total loads of oral bacteria fluctuated </w:t>
      </w:r>
      <w:r w:rsidR="00DF6E18">
        <w:t>but remained stable (bottom panel)</w:t>
      </w:r>
      <w:r w:rsidR="00A159F6" w:rsidRPr="00AC26F8">
        <w:t>, explaining their increased relative abundance</w:t>
      </w:r>
      <w:r w:rsidR="00A96D90">
        <w:t>s</w:t>
      </w:r>
      <w:r w:rsidR="00DF6E18">
        <w:t xml:space="preserve"> (middle panel)</w:t>
      </w:r>
      <w:r w:rsidR="00A159F6" w:rsidRPr="00AC26F8">
        <w:t>. As a result, the proportion of bacteria</w:t>
      </w:r>
      <w:r w:rsidR="00DF6E18">
        <w:t>l ASVs</w:t>
      </w:r>
      <w:r w:rsidR="00A159F6" w:rsidRPr="00AC26F8">
        <w:t xml:space="preserve"> from oral habitat</w:t>
      </w:r>
      <w:r w:rsidR="00B04956">
        <w:t xml:space="preserve">s </w:t>
      </w:r>
      <w:r w:rsidR="00A159F6" w:rsidRPr="00AC26F8">
        <w:t xml:space="preserve">had </w:t>
      </w:r>
      <w:r w:rsidR="00B04956">
        <w:t xml:space="preserve">a </w:t>
      </w:r>
      <w:r w:rsidR="00A159F6" w:rsidRPr="00AC26F8">
        <w:t xml:space="preserve">negative correlation with the total bacterial </w:t>
      </w:r>
      <w:r w:rsidR="00B04956">
        <w:t>load</w:t>
      </w:r>
      <w:r w:rsidR="00A159F6" w:rsidRPr="00AC26F8">
        <w:t xml:space="preserve"> </w:t>
      </w:r>
      <w:r w:rsidR="00B04956">
        <w:t>(</w:t>
      </w:r>
      <w:r w:rsidR="007558C4">
        <w:t>Pearson’s</w:t>
      </w:r>
      <w:r w:rsidR="0087539F">
        <w:t xml:space="preserve"> r</w:t>
      </w:r>
      <w:r w:rsidR="00B04956">
        <w:t xml:space="preserve"> = </w:t>
      </w:r>
      <w:r w:rsidR="00DF6E18">
        <w:t>-0.27</w:t>
      </w:r>
      <w:r w:rsidR="00A159F6" w:rsidRPr="00AC26F8">
        <w:t>,</w:t>
      </w:r>
      <w:r w:rsidR="00DF6E18">
        <w:t xml:space="preserve"> P = 2.2e-54</w:t>
      </w:r>
      <w:r w:rsidR="00A159F6" w:rsidRPr="00AC26F8">
        <w:t>) (</w:t>
      </w:r>
      <w:r w:rsidR="00A159F6" w:rsidRPr="003C6B9F">
        <w:rPr>
          <w:bCs/>
          <w:highlight w:val="yellow"/>
        </w:rPr>
        <w:t xml:space="preserve">Fig. </w:t>
      </w:r>
      <w:r w:rsidR="00E801B9" w:rsidRPr="003C6B9F">
        <w:rPr>
          <w:bCs/>
          <w:highlight w:val="yellow"/>
        </w:rPr>
        <w:t>4</w:t>
      </w:r>
      <w:r w:rsidR="003C6B9F" w:rsidRPr="003C6B9F">
        <w:rPr>
          <w:bCs/>
          <w:highlight w:val="yellow"/>
        </w:rPr>
        <w:t>C</w:t>
      </w:r>
      <w:r w:rsidR="00A159F6" w:rsidRPr="00AC26F8">
        <w:t xml:space="preserve">). </w:t>
      </w:r>
      <w:r w:rsidR="00D124D1">
        <w:t xml:space="preserve">We further examined the bloodstream infections caused by the most common oral genera </w:t>
      </w:r>
      <w:r w:rsidR="00A02F27">
        <w:t>(</w:t>
      </w:r>
      <w:r w:rsidR="00D124D1">
        <w:t>Streptococcus</w:t>
      </w:r>
      <w:r w:rsidR="00A02F27">
        <w:t xml:space="preserve">, </w:t>
      </w:r>
      <w:r w:rsidR="00D124D1">
        <w:t>Actinomyces, Villanella,</w:t>
      </w:r>
      <w:r w:rsidR="00A02F27">
        <w:t xml:space="preserve"> </w:t>
      </w:r>
      <w:r w:rsidR="00D124D1">
        <w:t>Hemophilus</w:t>
      </w:r>
      <w:r w:rsidR="00A02F27">
        <w:t xml:space="preserve">, </w:t>
      </w:r>
      <w:proofErr w:type="spellStart"/>
      <w:r w:rsidR="00D124D1">
        <w:t>A</w:t>
      </w:r>
      <w:r w:rsidR="00A02F27">
        <w:t>botioph</w:t>
      </w:r>
      <w:r w:rsidR="00D124D1">
        <w:t>i</w:t>
      </w:r>
      <w:r w:rsidR="00A02F27">
        <w:t>a</w:t>
      </w:r>
      <w:proofErr w:type="spellEnd"/>
      <w:r w:rsidR="00A02F27">
        <w:t xml:space="preserve">) </w:t>
      </w:r>
      <w:r w:rsidR="00D124D1">
        <w:t xml:space="preserve">in these patients. In contrast to </w:t>
      </w:r>
      <w:r w:rsidR="00D124D1" w:rsidRPr="00D124D1">
        <w:rPr>
          <w:i/>
          <w:iCs/>
        </w:rPr>
        <w:t>Enterococcus</w:t>
      </w:r>
      <w:r w:rsidR="00D124D1">
        <w:t xml:space="preserve"> and </w:t>
      </w:r>
      <w:r w:rsidR="00D124D1" w:rsidRPr="00D124D1">
        <w:rPr>
          <w:i/>
          <w:iCs/>
        </w:rPr>
        <w:t>Candida spp.</w:t>
      </w:r>
      <w:r w:rsidR="00D124D1">
        <w:t xml:space="preserve"> whose intestinal dominations are associated with their bloodstream infections, we only found </w:t>
      </w:r>
      <w:r w:rsidR="003F1027" w:rsidRPr="00AC26F8">
        <w:t xml:space="preserve">5 infection cases (all </w:t>
      </w:r>
      <w:r w:rsidR="003F1027" w:rsidRPr="00AC26F8">
        <w:rPr>
          <w:i/>
        </w:rPr>
        <w:t>Streptococcus spp.</w:t>
      </w:r>
      <w:r w:rsidR="003F1027" w:rsidRPr="00AC26F8">
        <w:t xml:space="preserve">) in 5 patients during </w:t>
      </w:r>
      <w:r w:rsidR="00D124D1" w:rsidRPr="00AC26F8">
        <w:t>transplantation,</w:t>
      </w:r>
      <w:r w:rsidR="003F1027" w:rsidRPr="00AC26F8">
        <w:t xml:space="preserve"> and none were preceded by intestinal </w:t>
      </w:r>
      <w:r w:rsidR="003F1027" w:rsidRPr="00AC26F8">
        <w:rPr>
          <w:i/>
        </w:rPr>
        <w:t xml:space="preserve">Streptococcus </w:t>
      </w:r>
      <w:r w:rsidR="003F1027" w:rsidRPr="00AC26F8">
        <w:t>domination (</w:t>
      </w:r>
      <w:r w:rsidR="003F1027" w:rsidRPr="00D124D1">
        <w:rPr>
          <w:bCs/>
          <w:highlight w:val="yellow"/>
        </w:rPr>
        <w:t>Table S</w:t>
      </w:r>
      <w:r w:rsidR="00D124D1" w:rsidRPr="00D124D1">
        <w:rPr>
          <w:bCs/>
          <w:highlight w:val="yellow"/>
        </w:rPr>
        <w:t>7</w:t>
      </w:r>
      <w:r w:rsidR="003F1027" w:rsidRPr="00AC26F8">
        <w:t>)</w:t>
      </w:r>
      <w:r w:rsidR="003F1027">
        <w:t xml:space="preserve">. </w:t>
      </w:r>
      <w:r w:rsidR="003460CD">
        <w:t xml:space="preserve">The </w:t>
      </w:r>
      <w:r w:rsidR="00D8622C">
        <w:t xml:space="preserve">few incidences of </w:t>
      </w:r>
      <w:r w:rsidR="006E093B" w:rsidRPr="00AC26F8">
        <w:t>bloodstream infections</w:t>
      </w:r>
      <w:r w:rsidR="00D8622C">
        <w:t xml:space="preserve"> </w:t>
      </w:r>
      <w:r w:rsidR="00D124D1">
        <w:t xml:space="preserve">further suggest </w:t>
      </w:r>
      <w:r w:rsidR="0037673F">
        <w:t>against</w:t>
      </w:r>
      <w:r w:rsidR="003F1027">
        <w:t xml:space="preserve"> active expansion</w:t>
      </w:r>
      <w:r w:rsidR="0037673F">
        <w:t xml:space="preserve"> of oral bacteria in the intestine</w:t>
      </w:r>
      <w:r w:rsidR="003F1027">
        <w:t>.</w:t>
      </w:r>
    </w:p>
    <w:p w14:paraId="39C82A49" w14:textId="55F23176" w:rsidR="00E801B9" w:rsidRPr="00AC26F8" w:rsidRDefault="002332A9" w:rsidP="000A48DA">
      <w:pPr>
        <w:ind w:firstLine="720"/>
      </w:pPr>
      <w:r>
        <w:t xml:space="preserve">The complex antibiotic use patterns in </w:t>
      </w:r>
      <w:proofErr w:type="spellStart"/>
      <w:r>
        <w:t>allo</w:t>
      </w:r>
      <w:proofErr w:type="spellEnd"/>
      <w:r>
        <w:t xml:space="preserve">-HCT recipients makes it a challenge to uncover the specific antibiotics associated ectopic gut colonization by oral bacteria. We conducted a </w:t>
      </w:r>
      <w:r w:rsidR="005C6B34">
        <w:t xml:space="preserve">time-varying </w:t>
      </w:r>
      <w:r>
        <w:t>survival analysis—an approach for analyzing time-to-event data—to assess which antibiotic exposures</w:t>
      </w:r>
      <w:r w:rsidR="005C6B34">
        <w:t xml:space="preserve"> in the past</w:t>
      </w:r>
      <w:r>
        <w:t xml:space="preserve"> improve the prediction of </w:t>
      </w:r>
      <w:r w:rsidR="005C6B34">
        <w:t>future occurrence of the intestinal</w:t>
      </w:r>
      <w:r>
        <w:t xml:space="preserve"> domination </w:t>
      </w:r>
      <w:r w:rsidR="005C6B34">
        <w:t>by</w:t>
      </w:r>
      <w:r>
        <w:t xml:space="preserve"> oral-typical ASVs above null expectation.</w:t>
      </w:r>
      <w:r w:rsidR="005C6B34">
        <w:t xml:space="preserve"> </w:t>
      </w:r>
      <w:r w:rsidR="00E801B9" w:rsidRPr="00AC26F8">
        <w:t>We</w:t>
      </w:r>
      <w:r w:rsidR="00141FB0">
        <w:t xml:space="preserve"> </w:t>
      </w:r>
      <w:r w:rsidR="00E801B9" w:rsidRPr="00AC26F8">
        <w:t xml:space="preserve">identified </w:t>
      </w:r>
      <w:r w:rsidR="005C6B34">
        <w:t>that piperacillin/tazobactam (P=5.7e-7) and orally administered vancomycin (P=0.049) significantly increase the risk of oral bacterial domination while quinolones (P=6.1e-4) has a negative impact.</w:t>
      </w:r>
      <w:r w:rsidR="006B2184">
        <w:t xml:space="preserve"> </w:t>
      </w:r>
      <w:r w:rsidR="00E801B9" w:rsidRPr="00AC26F8">
        <w:t>Intravenous vancomycin showed no association, likely because it fails to reach the GI tract. Piperacillin/tazobactam</w:t>
      </w:r>
      <w:r w:rsidR="006B2184">
        <w:t xml:space="preserve"> is </w:t>
      </w:r>
      <w:r w:rsidR="00E801B9" w:rsidRPr="00AC26F8">
        <w:t xml:space="preserve">a combination of beta-lactam and beta-lactamase inhibitor that can reach the </w:t>
      </w:r>
      <w:r w:rsidR="006B2184">
        <w:t>gastrointestinal</w:t>
      </w:r>
      <w:r w:rsidR="00E801B9" w:rsidRPr="00AC26F8">
        <w:t xml:space="preserve"> tract and have a broad spectrum against many gut </w:t>
      </w:r>
      <w:r w:rsidR="006B2184">
        <w:t xml:space="preserve">anaerobes </w:t>
      </w:r>
      <w:r w:rsidR="006B2184">
        <w:fldChar w:fldCharType="begin"/>
      </w:r>
      <w:r w:rsidR="006B2184">
        <w:instrText xml:space="preserve"> ADDIN EN.CITE &lt;EndNote&gt;&lt;Cite&gt;&lt;Author&gt;Morjaria&lt;/Author&gt;&lt;Year&gt;2019&lt;/Year&gt;&lt;RecNum&gt;30&lt;/RecNum&gt;&lt;DisplayText&gt;(Morjaria et al., 2019)&lt;/DisplayText&gt;&lt;record&gt;&lt;rec-number&gt;30&lt;/rec-number&gt;&lt;foreign-keys&gt;&lt;key app="EN" db-id="2sp5sfrv1a5aw5ewfx5v0pdpsarfx02azxv2" timestamp="1660315130"&gt;30&lt;/key&gt;&lt;/foreign-keys&gt;&lt;ref-type name="Journal Article"&gt;17&lt;/ref-type&gt;&lt;contributors&gt;&lt;authors&gt;&lt;author&gt;Morjaria, Sejal&lt;/author&gt;&lt;author&gt;Schluter, Jonas&lt;/author&gt;&lt;author&gt;Taylor, Bradford P&lt;/author&gt;&lt;author&gt;Littmann, Eric R&lt;/author&gt;&lt;author&gt;Carter, Rebecca A&lt;/author&gt;&lt;author&gt;Fontana, Emily&lt;/author&gt;&lt;author&gt;Peled, Jonathan U&lt;/author&gt;&lt;author&gt;van den Brink, Marcel RM&lt;/author&gt;&lt;author&gt;Xavier, Joao B&lt;/author&gt;&lt;author&gt;Taur, Ying&lt;/author&gt;&lt;/authors&gt;&lt;/contributors&gt;&lt;titles&gt;&lt;title&gt;Antibiotic-induced shifts in fecal microbiota density and composition during hematopoietic stem cell transplantation&lt;/title&gt;&lt;secondary-title&gt;Infection and immunity&lt;/secondary-title&gt;&lt;/titles&gt;&lt;periodical&gt;&lt;full-title&gt;Infection and immunity&lt;/full-title&gt;&lt;/periodical&gt;&lt;pages&gt;e00206-19&lt;/pages&gt;&lt;volume&gt;87&lt;/volume&gt;&lt;number&gt;9&lt;/number&gt;&lt;dates&gt;&lt;year&gt;2019&lt;/year&gt;&lt;/dates&gt;&lt;isbn&gt;0019-9567&lt;/isbn&gt;&lt;urls&gt;&lt;/urls&gt;&lt;/record&gt;&lt;/Cite&gt;&lt;/EndNote&gt;</w:instrText>
      </w:r>
      <w:r w:rsidR="006B2184">
        <w:fldChar w:fldCharType="separate"/>
      </w:r>
      <w:r w:rsidR="006B2184">
        <w:rPr>
          <w:noProof/>
        </w:rPr>
        <w:t>(Morjaria et al., 2019)</w:t>
      </w:r>
      <w:r w:rsidR="006B2184">
        <w:fldChar w:fldCharType="end"/>
      </w:r>
      <w:r w:rsidR="00E801B9" w:rsidRPr="00AC26F8">
        <w:t xml:space="preserve">. This association was not only apparent in adults receiving </w:t>
      </w:r>
      <w:proofErr w:type="spellStart"/>
      <w:r w:rsidR="00E801B9" w:rsidRPr="00AC26F8">
        <w:t>allo</w:t>
      </w:r>
      <w:proofErr w:type="spellEnd"/>
      <w:r w:rsidR="00E801B9" w:rsidRPr="00AC26F8">
        <w:t>-HCT but also seen in an independent cohort of pediatric patients</w:t>
      </w:r>
      <w:r w:rsidR="00832ACD">
        <w:t xml:space="preserve"> </w:t>
      </w:r>
      <w:r w:rsidR="00832ACD">
        <w:fldChar w:fldCharType="begin"/>
      </w:r>
      <w:r w:rsidR="00832ACD">
        <w:instrText xml:space="preserve"> ADDIN EN.CITE &lt;EndNote&gt;&lt;Cite&gt;&lt;Author&gt;Bekker&lt;/Author&gt;&lt;Year&gt;2019&lt;/Year&gt;&lt;RecNum&gt;31&lt;/RecNum&gt;&lt;DisplayText&gt;(Bekker et al., 2019)&lt;/DisplayText&gt;&lt;record&gt;&lt;rec-number&gt;31&lt;/rec-number&gt;&lt;foreign-keys&gt;&lt;key app="EN" db-id="2sp5sfrv1a5aw5ewfx5v0pdpsarfx02azxv2" timestamp="1660315421"&gt;31&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00832ACD">
        <w:fldChar w:fldCharType="separate"/>
      </w:r>
      <w:r w:rsidR="00832ACD">
        <w:rPr>
          <w:noProof/>
        </w:rPr>
        <w:t>(Bekker et al., 2019)</w:t>
      </w:r>
      <w:r w:rsidR="00832ACD">
        <w:fldChar w:fldCharType="end"/>
      </w:r>
      <w:r w:rsidR="002431C0">
        <w:t xml:space="preserve">. </w:t>
      </w:r>
      <w:r w:rsidR="009C1691">
        <w:t xml:space="preserve">In that cohort, children </w:t>
      </w:r>
      <w:r w:rsidR="00DB24A0">
        <w:t xml:space="preserve">who have received </w:t>
      </w:r>
      <w:r w:rsidR="009C1691">
        <w:t>total gut deco</w:t>
      </w:r>
      <w:r w:rsidR="00832ACD">
        <w:t xml:space="preserve">ntamination </w:t>
      </w:r>
      <w:r w:rsidR="000522E0">
        <w:t>(</w:t>
      </w:r>
      <w:r w:rsidR="00DB24A0">
        <w:t>oral piperacillin/tazobactam and amphotericin B</w:t>
      </w:r>
      <w:r w:rsidR="000522E0">
        <w:t xml:space="preserve">) </w:t>
      </w:r>
      <w:r w:rsidR="00DB24A0">
        <w:t xml:space="preserve">have much higher relative abundance of oral-typical bacteria </w:t>
      </w:r>
      <w:r w:rsidR="001B0548">
        <w:t xml:space="preserve">in feces </w:t>
      </w:r>
      <w:r w:rsidR="00DB24A0">
        <w:t>th</w:t>
      </w:r>
      <w:r w:rsidR="001B0548">
        <w:t>a</w:t>
      </w:r>
      <w:r w:rsidR="00DB24A0">
        <w:t xml:space="preserve">n those who have received </w:t>
      </w:r>
      <w:r w:rsidR="009C1691">
        <w:t xml:space="preserve">selective gut </w:t>
      </w:r>
      <w:r w:rsidR="000522E0">
        <w:t>decontamination</w:t>
      </w:r>
      <w:r w:rsidR="009C1691">
        <w:t xml:space="preserve"> </w:t>
      </w:r>
      <w:r w:rsidR="000522E0">
        <w:t>(</w:t>
      </w:r>
      <w:r w:rsidR="00DB24A0">
        <w:t>oral polymyxin/neomycin and amphotericin B</w:t>
      </w:r>
      <w:r w:rsidR="000522E0">
        <w:t>)</w:t>
      </w:r>
      <w:r w:rsidR="001B0548">
        <w:t xml:space="preserve"> (</w:t>
      </w:r>
      <w:r w:rsidR="001B0548" w:rsidRPr="006C3B10">
        <w:rPr>
          <w:highlight w:val="yellow"/>
        </w:rPr>
        <w:t>Fig. S8</w:t>
      </w:r>
      <w:r w:rsidR="001B0548">
        <w:t>)</w:t>
      </w:r>
      <w:r w:rsidR="00DB24A0">
        <w:t xml:space="preserve">. </w:t>
      </w:r>
      <w:r w:rsidR="00832ACD">
        <w:t>Since the high oral bacterial fraction</w:t>
      </w:r>
      <w:r w:rsidR="007A3C5C">
        <w:t xml:space="preserve"> in feces</w:t>
      </w:r>
      <w:r w:rsidR="00832ACD">
        <w:t xml:space="preserve"> indicates </w:t>
      </w:r>
      <w:r w:rsidR="00DD369B">
        <w:t>gut bacterial depletion</w:t>
      </w:r>
      <w:r w:rsidR="00832ACD">
        <w:t xml:space="preserve">, piperacillin/tazobactam </w:t>
      </w:r>
      <w:r w:rsidR="0040004A">
        <w:t>is very disruptive to gut microbiome and should be p</w:t>
      </w:r>
      <w:r w:rsidR="00832ACD">
        <w:t xml:space="preserve">rescribed </w:t>
      </w:r>
      <w:r w:rsidR="0040004A">
        <w:t>with caution.</w:t>
      </w:r>
    </w:p>
    <w:p w14:paraId="7A1BFB74" w14:textId="32726C28" w:rsidR="0095166F" w:rsidRDefault="0095166F" w:rsidP="000A48DA"/>
    <w:p w14:paraId="0AEF3BDA" w14:textId="4B442783" w:rsidR="00DB54CD" w:rsidRPr="001A45BA" w:rsidRDefault="001A45BA" w:rsidP="000A48DA">
      <w:r>
        <w:rPr>
          <w:noProof/>
        </w:rPr>
        <w:lastRenderedPageBreak/>
        <w:drawing>
          <wp:inline distT="0" distB="0" distL="0" distR="0" wp14:anchorId="2EBCA1C6" wp14:editId="3E790FA9">
            <wp:extent cx="5943600" cy="3096260"/>
            <wp:effectExtent l="0" t="0" r="0" b="2540"/>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a:blip r:embed="rId15"/>
                    <a:stretch>
                      <a:fillRect/>
                    </a:stretch>
                  </pic:blipFill>
                  <pic:spPr>
                    <a:xfrm>
                      <a:off x="0" y="0"/>
                      <a:ext cx="5943600" cy="3096260"/>
                    </a:xfrm>
                    <a:prstGeom prst="rect">
                      <a:avLst/>
                    </a:prstGeom>
                  </pic:spPr>
                </pic:pic>
              </a:graphicData>
            </a:graphic>
          </wp:inline>
        </w:drawing>
      </w:r>
    </w:p>
    <w:p w14:paraId="4E2E6B91" w14:textId="7DF9DBAC" w:rsidR="00DB54CD" w:rsidRDefault="00DB54CD" w:rsidP="000A48DA">
      <w:r w:rsidRPr="00AC26F8">
        <w:rPr>
          <w:b/>
        </w:rPr>
        <w:t xml:space="preserve">Figure </w:t>
      </w:r>
      <w:r w:rsidR="00745122">
        <w:rPr>
          <w:b/>
        </w:rPr>
        <w:t>4</w:t>
      </w:r>
      <w:r w:rsidRPr="00AC26F8">
        <w:rPr>
          <w:b/>
        </w:rPr>
        <w:t xml:space="preserve">. </w:t>
      </w:r>
      <w:r w:rsidR="006A26F2">
        <w:rPr>
          <w:b/>
        </w:rPr>
        <w:t>Relative enrichment of o</w:t>
      </w:r>
      <w:r w:rsidRPr="00AC26F8">
        <w:rPr>
          <w:b/>
        </w:rPr>
        <w:t>ral</w:t>
      </w:r>
      <w:r w:rsidR="0058574F">
        <w:rPr>
          <w:b/>
        </w:rPr>
        <w:t>-typical</w:t>
      </w:r>
      <w:r w:rsidRPr="00AC26F8">
        <w:rPr>
          <w:b/>
        </w:rPr>
        <w:t xml:space="preserve"> bacteria in </w:t>
      </w:r>
      <w:r w:rsidR="0058574F">
        <w:rPr>
          <w:b/>
        </w:rPr>
        <w:t xml:space="preserve">the </w:t>
      </w:r>
      <w:r w:rsidRPr="00AC26F8">
        <w:rPr>
          <w:b/>
        </w:rPr>
        <w:t xml:space="preserve">feces of </w:t>
      </w:r>
      <w:proofErr w:type="spellStart"/>
      <w:r w:rsidRPr="00AC26F8">
        <w:rPr>
          <w:b/>
        </w:rPr>
        <w:t>allo</w:t>
      </w:r>
      <w:proofErr w:type="spellEnd"/>
      <w:r w:rsidRPr="00AC26F8">
        <w:rPr>
          <w:b/>
        </w:rPr>
        <w:t>-</w:t>
      </w:r>
      <w:r w:rsidR="0058574F">
        <w:rPr>
          <w:b/>
        </w:rPr>
        <w:t>HCT recipients</w:t>
      </w:r>
      <w:r w:rsidRPr="00AC26F8">
        <w:rPr>
          <w:b/>
        </w:rPr>
        <w:t>.</w:t>
      </w:r>
      <w:r w:rsidRPr="00AC26F8">
        <w:t xml:space="preserve"> (</w:t>
      </w:r>
      <w:r w:rsidRPr="00AC26F8">
        <w:rPr>
          <w:b/>
          <w:bCs/>
        </w:rPr>
        <w:t>A</w:t>
      </w:r>
      <w:r w:rsidRPr="00AC26F8">
        <w:t>)</w:t>
      </w:r>
      <w:r w:rsidRPr="00AC26F8">
        <w:rPr>
          <w:b/>
        </w:rPr>
        <w:t xml:space="preserve"> </w:t>
      </w:r>
      <w:r w:rsidR="00421645">
        <w:t>The total fractions of oral-typical bacteria and total bacterial loads of fecal microbiome samples with diverse microbiome compositions</w:t>
      </w:r>
      <w:r w:rsidRPr="00AC26F8">
        <w:t xml:space="preserve">. </w:t>
      </w:r>
      <w:r w:rsidRPr="00AC26F8">
        <w:rPr>
          <w:bCs/>
        </w:rPr>
        <w:t>(</w:t>
      </w:r>
      <w:r w:rsidR="006A26F2" w:rsidRPr="00421645">
        <w:rPr>
          <w:b/>
        </w:rPr>
        <w:t>B</w:t>
      </w:r>
      <w:r w:rsidRPr="00AC26F8">
        <w:rPr>
          <w:bCs/>
        </w:rPr>
        <w:t>) Dynamics</w:t>
      </w:r>
      <w:r w:rsidRPr="00AC26F8">
        <w:t xml:space="preserve"> of relative </w:t>
      </w:r>
      <w:r w:rsidR="00421645">
        <w:t>and</w:t>
      </w:r>
      <w:r w:rsidRPr="00AC26F8">
        <w:t xml:space="preserve"> absolute abundances of </w:t>
      </w:r>
      <w:r w:rsidR="00421645">
        <w:t xml:space="preserve">the oral-typical and gut-resident </w:t>
      </w:r>
      <w:r w:rsidRPr="00AC26F8">
        <w:t>populations s. (</w:t>
      </w:r>
      <w:r w:rsidR="00421645">
        <w:rPr>
          <w:b/>
          <w:bCs/>
        </w:rPr>
        <w:t>C</w:t>
      </w:r>
      <w:r w:rsidRPr="00AC26F8">
        <w:t xml:space="preserve">) Negative </w:t>
      </w:r>
      <w:r w:rsidR="00421645">
        <w:t>association</w:t>
      </w:r>
      <w:r w:rsidRPr="00AC26F8">
        <w:t xml:space="preserve"> between</w:t>
      </w:r>
      <w:r w:rsidR="00421645">
        <w:t xml:space="preserve"> oral bacterial fraction and total bacterial load</w:t>
      </w:r>
      <w:r w:rsidRPr="00AC26F8">
        <w:t xml:space="preserve">. Red </w:t>
      </w:r>
      <w:r w:rsidR="005065E9">
        <w:t>line: best linear fit; shading and bars: 95% confidence interval (CI)</w:t>
      </w:r>
      <w:r w:rsidRPr="00AC26F8">
        <w:t>. (</w:t>
      </w:r>
      <w:r w:rsidR="005065E9">
        <w:rPr>
          <w:b/>
          <w:bCs/>
        </w:rPr>
        <w:t>D</w:t>
      </w:r>
      <w:r w:rsidRPr="00AC26F8">
        <w:t xml:space="preserve">) Hazard ratio </w:t>
      </w:r>
      <w:r w:rsidR="005065E9">
        <w:t xml:space="preserve">(vertical line) </w:t>
      </w:r>
      <w:r w:rsidRPr="00AC26F8">
        <w:t xml:space="preserve">and 95% </w:t>
      </w:r>
      <w:r w:rsidR="005065E9">
        <w:t>CIs (bar width)</w:t>
      </w:r>
      <w:r w:rsidRPr="00AC26F8">
        <w:t xml:space="preserve"> of</w:t>
      </w:r>
      <w:r w:rsidR="005065E9">
        <w:t xml:space="preserve"> antibiotics that induce relative enrichment of oral-typical bacteria &gt;30%</w:t>
      </w:r>
      <w:r w:rsidRPr="00AC26F8">
        <w:t>.</w:t>
      </w:r>
      <w:r w:rsidR="00516139">
        <w:t xml:space="preserve"> ****: P&lt;0.0001; *: P&lt;0.05; ***: P&lt;0.001.</w:t>
      </w:r>
      <w:r w:rsidR="00877D80">
        <w:t xml:space="preserve"> xx test.</w:t>
      </w:r>
    </w:p>
    <w:p w14:paraId="55C0892C" w14:textId="77777777" w:rsidR="00A02F27" w:rsidRPr="00AC26F8" w:rsidRDefault="00A02F27" w:rsidP="000A48DA">
      <w:pPr>
        <w:rPr>
          <w:b/>
        </w:rPr>
      </w:pPr>
    </w:p>
    <w:p w14:paraId="05BD03BD" w14:textId="40ED7AB9" w:rsidR="0015189C" w:rsidRPr="00AC26F8" w:rsidRDefault="00A32819" w:rsidP="000A48DA">
      <w:pPr>
        <w:rPr>
          <w:b/>
        </w:rPr>
      </w:pPr>
      <w:r>
        <w:rPr>
          <w:b/>
        </w:rPr>
        <w:t>Ecological mechanisms of the marker hypothesis</w:t>
      </w:r>
    </w:p>
    <w:p w14:paraId="5767187A" w14:textId="741E046F" w:rsidR="000A48DA" w:rsidRDefault="000A48DA" w:rsidP="000A48DA">
      <w:pPr>
        <w:widowControl w:val="0"/>
        <w:autoSpaceDE w:val="0"/>
        <w:autoSpaceDN w:val="0"/>
        <w:adjustRightInd w:val="0"/>
      </w:pPr>
      <w:r>
        <w:t xml:space="preserve">To </w:t>
      </w:r>
      <w:r w:rsidR="00F22A92">
        <w:t>understand why the oral bacterial populations in the gut stabilize following antibiotic perturbation</w:t>
      </w:r>
      <w:r>
        <w:t xml:space="preserve">, we developed a mathematical model that simulates oral and gut bacterial growth in the gut lumen. </w:t>
      </w:r>
      <w:r w:rsidR="002C7FF1">
        <w:t>Our model considers two competing forces that regulate the loads of oral bacteria in the intestine (</w:t>
      </w:r>
      <w:r w:rsidR="002C7FF1" w:rsidRPr="002C7FF1">
        <w:rPr>
          <w:highlight w:val="yellow"/>
        </w:rPr>
        <w:t>Fig. 5A</w:t>
      </w:r>
      <w:r w:rsidR="002C7FF1">
        <w:t>): antibiotics inhibit their growth but relieve them from the competitive inhibitions from the gut commensals</w:t>
      </w:r>
      <w:r w:rsidR="0044313E">
        <w:t xml:space="preserve"> (i.e., ecological release)</w:t>
      </w:r>
      <w:r w:rsidR="002C7FF1">
        <w:t xml:space="preserve">. </w:t>
      </w:r>
      <w:r w:rsidR="002C7FF1">
        <w:rPr>
          <w:rFonts w:hint="eastAsia"/>
        </w:rPr>
        <w:t>The</w:t>
      </w:r>
      <w:r w:rsidR="002C7FF1">
        <w:t xml:space="preserve"> kinetic equations are shown below (see </w:t>
      </w:r>
      <w:r>
        <w:rPr>
          <w:bCs/>
        </w:rPr>
        <w:t>Supplementary Text for details</w:t>
      </w:r>
      <w:r>
        <w:t>)</w:t>
      </w:r>
      <w:r>
        <w:fldChar w:fldCharType="begin"/>
      </w:r>
      <w:r>
        <w:instrText>ADDIN F1000_CSL_BIBLIOGRAPHY</w:instrText>
      </w:r>
      <w:r>
        <w:fldChar w:fldCharType="separate"/>
      </w:r>
    </w:p>
    <w:p w14:paraId="2922E46D" w14:textId="77777777" w:rsidR="000A48DA" w:rsidRDefault="000A48DA" w:rsidP="000A48DA">
      <w:pPr>
        <w:widowControl w:val="0"/>
        <w:autoSpaceDE w:val="0"/>
        <w:autoSpaceDN w:val="0"/>
        <w:adjustRightInd w:val="0"/>
        <w:ind w:left="1440" w:firstLine="720"/>
      </w:pPr>
      <w:r>
        <w:fldChar w:fldCharType="end"/>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ε</m:t>
            </m:r>
          </m:e>
          <m:sub>
            <m:r>
              <w:rPr>
                <w:rFonts w:ascii="Cambria Math" w:hAnsi="Cambria Math"/>
              </w:rPr>
              <m:t>o</m:t>
            </m:r>
          </m:sub>
        </m:sSub>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δ[</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tab/>
      </w:r>
      <w:r>
        <w:tab/>
      </w:r>
      <w:r>
        <w:tab/>
        <w:t>Eq. (1)</w:t>
      </w:r>
    </w:p>
    <w:p w14:paraId="3AA1F6D9" w14:textId="77777777" w:rsidR="000A48DA" w:rsidRDefault="000A48DA" w:rsidP="000A48DA">
      <w:r>
        <w:tab/>
      </w:r>
      <w:r>
        <w:tab/>
      </w:r>
      <w:r>
        <w:tab/>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g</m:t>
            </m:r>
          </m:sub>
        </m:sSub>
        <m:sSub>
          <m:sSubPr>
            <m:ctrlPr>
              <w:rPr>
                <w:rFonts w:ascii="Cambria Math" w:hAnsi="Cambria Math"/>
                <w:i/>
              </w:rPr>
            </m:ctrlPr>
          </m:sSubPr>
          <m:e>
            <m:r>
              <w:rPr>
                <w:rFonts w:ascii="Cambria Math" w:hAnsi="Cambria Math"/>
              </w:rPr>
              <m:t>ε</m:t>
            </m:r>
          </m:e>
          <m:sub>
            <m:r>
              <w:rPr>
                <w:rFonts w:ascii="Cambria Math" w:hAnsi="Cambria Math"/>
              </w:rPr>
              <m:t>g</m:t>
            </m:r>
          </m:sub>
        </m:sSub>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δ[</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tab/>
      </w:r>
      <w:r>
        <w:tab/>
      </w:r>
      <w:r>
        <w:tab/>
      </w:r>
      <w:r>
        <w:tab/>
        <w:t>Eq. (2)</w:t>
      </w:r>
    </w:p>
    <w:p w14:paraId="7287C715" w14:textId="555A9F35" w:rsidR="000A48DA" w:rsidRDefault="000A48DA" w:rsidP="000A48DA">
      <w:r>
        <w:t xml:space="preserve">Here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t xml:space="preserve"> and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t xml:space="preserve"> are the oral and gut bacterial </w:t>
      </w:r>
      <w:r w:rsidR="007A695E">
        <w:t>loads</w:t>
      </w:r>
      <w:r>
        <w:t xml:space="preserve"> respectively, </w:t>
      </w:r>
      <m:oMath>
        <m:sSub>
          <m:sSubPr>
            <m:ctrlPr>
              <w:rPr>
                <w:rFonts w:ascii="Cambria Math" w:hAnsi="Cambria Math"/>
              </w:rPr>
            </m:ctrlPr>
          </m:sSubPr>
          <m:e>
            <m:r>
              <w:rPr>
                <w:rFonts w:ascii="Cambria Math" w:hAnsi="Cambria Math"/>
              </w:rPr>
              <m:t>α</m:t>
            </m:r>
          </m:e>
          <m:sub>
            <m:r>
              <w:rPr>
                <w:rFonts w:ascii="Cambria Math" w:hAnsi="Cambria Math"/>
              </w:rPr>
              <m:t>o</m:t>
            </m:r>
          </m:sub>
        </m:sSub>
      </m:oMath>
      <w:r>
        <w:t xml:space="preserve"> is the oral-gut</w:t>
      </w:r>
      <w:r w:rsidR="007A695E">
        <w:t xml:space="preserve"> </w:t>
      </w:r>
      <w:r>
        <w:t xml:space="preserve">transmission rate due to saliva, food and liquid intake, </w:t>
      </w:r>
      <m:oMath>
        <m:r>
          <w:rPr>
            <w:rFonts w:ascii="Cambria Math" w:hAnsi="Cambria Math"/>
          </w:rPr>
          <m:t>δ</m:t>
        </m:r>
      </m:oMath>
      <w:r>
        <w:t xml:space="preserve"> is the rate constant of bacterial loss, </w:t>
      </w:r>
      <m:oMath>
        <m:sSub>
          <m:sSubPr>
            <m:ctrlPr>
              <w:rPr>
                <w:rFonts w:ascii="Cambria Math" w:hAnsi="Cambria Math"/>
              </w:rPr>
            </m:ctrlPr>
          </m:sSubPr>
          <m:e>
            <m:r>
              <w:rPr>
                <w:rFonts w:ascii="Cambria Math" w:hAnsi="Cambria Math"/>
              </w:rPr>
              <m:t>K</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g</m:t>
            </m:r>
          </m:sub>
        </m:sSub>
        <m:r>
          <w:rPr>
            <w:rFonts w:ascii="Cambria Math" w:hAnsi="Cambria Math"/>
          </w:rPr>
          <m:t xml:space="preserve"> </m:t>
        </m:r>
      </m:oMath>
      <w:r>
        <w:t xml:space="preserve">are the host carrying capacities, and </w:t>
      </w:r>
      <m:oMath>
        <m:sSub>
          <m:sSubPr>
            <m:ctrlPr>
              <w:rPr>
                <w:rFonts w:ascii="Cambria Math" w:hAnsi="Cambria Math"/>
              </w:rPr>
            </m:ctrlPr>
          </m:sSubPr>
          <m:e>
            <m:r>
              <w:rPr>
                <w:rFonts w:ascii="Cambria Math" w:hAnsi="Cambria Math"/>
              </w:rPr>
              <m:t>γ</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t xml:space="preserve"> are the maximum growth rates. The physiological values of these parameters were either taken from the literature (</w:t>
      </w:r>
      <m:oMath>
        <m:sSub>
          <m:sSubPr>
            <m:ctrlPr>
              <w:rPr>
                <w:rFonts w:ascii="Cambria Math" w:hAnsi="Cambria Math"/>
              </w:rPr>
            </m:ctrlPr>
          </m:sSubPr>
          <m:e>
            <m:r>
              <w:rPr>
                <w:rFonts w:ascii="Cambria Math" w:hAnsi="Cambria Math"/>
              </w:rPr>
              <m:t>K</m:t>
            </m:r>
          </m:e>
          <m:sub>
            <m:r>
              <w:rPr>
                <w:rFonts w:ascii="Cambria Math" w:hAnsi="Cambria Math"/>
              </w:rPr>
              <m:t>g</m:t>
            </m:r>
          </m:sub>
        </m:sSub>
      </m:oMath>
      <w:r>
        <w:t xml:space="preserve"> and </w:t>
      </w:r>
      <m:oMath>
        <m:r>
          <w:rPr>
            <w:rFonts w:ascii="Cambria Math" w:hAnsi="Cambria Math"/>
          </w:rPr>
          <m:t>δ</m:t>
        </m:r>
      </m:oMath>
      <w:r>
        <w:t>) or estimated by theoretical modeling (</w:t>
      </w:r>
      <m:oMath>
        <m:sSub>
          <m:sSubPr>
            <m:ctrlPr>
              <w:rPr>
                <w:rFonts w:ascii="Cambria Math" w:hAnsi="Cambria Math"/>
              </w:rPr>
            </m:ctrlPr>
          </m:sSubPr>
          <m:e>
            <m:r>
              <w:rPr>
                <w:rFonts w:ascii="Cambria Math" w:hAnsi="Cambria Math"/>
              </w:rPr>
              <m:t>γ</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t xml:space="preserve">) </w:t>
      </w:r>
      <w:r w:rsidR="007A695E">
        <w:t xml:space="preserve">or </w:t>
      </w:r>
      <w:r>
        <w:t>fitting human data (</w:t>
      </w:r>
      <m:oMath>
        <m:sSub>
          <m:sSubPr>
            <m:ctrlPr>
              <w:rPr>
                <w:rFonts w:ascii="Cambria Math" w:hAnsi="Cambria Math"/>
              </w:rPr>
            </m:ctrlPr>
          </m:sSubPr>
          <m:e>
            <m:r>
              <w:rPr>
                <w:rFonts w:ascii="Cambria Math" w:hAnsi="Cambria Math"/>
              </w:rPr>
              <m:t>α</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o</m:t>
            </m:r>
          </m:sub>
        </m:sSub>
      </m:oMath>
      <w:r>
        <w:t xml:space="preserve">); see Table </w:t>
      </w:r>
      <w:r w:rsidR="007A695E">
        <w:t>S</w:t>
      </w:r>
      <w:r>
        <w:t>1 for their values and Supplementary Text for the details of parameter estimation.</w:t>
      </w:r>
      <w:r w:rsidR="0044313E">
        <w:t xml:space="preserve"> Based on the parameter values, the gut bacteria strongly inhibit the oral populations but are only weakly affected</w:t>
      </w:r>
    </w:p>
    <w:p w14:paraId="109A9C42" w14:textId="3EBEE984" w:rsidR="006E5944" w:rsidRDefault="006E5944" w:rsidP="000A48DA">
      <w:r>
        <w:t>oral bacterial fraction (</w:t>
      </w:r>
      <m:oMath>
        <m:sSub>
          <m:sSubPr>
            <m:ctrlPr>
              <w:rPr>
                <w:rFonts w:ascii="Cambria Math" w:hAnsi="Cambria Math"/>
              </w:rPr>
            </m:ctrlPr>
          </m:sSubPr>
          <m:e>
            <m:r>
              <w:rPr>
                <w:rFonts w:ascii="Cambria Math" w:hAnsi="Cambria Math"/>
              </w:rPr>
              <m:t>f</m:t>
            </m:r>
          </m:e>
          <m:sub>
            <m:r>
              <w:rPr>
                <w:rFonts w:ascii="Cambria Math" w:hAnsi="Cambria Math"/>
              </w:rPr>
              <m:t>o</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den>
        </m:f>
      </m:oMath>
      <w:r>
        <w:t>)</w:t>
      </w:r>
    </w:p>
    <w:p w14:paraId="7A70B703" w14:textId="1BEC125E" w:rsidR="000A48DA" w:rsidRPr="00A633AC" w:rsidRDefault="0044313E" w:rsidP="00A633AC">
      <w:pPr>
        <w:ind w:firstLine="720"/>
        <w:rPr>
          <w:i/>
        </w:rPr>
      </w:pPr>
      <w:r>
        <w:lastRenderedPageBreak/>
        <w:t xml:space="preserve">Although we have not observed active expansions of oral bacterial populations in the mouse and human intestine, our model predicts that the oral bacterial loads increase when antibiotics have stronger inhibitory effects on the gut bacteria compared to the oral bacteria (Fig. SX). To explore what relative enrichment of oral bacteria represent at broader parameter space, we fixed </w:t>
      </w:r>
      <m:oMath>
        <m:sSub>
          <m:sSubPr>
            <m:ctrlPr>
              <w:rPr>
                <w:rFonts w:ascii="Cambria Math" w:hAnsi="Cambria Math"/>
                <w:i/>
              </w:rPr>
            </m:ctrlPr>
          </m:sSubPr>
          <m:e>
            <m:r>
              <w:rPr>
                <w:rFonts w:ascii="Cambria Math" w:hAnsi="Cambria Math"/>
              </w:rPr>
              <m:t>ε</m:t>
            </m:r>
          </m:e>
          <m:sub>
            <m:r>
              <w:rPr>
                <w:rFonts w:ascii="Cambria Math" w:hAnsi="Cambria Math"/>
              </w:rPr>
              <m:t>g</m:t>
            </m:r>
          </m:sub>
        </m:sSub>
        <m:r>
          <w:rPr>
            <w:rFonts w:ascii="Cambria Math" w:hAnsi="Cambria Math"/>
          </w:rPr>
          <m:t>=0.1</m:t>
        </m:r>
      </m:oMath>
      <w:r>
        <w:t xml:space="preserve"> and </w:t>
      </w:r>
      <w:r w:rsidR="00ED7524">
        <w:t xml:space="preserve">varied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ED7524">
        <w:t xml:space="preserve"> from 0 to 1. </w:t>
      </w:r>
      <w:r w:rsidR="00ED7524">
        <w:rPr>
          <w:rFonts w:hint="eastAsia"/>
        </w:rPr>
        <w:t>During</w:t>
      </w:r>
      <w:r w:rsidR="00ED7524">
        <w:t xml:space="preserve"> the full parameter range, we have reproduced relative enrichment of oral bacteria but their </w:t>
      </w:r>
      <w:proofErr w:type="spellStart"/>
      <w:r w:rsidR="00ED7524">
        <w:t>totrla</w:t>
      </w:r>
      <w:proofErr w:type="spellEnd"/>
      <w:r w:rsidR="00ED7524">
        <w:t xml:space="preserve"> bacterial loads can decrease, remain stable, or increase up to 2 orders of magnitudes. However, the change of oral bacterial loads, despite sometimes increase, </w:t>
      </w:r>
      <w:r w:rsidR="006E5944">
        <w:t xml:space="preserve">decrease several orders of magnitude </w:t>
      </w:r>
      <w:r w:rsidR="00ED7524">
        <w:t xml:space="preserve">are </w:t>
      </w:r>
      <w:proofErr w:type="spellStart"/>
      <w:r w:rsidR="00ED7524">
        <w:t>compara</w:t>
      </w:r>
      <w:proofErr w:type="spellEnd"/>
      <w:r w:rsidR="00ED7524">
        <w:t xml:space="preserve"> </w:t>
      </w:r>
      <w:proofErr w:type="spellStart"/>
      <w:r w:rsidR="00ED7524">
        <w:t>ble</w:t>
      </w:r>
      <w:proofErr w:type="spellEnd"/>
      <w:r w:rsidR="00ED7524">
        <w:t xml:space="preserve"> smaller </w:t>
      </w:r>
      <w:proofErr w:type="spellStart"/>
      <w:r w:rsidR="00ED7524">
        <w:t>magitnudet</w:t>
      </w:r>
      <w:proofErr w:type="spellEnd"/>
      <w:r w:rsidR="00ED7524">
        <w:t xml:space="preserve"> than that of the oral bacterial </w:t>
      </w:r>
      <w:proofErr w:type="spellStart"/>
      <w:r w:rsidR="00ED7524">
        <w:t>lodad</w:t>
      </w:r>
      <w:proofErr w:type="spellEnd"/>
      <w:r w:rsidR="00ED7524">
        <w:t xml:space="preserve"> reduction. Our previous </w:t>
      </w:r>
      <w:proofErr w:type="spellStart"/>
      <w:r w:rsidR="00ED7524">
        <w:t>asusmpotion</w:t>
      </w:r>
      <w:proofErr w:type="spellEnd"/>
      <w:r w:rsidR="00ED7524">
        <w:t xml:space="preserve"> that marker hypothesis is no active expansion of gut bacteria. In theory, active but it can still </w:t>
      </w:r>
      <w:proofErr w:type="gramStart"/>
      <w:r w:rsidR="00ED7524">
        <w:t>To</w:t>
      </w:r>
      <w:proofErr w:type="gramEnd"/>
      <w:r w:rsidR="00ED7524">
        <w:t xml:space="preserve"> distinguish between marker and expansion hypotheses under complex scenarios, we compared the deviation of oral bacterial fraction at any time point from values computed using pre-treatment oral bacterial loads and pre-treatment gut bacterial loads. If the deviation from the fixed oral bacteria is smaller than that from the fixed gut bacteria, it is closer to a marker hypothesis as the change in gut </w:t>
      </w:r>
      <w:proofErr w:type="spellStart"/>
      <w:r w:rsidR="00ED7524">
        <w:t>bcacterial</w:t>
      </w:r>
      <w:proofErr w:type="spellEnd"/>
      <w:r w:rsidR="00ED7524">
        <w:t xml:space="preserve"> explains more than that of the oral bacteria. </w:t>
      </w:r>
      <w:proofErr w:type="spellStart"/>
      <w:r w:rsidR="00ED7524">
        <w:t>Narly</w:t>
      </w:r>
      <w:proofErr w:type="spellEnd"/>
      <w:r w:rsidR="00ED7524">
        <w:t xml:space="preserve"> </w:t>
      </w:r>
      <w:proofErr w:type="spellStart"/>
      <w:r w:rsidR="00ED7524">
        <w:t>lal</w:t>
      </w:r>
      <w:proofErr w:type="spellEnd"/>
      <w:r w:rsidR="00ED7524">
        <w:t xml:space="preserve"> the simulations support </w:t>
      </w:r>
      <w:proofErr w:type="spellStart"/>
      <w:r w:rsidR="00ED7524">
        <w:t>makrer</w:t>
      </w:r>
      <w:proofErr w:type="spellEnd"/>
      <w:r w:rsidR="00ED7524">
        <w:t xml:space="preserve"> hypothesis in the extended definition. The underlying reason is that the total oral bacteria load is limited by </w:t>
      </w:r>
      <w:proofErr w:type="gramStart"/>
      <w:r w:rsidR="00ED7524">
        <w:t>its</w:t>
      </w:r>
      <w:proofErr w:type="gramEnd"/>
      <w:r w:rsidR="00ED7524">
        <w:t xml:space="preserve"> carrying capacity </w:t>
      </w:r>
      <m:oMath>
        <m:sSub>
          <m:sSubPr>
            <m:ctrlPr>
              <w:rPr>
                <w:rFonts w:ascii="Cambria Math" w:hAnsi="Cambria Math"/>
                <w:i/>
              </w:rPr>
            </m:ctrlPr>
          </m:sSubPr>
          <m:e>
            <m:r>
              <w:rPr>
                <w:rFonts w:ascii="Cambria Math" w:hAnsi="Cambria Math"/>
              </w:rPr>
              <m:t>K</m:t>
            </m:r>
          </m:e>
          <m:sub>
            <m:r>
              <w:rPr>
                <w:rFonts w:ascii="Cambria Math" w:hAnsi="Cambria Math"/>
              </w:rPr>
              <m:t>o</m:t>
            </m:r>
          </m:sub>
        </m:sSub>
      </m:oMath>
      <w:r w:rsidR="00ED7524">
        <w:t xml:space="preserve"> (Supplementary Text): we estimated it is ~20 fold less than the gut bacterial carrying capacity </w:t>
      </w:r>
      <m:oMath>
        <m:sSub>
          <m:sSubPr>
            <m:ctrlPr>
              <w:rPr>
                <w:rFonts w:ascii="Cambria Math" w:hAnsi="Cambria Math"/>
                <w:i/>
              </w:rPr>
            </m:ctrlPr>
          </m:sSubPr>
          <m:e>
            <m:r>
              <w:rPr>
                <w:rFonts w:ascii="Cambria Math" w:hAnsi="Cambria Math"/>
              </w:rPr>
              <m:t>K</m:t>
            </m:r>
          </m:e>
          <m:sub>
            <m:r>
              <w:rPr>
                <w:rFonts w:ascii="Cambria Math" w:hAnsi="Cambria Math"/>
              </w:rPr>
              <m:t>g</m:t>
            </m:r>
          </m:sub>
        </m:sSub>
      </m:oMath>
      <w:r w:rsidR="00ED7524">
        <w:t>. This difference in carrying capacity suggests that the gut-resident population adapt better to the nutrient resources available in the gut environment.</w:t>
      </w:r>
      <w:r w:rsidR="000A48DA">
        <w:t xml:space="preserve"> </w:t>
      </w:r>
    </w:p>
    <w:p w14:paraId="7C7B4C9F" w14:textId="66252BAE" w:rsidR="000A48DA" w:rsidRPr="00A334F7" w:rsidRDefault="00F22A92" w:rsidP="000A48DA">
      <w:pPr>
        <w:jc w:val="center"/>
      </w:pPr>
      <w:r>
        <w:rPr>
          <w:noProof/>
        </w:rPr>
        <w:drawing>
          <wp:inline distT="0" distB="0" distL="0" distR="0" wp14:anchorId="3B09B290" wp14:editId="56E7EE08">
            <wp:extent cx="5054300" cy="2449524"/>
            <wp:effectExtent l="0" t="0" r="635" b="1905"/>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16"/>
                    <a:stretch>
                      <a:fillRect/>
                    </a:stretch>
                  </pic:blipFill>
                  <pic:spPr>
                    <a:xfrm>
                      <a:off x="0" y="0"/>
                      <a:ext cx="5061054" cy="2452797"/>
                    </a:xfrm>
                    <a:prstGeom prst="rect">
                      <a:avLst/>
                    </a:prstGeom>
                  </pic:spPr>
                </pic:pic>
              </a:graphicData>
            </a:graphic>
          </wp:inline>
        </w:drawing>
      </w:r>
    </w:p>
    <w:p w14:paraId="213762DB" w14:textId="77777777" w:rsidR="000A48DA" w:rsidRDefault="000A48DA" w:rsidP="000A48DA">
      <w:pPr>
        <w:rPr>
          <w:sz w:val="20"/>
          <w:szCs w:val="20"/>
        </w:rPr>
      </w:pPr>
      <w:r>
        <w:rPr>
          <w:b/>
          <w:sz w:val="20"/>
          <w:szCs w:val="20"/>
        </w:rPr>
        <w:t xml:space="preserve">Fig. 2| </w:t>
      </w:r>
      <w:r>
        <w:rPr>
          <w:rFonts w:hint="eastAsia"/>
          <w:b/>
          <w:sz w:val="20"/>
          <w:szCs w:val="20"/>
        </w:rPr>
        <w:t>Mathematical</w:t>
      </w:r>
      <w:r>
        <w:rPr>
          <w:b/>
          <w:sz w:val="20"/>
          <w:szCs w:val="20"/>
        </w:rPr>
        <w:t xml:space="preserve"> modeling supports the marker hypothesis. </w:t>
      </w:r>
      <w:r w:rsidRPr="001040A3">
        <w:rPr>
          <w:b/>
          <w:bCs/>
          <w:sz w:val="20"/>
          <w:szCs w:val="20"/>
        </w:rPr>
        <w:t>a.</w:t>
      </w:r>
      <w:r>
        <w:rPr>
          <w:sz w:val="20"/>
          <w:szCs w:val="20"/>
        </w:rPr>
        <w:t xml:space="preserve"> The oral bacterial density is determined by two </w:t>
      </w:r>
      <w:proofErr w:type="spellStart"/>
      <w:r>
        <w:rPr>
          <w:sz w:val="20"/>
          <w:szCs w:val="20"/>
        </w:rPr>
        <w:t>two</w:t>
      </w:r>
      <w:proofErr w:type="spellEnd"/>
      <w:r>
        <w:rPr>
          <w:sz w:val="20"/>
          <w:szCs w:val="20"/>
        </w:rPr>
        <w:t xml:space="preserve"> competing </w:t>
      </w:r>
      <w:proofErr w:type="spellStart"/>
      <w:r>
        <w:rPr>
          <w:sz w:val="20"/>
          <w:szCs w:val="20"/>
        </w:rPr>
        <w:t>forces</w:t>
      </w:r>
      <w:proofErr w:type="gramStart"/>
      <w:r>
        <w:rPr>
          <w:sz w:val="20"/>
          <w:szCs w:val="20"/>
        </w:rPr>
        <w:t>.,density</w:t>
      </w:r>
      <w:proofErr w:type="spellEnd"/>
      <w:proofErr w:type="gramEnd"/>
      <w:r>
        <w:rPr>
          <w:sz w:val="20"/>
          <w:szCs w:val="20"/>
        </w:rPr>
        <w:t xml:space="preserve"> of oral bacteria in the gut lumen is synergistically determined by a constant biomass inflow from the oral cavity, biomass loss due to natural death and fecal excretion, and ecological interactions between bacteria of oral and gut origins. Perturbations such as antibiotics may increase the relative abundance of oral bacteria by two mechanisms. The driver hypothesis assumes that the relative enrichment is mainly driven by the active expansion of the oral bacteria due to compromised colonization resistance by the gut commensals. By contrast, the marker hypothesis assumes that the oral bacterial do not expand in population size and their relative enrichment is largely resulted from the reduction in the gut bacterial density.</w:t>
      </w:r>
    </w:p>
    <w:p w14:paraId="092D7A5B" w14:textId="77777777" w:rsidR="000A48DA" w:rsidRDefault="000A48DA" w:rsidP="000A48DA">
      <w:pPr>
        <w:widowControl w:val="0"/>
        <w:autoSpaceDE w:val="0"/>
        <w:autoSpaceDN w:val="0"/>
        <w:adjustRightInd w:val="0"/>
      </w:pPr>
    </w:p>
    <w:p w14:paraId="67684822" w14:textId="31A2847F" w:rsidR="0015189C" w:rsidRDefault="00B14B1D" w:rsidP="000A48DA">
      <w:pPr>
        <w:rPr>
          <w:b/>
        </w:rPr>
      </w:pPr>
      <w:r>
        <w:rPr>
          <w:b/>
        </w:rPr>
        <w:t>Generalization of the marker hypothesis</w:t>
      </w:r>
      <w:r w:rsidR="0094473E">
        <w:rPr>
          <w:b/>
        </w:rPr>
        <w:t xml:space="preserve"> in IBD patients</w:t>
      </w:r>
    </w:p>
    <w:p w14:paraId="693545FC" w14:textId="0CC9E120" w:rsidR="001064DD" w:rsidRDefault="00B14B1D" w:rsidP="005818EE">
      <w:r>
        <w:t>Relative enrichment of oral-associated bacteria</w:t>
      </w:r>
      <w:r w:rsidR="00D8522E">
        <w:t>l species</w:t>
      </w:r>
      <w:r>
        <w:t xml:space="preserve"> in the gut has long recognized as </w:t>
      </w:r>
      <w:r w:rsidR="00E1223A">
        <w:t xml:space="preserve">a </w:t>
      </w:r>
      <w:r>
        <w:t xml:space="preserve">characteristic of the gut microbiome in </w:t>
      </w:r>
      <w:r w:rsidR="00771FB6">
        <w:t xml:space="preserve">patients with </w:t>
      </w:r>
      <w:r w:rsidR="00D8522E">
        <w:t>IBD, including both Crohn’s disease (CD) and ulcerative colitis (UC)</w:t>
      </w:r>
      <w:r>
        <w:t xml:space="preserve">. </w:t>
      </w:r>
      <w:r w:rsidR="00D8522E">
        <w:t>Using</w:t>
      </w:r>
      <w:r>
        <w:t xml:space="preserve"> our method to quantify the </w:t>
      </w:r>
      <w:r w:rsidR="00D8522E">
        <w:t>total fractions of bacteria of the oral origin in feces, we confirmed that this</w:t>
      </w:r>
      <w:r>
        <w:t xml:space="preserve"> association </w:t>
      </w:r>
      <w:r w:rsidR="00D8522E">
        <w:t xml:space="preserve">remains significant </w:t>
      </w:r>
      <w:r w:rsidR="00326C4E">
        <w:t>for</w:t>
      </w:r>
      <w:r w:rsidR="00D8522E">
        <w:t xml:space="preserve"> all oral-typical </w:t>
      </w:r>
      <w:proofErr w:type="gramStart"/>
      <w:r w:rsidR="00D8522E">
        <w:t xml:space="preserve">bacteria </w:t>
      </w:r>
      <w:r w:rsidR="00326C4E">
        <w:t>as a whole</w:t>
      </w:r>
      <w:proofErr w:type="gramEnd"/>
      <w:r w:rsidR="00326C4E">
        <w:t xml:space="preserve"> </w:t>
      </w:r>
      <w:r>
        <w:t>(</w:t>
      </w:r>
      <w:r w:rsidRPr="00D8522E">
        <w:rPr>
          <w:highlight w:val="yellow"/>
        </w:rPr>
        <w:t>Fig. S10</w:t>
      </w:r>
      <w:r>
        <w:t xml:space="preserve">). Other than </w:t>
      </w:r>
      <w:r w:rsidR="00D8522E">
        <w:t>the enrichment of oral bacteria, it was revealed that both patients with CD and UC have low microbiome density compared to the healthy controls</w:t>
      </w:r>
      <w:r w:rsidR="00F31609">
        <w:t xml:space="preserve"> </w:t>
      </w:r>
      <w:r w:rsidR="00F31609">
        <w:lastRenderedPageBreak/>
        <w:fldChar w:fldCharType="begin"/>
      </w:r>
      <w:r w:rsidR="00C726BC">
        <w:instrText xml:space="preserve"> ADDIN EN.CITE &lt;EndNote&gt;&lt;Cite&gt;&lt;Author&gt;Contijoch&lt;/Author&gt;&lt;Year&gt;2019&lt;/Year&gt;&lt;RecNum&gt;16&lt;/RecNum&gt;&lt;DisplayText&gt;(Contijoch et al., 2019; Vandeputte&lt;style face="italic"&gt; et al.&lt;/style&gt;, 2017)&lt;/DisplayText&gt;&lt;record&gt;&lt;rec-number&gt;16&lt;/rec-number&gt;&lt;foreign-keys&gt;&lt;key app="EN" db-id="9zeevdfzgs0df6eszxmvzd91r2pzp2tett52" timestamp="1660248120"&gt;16&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volume&gt;8&lt;/volume&gt;&lt;dates&gt;&lt;year&gt;2019&lt;/year&gt;&lt;/dates&gt;&lt;urls&gt;&lt;/urls&gt;&lt;/record&gt;&lt;/Cite&gt;&lt;Cite&gt;&lt;Author&gt;Vandeputte&lt;/Author&gt;&lt;Year&gt;2017&lt;/Year&gt;&lt;RecNum&gt;15&lt;/RecNum&gt;&lt;record&gt;&lt;rec-number&gt;15&lt;/rec-number&gt;&lt;foreign-keys&gt;&lt;key app="EN" db-id="9zeevdfzgs0df6eszxmvzd91r2pzp2tett52" timestamp="1660248120"&gt;15&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ages&gt;507-511&lt;/pages&gt;&lt;volume&gt;551&lt;/volume&gt;&lt;number&gt;7681&lt;/number&gt;&lt;dates&gt;&lt;year&gt;2017&lt;/year&gt;&lt;/dates&gt;&lt;isbn&gt;1476-4687&lt;/isbn&gt;&lt;urls&gt;&lt;/urls&gt;&lt;/record&gt;&lt;/Cite&gt;&lt;/EndNote&gt;</w:instrText>
      </w:r>
      <w:r w:rsidR="00F31609">
        <w:fldChar w:fldCharType="separate"/>
      </w:r>
      <w:r w:rsidR="00C726BC">
        <w:rPr>
          <w:noProof/>
        </w:rPr>
        <w:t>(Contijoch et al., 2019; Vandeputte</w:t>
      </w:r>
      <w:r w:rsidR="00C726BC" w:rsidRPr="00C726BC">
        <w:rPr>
          <w:i/>
          <w:noProof/>
        </w:rPr>
        <w:t xml:space="preserve"> et al.</w:t>
      </w:r>
      <w:r w:rsidR="00C726BC">
        <w:rPr>
          <w:noProof/>
        </w:rPr>
        <w:t>, 2017)</w:t>
      </w:r>
      <w:r w:rsidR="00F31609">
        <w:fldChar w:fldCharType="end"/>
      </w:r>
      <w:r w:rsidR="00D8522E">
        <w:t xml:space="preserve">. </w:t>
      </w:r>
      <w:r w:rsidR="00F31609">
        <w:t>The marker hypothesis, if it can be generalized to IBD patients, would predict a</w:t>
      </w:r>
      <w:r>
        <w:t xml:space="preserve"> negative </w:t>
      </w:r>
      <w:r w:rsidR="00F31609">
        <w:t>association</w:t>
      </w:r>
      <w:r>
        <w:t xml:space="preserve"> between the two </w:t>
      </w:r>
      <w:r w:rsidR="00F31609">
        <w:t>signatures</w:t>
      </w:r>
      <w:r>
        <w:t xml:space="preserve">. </w:t>
      </w:r>
      <w:r w:rsidR="00F31609">
        <w:t xml:space="preserve">By reanalyzing two public datasets </w:t>
      </w:r>
      <w:r w:rsidR="00F31609">
        <w:fldChar w:fldCharType="begin"/>
      </w:r>
      <w:r w:rsidR="00F31609">
        <w:instrText xml:space="preserve"> ADDIN EN.CITE &lt;EndNote&gt;&lt;Cite&gt;&lt;Author&gt;Contijoch&lt;/Author&gt;&lt;Year&gt;2019&lt;/Year&gt;&lt;RecNum&gt;16&lt;/RecNum&gt;&lt;DisplayText&gt;(Contijoch&lt;style face="italic"&gt; et al.&lt;/style&gt;, 2019; Vandeputte&lt;style face="italic"&gt; et al.&lt;/style&gt;, 2017)&lt;/DisplayText&gt;&lt;record&gt;&lt;rec-number&gt;16&lt;/rec-number&gt;&lt;foreign-keys&gt;&lt;key app="EN" db-id="9zeevdfzgs0df6eszxmvzd91r2pzp2tett52" timestamp="1660248120"&gt;16&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volume&gt;8&lt;/volume&gt;&lt;dates&gt;&lt;year&gt;2019&lt;/year&gt;&lt;/dates&gt;&lt;urls&gt;&lt;/urls&gt;&lt;/record&gt;&lt;/Cite&gt;&lt;Cite&gt;&lt;Author&gt;Vandeputte&lt;/Author&gt;&lt;Year&gt;2017&lt;/Year&gt;&lt;RecNum&gt;15&lt;/RecNum&gt;&lt;record&gt;&lt;rec-number&gt;15&lt;/rec-number&gt;&lt;foreign-keys&gt;&lt;key app="EN" db-id="9zeevdfzgs0df6eszxmvzd91r2pzp2tett52" timestamp="1660248120"&gt;15&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ages&gt;507-511&lt;/pages&gt;&lt;volume&gt;551&lt;/volume&gt;&lt;number&gt;7681&lt;/number&gt;&lt;dates&gt;&lt;year&gt;2017&lt;/year&gt;&lt;/dates&gt;&lt;isbn&gt;1476-4687&lt;/isbn&gt;&lt;urls&gt;&lt;/urls&gt;&lt;/record&gt;&lt;/Cite&gt;&lt;/EndNote&gt;</w:instrText>
      </w:r>
      <w:r w:rsidR="00F31609">
        <w:fldChar w:fldCharType="separate"/>
      </w:r>
      <w:r w:rsidR="00F31609">
        <w:rPr>
          <w:noProof/>
        </w:rPr>
        <w:t>(Contijoch</w:t>
      </w:r>
      <w:r w:rsidR="00F31609" w:rsidRPr="00F31609">
        <w:rPr>
          <w:i/>
          <w:noProof/>
        </w:rPr>
        <w:t xml:space="preserve"> et al.</w:t>
      </w:r>
      <w:r w:rsidR="00F31609">
        <w:rPr>
          <w:noProof/>
        </w:rPr>
        <w:t>, 2019; Vandeputte</w:t>
      </w:r>
      <w:r w:rsidR="00F31609" w:rsidRPr="00F31609">
        <w:rPr>
          <w:i/>
          <w:noProof/>
        </w:rPr>
        <w:t xml:space="preserve"> et al.</w:t>
      </w:r>
      <w:r w:rsidR="00F31609">
        <w:rPr>
          <w:noProof/>
        </w:rPr>
        <w:t>, 2017)</w:t>
      </w:r>
      <w:r w:rsidR="00F31609">
        <w:fldChar w:fldCharType="end"/>
      </w:r>
      <w:r w:rsidR="00F31609">
        <w:t>, we found that the oral bacterial fractions and total bacterial loads in the feces of patients with CD (Fig. 6A) and UC (Fig. 6B) were indeed negatively correlated in the log-log space. Since the two signatures are significantly different between the patients and their healthy controls in both studies, the marker hypothesis integrates the two signatures that each distinguishes IBD patients from the healthy individuals into a single mechanism.</w:t>
      </w:r>
      <w:r w:rsidR="007A4F94">
        <w:t xml:space="preserve"> </w:t>
      </w:r>
      <w:r w:rsidR="00F31609">
        <w:t>For the UC cohort, the association became insignificant (P=</w:t>
      </w:r>
      <w:r w:rsidR="003A1B91">
        <w:t>0.32</w:t>
      </w:r>
      <w:r w:rsidR="00F31609">
        <w:t xml:space="preserve">) after </w:t>
      </w:r>
      <w:r w:rsidR="0015189C" w:rsidRPr="00AC26F8">
        <w:t>excluding patients with prior antibiotics or an unclear antibiotic history</w:t>
      </w:r>
      <w:r w:rsidR="006A31AD">
        <w:t>, due to the loss of significant differences of oral bacterial fractions between the control and UC patients</w:t>
      </w:r>
      <w:r w:rsidR="003A1B91">
        <w:t xml:space="preserve"> (</w:t>
      </w:r>
      <w:r w:rsidR="003A1B91">
        <w:rPr>
          <w:rFonts w:hint="eastAsia"/>
        </w:rPr>
        <w:t>P</w:t>
      </w:r>
      <w:r w:rsidR="003A1B91">
        <w:t>=</w:t>
      </w:r>
      <w:r w:rsidR="003A1B91">
        <w:rPr>
          <w:rFonts w:hint="eastAsia"/>
        </w:rPr>
        <w:t>0</w:t>
      </w:r>
      <w:r w:rsidR="003A1B91">
        <w:t>.15)</w:t>
      </w:r>
      <w:r w:rsidR="00F31609">
        <w:t xml:space="preserve">. </w:t>
      </w:r>
      <w:r w:rsidR="007A4F94">
        <w:rPr>
          <w:rFonts w:hint="eastAsia"/>
        </w:rPr>
        <w:t>However</w:t>
      </w:r>
      <w:r w:rsidR="007A4F94">
        <w:t>,</w:t>
      </w:r>
      <w:r w:rsidR="003A1B91">
        <w:t xml:space="preserve"> relative enrichment of oral-typical bacteria was found in IBD patients without previous antibiotic exposure history. The heterogeneous results indicate a possibility that </w:t>
      </w:r>
      <w:r w:rsidR="006A31AD">
        <w:t xml:space="preserve">the relative enrichment of oral bacteria in IBD patients may be </w:t>
      </w:r>
      <w:r w:rsidR="003A1B91">
        <w:t xml:space="preserve">synergistically </w:t>
      </w:r>
      <w:r w:rsidR="006A31AD">
        <w:rPr>
          <w:rFonts w:hint="eastAsia"/>
        </w:rPr>
        <w:t>caused</w:t>
      </w:r>
      <w:r w:rsidR="006A31AD">
        <w:t xml:space="preserve"> by antibiotics in IBD management</w:t>
      </w:r>
      <w:r w:rsidR="003A1B91">
        <w:t xml:space="preserve"> and gut inflammation</w:t>
      </w:r>
      <w:r w:rsidR="006A31AD">
        <w:t>.</w:t>
      </w:r>
    </w:p>
    <w:p w14:paraId="1261EFFB" w14:textId="11D2347E" w:rsidR="00B14B1D" w:rsidRDefault="006B52E8" w:rsidP="000A48DA">
      <w:r>
        <w:rPr>
          <w:noProof/>
        </w:rPr>
        <w:drawing>
          <wp:inline distT="0" distB="0" distL="0" distR="0" wp14:anchorId="483481B7" wp14:editId="2860BDC5">
            <wp:extent cx="5575300" cy="2374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5575300" cy="2374900"/>
                    </a:xfrm>
                    <a:prstGeom prst="rect">
                      <a:avLst/>
                    </a:prstGeom>
                  </pic:spPr>
                </pic:pic>
              </a:graphicData>
            </a:graphic>
          </wp:inline>
        </w:drawing>
      </w:r>
    </w:p>
    <w:p w14:paraId="03552159" w14:textId="53872360" w:rsidR="00B14B1D" w:rsidRPr="00AC26F8" w:rsidRDefault="00B14B1D" w:rsidP="000A48DA">
      <w:r w:rsidRPr="00AC26F8">
        <w:rPr>
          <w:b/>
        </w:rPr>
        <w:t xml:space="preserve">Figure 4. </w:t>
      </w:r>
      <w:r w:rsidR="006B52E8">
        <w:rPr>
          <w:b/>
        </w:rPr>
        <w:t xml:space="preserve">Negative association between oral bacterial fractions and total bacterial loads in the feces of patients with Crohn’s disease (A) and Ulcerative Colitis (B). </w:t>
      </w:r>
      <w:r w:rsidR="006B52E8">
        <w:t xml:space="preserve">Each circle represents a </w:t>
      </w:r>
      <w:r w:rsidR="00542B7E">
        <w:t xml:space="preserve">fecal </w:t>
      </w:r>
      <w:r w:rsidR="006B52E8">
        <w:t>sample. L</w:t>
      </w:r>
      <w:r w:rsidRPr="00AC26F8">
        <w:t>ines</w:t>
      </w:r>
      <w:r w:rsidR="006B52E8">
        <w:t>: best linear fits; shading:</w:t>
      </w:r>
      <w:r w:rsidRPr="00AC26F8">
        <w:t xml:space="preserve"> 95% confidence intervals. Data sources: </w:t>
      </w:r>
      <w:r w:rsidR="006B52E8">
        <w:t xml:space="preserve">panel A </w:t>
      </w:r>
      <w:r w:rsidR="006B52E8">
        <w:fldChar w:fldCharType="begin"/>
      </w:r>
      <w:r w:rsidR="006B52E8">
        <w:instrText xml:space="preserve"> ADDIN EN.CITE &lt;EndNote&gt;&lt;Cite&gt;&lt;Author&gt;Vandeputte&lt;/Author&gt;&lt;Year&gt;2017&lt;/Year&gt;&lt;RecNum&gt;15&lt;/RecNum&gt;&lt;DisplayText&gt;(Vandeputte&lt;style face="italic"&gt; et al.&lt;/style&gt;, 2017)&lt;/DisplayText&gt;&lt;record&gt;&lt;rec-number&gt;15&lt;/rec-number&gt;&lt;foreign-keys&gt;&lt;key app="EN" db-id="9zeevdfzgs0df6eszxmvzd91r2pzp2tett52" timestamp="1660248120"&gt;15&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ages&gt;507-511&lt;/pages&gt;&lt;volume&gt;551&lt;/volume&gt;&lt;number&gt;7681&lt;/number&gt;&lt;dates&gt;&lt;year&gt;2017&lt;/year&gt;&lt;/dates&gt;&lt;isbn&gt;1476-4687&lt;/isbn&gt;&lt;urls&gt;&lt;/urls&gt;&lt;/record&gt;&lt;/Cite&gt;&lt;/EndNote&gt;</w:instrText>
      </w:r>
      <w:r w:rsidR="006B52E8">
        <w:fldChar w:fldCharType="separate"/>
      </w:r>
      <w:r w:rsidR="006B52E8">
        <w:rPr>
          <w:noProof/>
        </w:rPr>
        <w:t>(Vandeputte</w:t>
      </w:r>
      <w:r w:rsidR="006B52E8" w:rsidRPr="006B52E8">
        <w:rPr>
          <w:i/>
          <w:noProof/>
        </w:rPr>
        <w:t xml:space="preserve"> et al.</w:t>
      </w:r>
      <w:r w:rsidR="006B52E8">
        <w:rPr>
          <w:noProof/>
        </w:rPr>
        <w:t>, 2017)</w:t>
      </w:r>
      <w:r w:rsidR="006B52E8">
        <w:fldChar w:fldCharType="end"/>
      </w:r>
      <w:r w:rsidR="006B52E8">
        <w:t xml:space="preserve">; panel B </w:t>
      </w:r>
      <w:r w:rsidR="006B52E8">
        <w:fldChar w:fldCharType="begin"/>
      </w:r>
      <w:r w:rsidR="006B52E8">
        <w:instrText xml:space="preserve"> ADDIN EN.CITE &lt;EndNote&gt;&lt;Cite&gt;&lt;Author&gt;Contijoch&lt;/Author&gt;&lt;Year&gt;2019&lt;/Year&gt;&lt;RecNum&gt;16&lt;/RecNum&gt;&lt;DisplayText&gt;(Contijoch&lt;style face="italic"&gt; et al.&lt;/style&gt;, 2019)&lt;/DisplayText&gt;&lt;record&gt;&lt;rec-number&gt;16&lt;/rec-number&gt;&lt;foreign-keys&gt;&lt;key app="EN" db-id="9zeevdfzgs0df6eszxmvzd91r2pzp2tett52" timestamp="1660248120"&gt;16&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volume&gt;8&lt;/volume&gt;&lt;dates&gt;&lt;year&gt;2019&lt;/year&gt;&lt;/dates&gt;&lt;urls&gt;&lt;/urls&gt;&lt;/record&gt;&lt;/Cite&gt;&lt;/EndNote&gt;</w:instrText>
      </w:r>
      <w:r w:rsidR="006B52E8">
        <w:fldChar w:fldCharType="separate"/>
      </w:r>
      <w:r w:rsidR="006B52E8">
        <w:rPr>
          <w:noProof/>
        </w:rPr>
        <w:t>(Contijoch</w:t>
      </w:r>
      <w:r w:rsidR="006B52E8" w:rsidRPr="006B52E8">
        <w:rPr>
          <w:i/>
          <w:noProof/>
        </w:rPr>
        <w:t xml:space="preserve"> et al.</w:t>
      </w:r>
      <w:r w:rsidR="006B52E8">
        <w:rPr>
          <w:noProof/>
        </w:rPr>
        <w:t>, 2019)</w:t>
      </w:r>
      <w:r w:rsidR="006B52E8">
        <w:fldChar w:fldCharType="end"/>
      </w:r>
      <w:r w:rsidR="006B52E8">
        <w:t xml:space="preserve">. </w:t>
      </w:r>
      <w:r w:rsidR="00787EDA">
        <w:t xml:space="preserve">Abbreviations: HC (healthy control); CD (Crohn’s disease); UC (ulcerative colitis). </w:t>
      </w:r>
      <w:r w:rsidRPr="00AC26F8">
        <w:t>**</w:t>
      </w:r>
      <w:r w:rsidR="00516683">
        <w:t>*</w:t>
      </w:r>
      <w:r w:rsidRPr="00AC26F8">
        <w:t>*</w:t>
      </w:r>
      <w:r w:rsidRPr="003F5F35">
        <w:t>P</w:t>
      </w:r>
      <w:r w:rsidRPr="00AC26F8">
        <w:t>&lt;0.0</w:t>
      </w:r>
      <w:r w:rsidR="00516683">
        <w:t>0</w:t>
      </w:r>
      <w:r w:rsidRPr="00AC26F8">
        <w:t>01; *</w:t>
      </w:r>
      <w:r w:rsidRPr="003F5F35">
        <w:t>P</w:t>
      </w:r>
      <w:r w:rsidRPr="00AC26F8">
        <w:t>&lt;0.05;</w:t>
      </w:r>
      <w:r w:rsidR="00A8766C">
        <w:t xml:space="preserve"> </w:t>
      </w:r>
      <w:r w:rsidR="00A8766C" w:rsidRPr="003F5F35">
        <w:t>Welch's t-test</w:t>
      </w:r>
      <w:r w:rsidRPr="00AC26F8">
        <w:t>.</w:t>
      </w:r>
    </w:p>
    <w:p w14:paraId="7DBBD1AC" w14:textId="77777777" w:rsidR="006106B2" w:rsidRPr="00AC26F8" w:rsidRDefault="006106B2" w:rsidP="000A48DA"/>
    <w:p w14:paraId="4836FE11" w14:textId="6B4E7638" w:rsidR="007648D9" w:rsidRDefault="007648D9" w:rsidP="000A48DA">
      <w:pPr>
        <w:rPr>
          <w:b/>
          <w:bCs/>
        </w:rPr>
      </w:pPr>
      <w:r w:rsidRPr="00AC26F8">
        <w:rPr>
          <w:b/>
          <w:bCs/>
        </w:rPr>
        <w:t>DISCUSSION</w:t>
      </w:r>
    </w:p>
    <w:p w14:paraId="3CC04293" w14:textId="1A264576" w:rsidR="00BD2F0C" w:rsidRDefault="00BD2F0C" w:rsidP="000A48DA">
      <w:r>
        <w:t xml:space="preserve">Except for a few quantitative studies </w:t>
      </w:r>
      <w:r>
        <w:fldChar w:fldCharType="begin">
          <w:fldData xml:space="preserve">PEVuZE5vdGU+PENpdGU+PEF1dGhvcj5Db250aWpvY2g8L0F1dGhvcj48WWVhcj4yMDE5PC9ZZWFy
PjxSZWNOdW0+MTY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Y8L3JlYy1udW1iZXI+PGZvcmVpZ24t
a2V5cz48a2V5IGFwcD0iRU4iIGRiLWlkPSJyZGQwOXZ3Zm14cncwbmV3eHI2eHM1ZWM5cnp4OXh0
cGZ2d3QiIHRpbWVzdGFtcD0iMTY2MDQxNjU2NyI+MTY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Zv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</w:fldData>
        </w:fldChar>
      </w:r>
      <w:r>
        <w:instrText xml:space="preserve"> ADDIN EN.CITE </w:instrText>
      </w:r>
      <w:r>
        <w:fldChar w:fldCharType="begin">
          <w:fldData xml:space="preserve">PEVuZE5vdGU+PENpdGU+PEF1dGhvcj5Db250aWpvY2g8L0F1dGhvcj48WWVhcj4yMDE5PC9ZZWFy
PjxSZWNOdW0+MTY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Y8L3JlYy1udW1iZXI+PGZvcmVpZ24t
a2V5cz48a2V5IGFwcD0iRU4iIGRiLWlkPSJyZGQwOXZ3Zm14cncwbmV3eHI2eHM1ZWM5cnp4OXh0
cGZ2d3QiIHRpbWVzdGFtcD0iMTY2MDQxNjU2NyI+MTY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Zv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</w:fldData>
        </w:fldChar>
      </w:r>
      <w:r>
        <w:instrText xml:space="preserve"> ADDIN EN.CITE.DATA </w:instrText>
      </w:r>
      <w:r>
        <w:fldChar w:fldCharType="end"/>
      </w:r>
      <w:r>
        <w:fldChar w:fldCharType="separate"/>
      </w:r>
      <w:r>
        <w:rPr>
          <w:noProof/>
        </w:rPr>
        <w:t>(Contijoch</w:t>
      </w:r>
      <w:r w:rsidRPr="00DF3F74">
        <w:rPr>
          <w:i/>
          <w:noProof/>
        </w:rPr>
        <w:t xml:space="preserve"> et al.</w:t>
      </w:r>
      <w:r>
        <w:rPr>
          <w:noProof/>
        </w:rPr>
        <w:t>, 2019; Jian et al., 2020; Rao et al., 2021; Schluter et al., 2020; Vandeputte</w:t>
      </w:r>
      <w:r w:rsidRPr="00DF3F74">
        <w:rPr>
          <w:i/>
          <w:noProof/>
        </w:rPr>
        <w:t xml:space="preserve"> et al.</w:t>
      </w:r>
      <w:r>
        <w:rPr>
          <w:noProof/>
        </w:rPr>
        <w:t>, 2017; Vieira-Silva et al., 2019)</w:t>
      </w:r>
      <w:r>
        <w:fldChar w:fldCharType="end"/>
      </w:r>
      <w:r>
        <w:t xml:space="preserve">, most human gut microbiome </w:t>
      </w:r>
      <w:r w:rsidR="004A4590">
        <w:t>research</w:t>
      </w:r>
      <w:r>
        <w:t xml:space="preserve"> to date have focused on amplicon-based profiling of microbiome composition. Due to the limitation, g</w:t>
      </w:r>
      <w:r w:rsidR="0057587E">
        <w:t>ut microbiome dysbiosis has been mostly characterized by loss of biodiversity</w:t>
      </w:r>
      <w:r w:rsidR="001B632D">
        <w:t xml:space="preserve"> from the compositional data</w:t>
      </w:r>
      <w:r w:rsidR="0057587E">
        <w:t xml:space="preserve">. </w:t>
      </w:r>
      <w:r w:rsidR="00DF3F74">
        <w:rPr>
          <w:rFonts w:hint="eastAsia"/>
        </w:rPr>
        <w:t>Gut</w:t>
      </w:r>
      <w:r w:rsidR="00DF3F74">
        <w:t xml:space="preserve"> microbiome density, </w:t>
      </w:r>
      <w:r w:rsidR="00DF3F74">
        <w:rPr>
          <w:rFonts w:hint="eastAsia"/>
        </w:rPr>
        <w:t>another</w:t>
      </w:r>
      <w:r w:rsidR="00DF3F74">
        <w:t xml:space="preserve"> fundamental parameter that impacts host-microbiome interactions</w:t>
      </w:r>
      <w:r w:rsidR="000F072C">
        <w:t xml:space="preserve"> </w:t>
      </w:r>
      <w:r w:rsidR="000F072C">
        <w:fldChar w:fldCharType="begin">
          <w:fldData xml:space="preserve">PEVuZE5vdGU+PENpdGU+PEF1dGhvcj5Db250aWpvY2g8L0F1dGhvcj48WWVhcj4yMDE5PC9ZZWFy
PjxSZWNOdW0+MTY8L1JlY051bT48RGlzcGxheVRleHQ+KENvbnRpam9jaDxzdHlsZSBmYWNlPSJp
dGFsaWMiPiBldCBhbC48L3N0eWxlPiwgMjAxOTsgVGFuZyBldCBhbC4sIDIwMTk7IFphcnJpbnBh
ciBldCBhbC4sIDIwMTgpPC9EaXNwbGF5VGV4dD48cmVjb3JkPjxyZWMtbnVtYmVyPjE2PC9yZWMt
bnVtYmVyPjxmb3JlaWduLWtleXM+PGtleSBhcHA9IkVOIiBkYi1pZD0icDl2YTIwcjk1ZTJyZDVl
ZTVwMTV2NWVmenZ4MnM1MHNhc3JyIiB0aW1lc3RhbXA9IjE2NjA1MjA1NDQiPjE2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2b2x1bWU+ODwvdm9sdW1lPjxkYXRlcz48eWVhcj4yMDE5PC95ZWFyPjwv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</w:fldData>
        </w:fldChar>
      </w:r>
      <w:r w:rsidR="00C726BC">
        <w:instrText xml:space="preserve"> ADDIN EN.CITE </w:instrText>
      </w:r>
      <w:r w:rsidR="00C726BC">
        <w:fldChar w:fldCharType="begin">
          <w:fldData xml:space="preserve">PEVuZE5vdGU+PENpdGU+PEF1dGhvcj5Db250aWpvY2g8L0F1dGhvcj48WWVhcj4yMDE5PC9ZZWFy
PjxSZWNOdW0+MTY8L1JlY051bT48RGlzcGxheVRleHQ+KENvbnRpam9jaDxzdHlsZSBmYWNlPSJp
dGFsaWMiPiBldCBhbC48L3N0eWxlPiwgMjAxOTsgVGFuZyBldCBhbC4sIDIwMTk7IFphcnJpbnBh
ciBldCBhbC4sIDIwMTgpPC9EaXNwbGF5VGV4dD48cmVjb3JkPjxyZWMtbnVtYmVyPjE2PC9yZWMt
bnVtYmVyPjxmb3JlaWduLWtleXM+PGtleSBhcHA9IkVOIiBkYi1pZD0icDl2YTIwcjk1ZTJyZDVl
ZTVwMTV2NWVmenZ4MnM1MHNhc3JyIiB0aW1lc3RhbXA9IjE2NjA1MjA1NDQiPjE2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2b2x1bWU+ODwvdm9sdW1lPjxkYXRlcz48eWVhcj4yMDE5PC95ZWFyPjwv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</w:fldData>
        </w:fldChar>
      </w:r>
      <w:r w:rsidR="00C726BC">
        <w:instrText xml:space="preserve"> ADDIN EN.CITE.DATA </w:instrText>
      </w:r>
      <w:r w:rsidR="00C726BC">
        <w:fldChar w:fldCharType="end"/>
      </w:r>
      <w:r w:rsidR="000F072C">
        <w:fldChar w:fldCharType="separate"/>
      </w:r>
      <w:r w:rsidR="00C726BC">
        <w:rPr>
          <w:noProof/>
        </w:rPr>
        <w:t>(Contijoch</w:t>
      </w:r>
      <w:r w:rsidR="00C726BC" w:rsidRPr="00C726BC">
        <w:rPr>
          <w:i/>
          <w:noProof/>
        </w:rPr>
        <w:t xml:space="preserve"> et al.</w:t>
      </w:r>
      <w:r w:rsidR="00C726BC">
        <w:rPr>
          <w:noProof/>
        </w:rPr>
        <w:t>, 2019; Tang et al., 2019; Zarrinpar et al., 2018)</w:t>
      </w:r>
      <w:r w:rsidR="000F072C">
        <w:fldChar w:fldCharType="end"/>
      </w:r>
      <w:r w:rsidR="00DF3F74">
        <w:t xml:space="preserve">, has been much less studied. For example, the total microbial </w:t>
      </w:r>
      <w:r w:rsidR="00B3534A">
        <w:t>load</w:t>
      </w:r>
      <w:r w:rsidR="00DF3F74">
        <w:t xml:space="preserve"> in the gut regulates the proportion of mucosal </w:t>
      </w:r>
      <w:proofErr w:type="spellStart"/>
      <w:r w:rsidR="00DF3F74" w:rsidRPr="0057587E">
        <w:t>RORγt</w:t>
      </w:r>
      <w:proofErr w:type="spellEnd"/>
      <w:r w:rsidR="00DF3F74" w:rsidRPr="0057587E">
        <w:t>+</w:t>
      </w:r>
      <w:r w:rsidR="00DF3F74">
        <w:t xml:space="preserve"> Treg cells in mice </w:t>
      </w:r>
      <w:r w:rsidR="00DF3F74">
        <w:fldChar w:fldCharType="begin"/>
      </w:r>
      <w:r w:rsidR="00DF3F74">
        <w: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instrText>
      </w:r>
      <w:r w:rsidR="00DF3F74">
        <w:fldChar w:fldCharType="separate"/>
      </w:r>
      <w:r w:rsidR="00DF3F74">
        <w:rPr>
          <w:noProof/>
        </w:rPr>
        <w:t>(Britton et al., 2020)</w:t>
      </w:r>
      <w:r w:rsidR="00DF3F74">
        <w:fldChar w:fldCharType="end"/>
      </w:r>
      <w:r w:rsidR="00DF3F74">
        <w:t>.</w:t>
      </w:r>
      <w:r w:rsidR="00DF3F74" w:rsidRPr="00DF3F74">
        <w:t xml:space="preserve"> </w:t>
      </w:r>
      <w:r w:rsidR="00DF3F74">
        <w:t xml:space="preserve">Notably, </w:t>
      </w:r>
      <w:r>
        <w:t xml:space="preserve">changes in </w:t>
      </w:r>
      <w:r w:rsidR="00DF3F74">
        <w:t xml:space="preserve">gut microbiome density </w:t>
      </w:r>
      <w:r>
        <w:t xml:space="preserve">do not strictly reflect changes in the </w:t>
      </w:r>
      <w:r w:rsidR="00DF3F74">
        <w:t>gut microbiome</w:t>
      </w:r>
      <w:r w:rsidR="007C1534">
        <w:t xml:space="preserve"> bio</w:t>
      </w:r>
      <w:r w:rsidR="00DF3F74">
        <w:t>diversity</w:t>
      </w:r>
      <w:r>
        <w:t xml:space="preserve"> </w:t>
      </w:r>
      <w:r>
        <w:fldChar w:fldCharType="begin"/>
      </w:r>
      <w:r>
        <w:instrText xml:space="preserve"> ADDIN EN.CITE &lt;EndNote&gt;&lt;Cite&gt;&lt;Author&gt;Contijoch&lt;/Author&gt;&lt;Year&gt;2019&lt;/Year&gt;&lt;RecNum&gt;16&lt;/RecNum&gt;&lt;DisplayText&gt;(Contijoch&lt;style face="italic"&gt; et al.&lt;/style&gt;, 2019)&lt;/DisplayText&gt;&lt;record&gt;&lt;rec-number&gt;16&lt;/rec-number&gt;&lt;foreign-keys&gt;&lt;key app="EN" db-id="rdd09vwfmxrw0newxr6xs5ec9rzx9xtpfvwt" timestamp="1660416567"&gt;16&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volume&gt;8&lt;/volume&gt;&lt;dates&gt;&lt;year&gt;2019&lt;/year&gt;&lt;/dates&gt;&lt;urls&gt;&lt;/urls&gt;&lt;/record&gt;&lt;/Cite&gt;&lt;/EndNote&gt;</w:instrText>
      </w:r>
      <w:r>
        <w:fldChar w:fldCharType="separate"/>
      </w:r>
      <w:r>
        <w:rPr>
          <w:noProof/>
        </w:rPr>
        <w:t>(Contijoch</w:t>
      </w:r>
      <w:r w:rsidRPr="00BD2F0C">
        <w:rPr>
          <w:i/>
          <w:noProof/>
        </w:rPr>
        <w:t xml:space="preserve"> et al.</w:t>
      </w:r>
      <w:r>
        <w:rPr>
          <w:noProof/>
        </w:rPr>
        <w:t>, 2019)</w:t>
      </w:r>
      <w:r>
        <w:fldChar w:fldCharType="end"/>
      </w:r>
      <w:r>
        <w:t xml:space="preserve">, suggesting that the two metrics describe different aspects of dysbiosis. </w:t>
      </w:r>
    </w:p>
    <w:p w14:paraId="4A41A8AD" w14:textId="4F95F92D" w:rsidR="005B5EC6" w:rsidRDefault="005B5EC6" w:rsidP="000A48DA">
      <w:pPr>
        <w:rPr>
          <w:b/>
          <w:bCs/>
        </w:rPr>
      </w:pPr>
    </w:p>
    <w:p w14:paraId="478503E5" w14:textId="0850A510" w:rsidR="00E80D5C" w:rsidRDefault="0026004B" w:rsidP="000A48DA">
      <w:r>
        <w:lastRenderedPageBreak/>
        <w:t xml:space="preserve">Both cell-based (e.g., flow cytometry) and molecular-based (e.g., qPCR, DNA mass) </w:t>
      </w:r>
      <w:r w:rsidR="00004547">
        <w:t xml:space="preserve">methods </w:t>
      </w:r>
      <w:r>
        <w:t xml:space="preserve">have been developed to measure absolute microbial </w:t>
      </w:r>
      <w:r w:rsidR="0098328D">
        <w:t xml:space="preserve">abundances </w:t>
      </w:r>
      <w:r w:rsidR="0098328D">
        <w:fldChar w:fldCharType="begin"/>
      </w:r>
      <w:r w:rsidR="0098328D">
        <w:instrText xml:space="preserve"> ADDIN EN.CITE &lt;EndNote&gt;&lt;Cite&gt;&lt;Author&gt;Galazzo&lt;/Author&gt;&lt;Year&gt;2020&lt;/Year&gt;&lt;RecNum&gt;37&lt;/RecNum&gt;&lt;DisplayText&gt;(Galazzo et al., 2020)&lt;/DisplayText&gt;&lt;record&gt;&lt;rec-number&gt;37&lt;/rec-number&gt;&lt;foreign-keys&gt;&lt;key app="EN" db-id="2sp5sfrv1a5aw5ewfx5v0pdpsarfx02azxv2" timestamp="1660484557"&gt;37&lt;/key&gt;&lt;/foreign-keys&gt;&lt;ref-type name="Journal Article"&gt;17&lt;/ref-type&gt;&lt;contributors&gt;&lt;authors&gt;&lt;author&gt;Galazzo, Gianluca&lt;/author&gt;&lt;author&gt;Van Best, Niels&lt;/author&gt;&lt;author&gt;Benedikter, Birke J&lt;/author&gt;&lt;author&gt;Janssen, Kevin&lt;/author&gt;&lt;author&gt;Bervoets, Liene&lt;/author&gt;&lt;author&gt;Driessen, Christel&lt;/author&gt;&lt;author&gt;Oomen, Melissa&lt;/author&gt;&lt;author&gt;Lucchesi, Mayk&lt;/author&gt;&lt;author&gt;van Eijck, Pascalle H&lt;/author&gt;&lt;author&gt;Becker, Heike EF&lt;/author&gt;&lt;/authors&gt;&lt;/contributors&gt;&lt;titles&gt;&lt;title&gt;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403&lt;/pages&gt;&lt;volume&gt;10&lt;/volume&gt;&lt;dates&gt;&lt;year&gt;2020&lt;/year&gt;&lt;/dates&gt;&lt;isbn&gt;2235-2988&lt;/isbn&gt;&lt;urls&gt;&lt;/urls&gt;&lt;/record&gt;&lt;/Cite&gt;&lt;/EndNote&gt;</w:instrText>
      </w:r>
      <w:r w:rsidR="0098328D">
        <w:fldChar w:fldCharType="separate"/>
      </w:r>
      <w:r w:rsidR="0098328D">
        <w:rPr>
          <w:noProof/>
        </w:rPr>
        <w:t>(Galazzo et al., 2020)</w:t>
      </w:r>
      <w:r w:rsidR="0098328D">
        <w:fldChar w:fldCharType="end"/>
      </w:r>
      <w:r>
        <w:t>.</w:t>
      </w:r>
      <w:r w:rsidR="0098328D">
        <w:t xml:space="preserve"> </w:t>
      </w:r>
      <w:r w:rsidR="00F902D3">
        <w:t xml:space="preserve">In the fecal samples of healthy volunteers, </w:t>
      </w:r>
      <w:r w:rsidR="0030452E">
        <w:t xml:space="preserve">the </w:t>
      </w:r>
      <w:r w:rsidR="0098328D">
        <w:t xml:space="preserve">correlations </w:t>
      </w:r>
      <w:r w:rsidR="00367BFC">
        <w:t xml:space="preserve">of microbial loads </w:t>
      </w:r>
      <w:r w:rsidR="00F902D3">
        <w:t xml:space="preserve">between </w:t>
      </w:r>
      <w:r w:rsidR="0098328D">
        <w:t xml:space="preserve">flow cytometry and qPCR </w:t>
      </w:r>
      <w:r w:rsidR="0030452E">
        <w:t xml:space="preserve">are moderate </w:t>
      </w:r>
      <w:r w:rsidR="0098328D">
        <w:t>(Pearson’s r close to -0.5)</w:t>
      </w:r>
      <w:r w:rsidR="00367BFC">
        <w:t xml:space="preserve"> </w:t>
      </w:r>
      <w:r w:rsidR="00CC40A0">
        <w:fldChar w:fldCharType="begin">
          <w:fldData xml:space="preserve">PEVuZE5vdGU+PENpdGU+PEF1dGhvcj5HYWxhenpvPC9BdXRob3I+PFllYXI+MjAyMDwvWWVhcj48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</w:fldData>
        </w:fldChar>
      </w:r>
      <w:r w:rsidR="00CC40A0">
        <w:instrText xml:space="preserve"> ADDIN EN.CITE </w:instrText>
      </w:r>
      <w:r w:rsidR="00CC40A0">
        <w:fldChar w:fldCharType="begin">
          <w:fldData xml:space="preserve">PEVuZE5vdGU+PENpdGU+PEF1dGhvcj5HYWxhenpvPC9BdXRob3I+PFllYXI+MjAyMDwvWWVhcj48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</w:fldData>
        </w:fldChar>
      </w:r>
      <w:r w:rsidR="00CC40A0">
        <w:instrText xml:space="preserve"> ADDIN EN.CITE.DATA </w:instrText>
      </w:r>
      <w:r w:rsidR="00CC40A0">
        <w:fldChar w:fldCharType="end"/>
      </w:r>
      <w:r w:rsidR="00CC40A0">
        <w:fldChar w:fldCharType="separate"/>
      </w:r>
      <w:r w:rsidR="00CC40A0">
        <w:rPr>
          <w:noProof/>
        </w:rPr>
        <w:t>(Galazzo</w:t>
      </w:r>
      <w:r w:rsidR="00CC40A0" w:rsidRPr="00CC40A0">
        <w:rPr>
          <w:i/>
          <w:noProof/>
        </w:rPr>
        <w:t xml:space="preserve"> et al.</w:t>
      </w:r>
      <w:r w:rsidR="00CC40A0">
        <w:rPr>
          <w:noProof/>
        </w:rPr>
        <w:t>, 2020; Vandeputte</w:t>
      </w:r>
      <w:r w:rsidR="00CC40A0" w:rsidRPr="00CC40A0">
        <w:rPr>
          <w:i/>
          <w:noProof/>
        </w:rPr>
        <w:t xml:space="preserve"> et al.</w:t>
      </w:r>
      <w:r w:rsidR="00CC40A0">
        <w:rPr>
          <w:noProof/>
        </w:rPr>
        <w:t>, 2017)</w:t>
      </w:r>
      <w:r w:rsidR="00CC40A0">
        <w:fldChar w:fldCharType="end"/>
      </w:r>
      <w:r w:rsidR="0028624C">
        <w:t xml:space="preserve">. </w:t>
      </w:r>
      <w:r w:rsidR="0012577F">
        <w:t xml:space="preserve">Although </w:t>
      </w:r>
      <w:r w:rsidR="00DA7204">
        <w:t xml:space="preserve">these methods </w:t>
      </w:r>
      <w:r w:rsidR="004B65E0">
        <w:t xml:space="preserve">all </w:t>
      </w:r>
      <w:r w:rsidR="00DA7204">
        <w:t>have the</w:t>
      </w:r>
      <w:r w:rsidR="00AF0D26">
        <w:t>ir</w:t>
      </w:r>
      <w:r w:rsidR="00DA7204">
        <w:t xml:space="preserve"> own limitations</w:t>
      </w:r>
      <w:r w:rsidR="0012577F">
        <w:t xml:space="preserve">, we argued that qPCR is conceptually superior </w:t>
      </w:r>
      <w:r w:rsidR="00E26C73">
        <w:t>for</w:t>
      </w:r>
      <w:r w:rsidR="00153E12">
        <w:t xml:space="preserve"> our study </w:t>
      </w:r>
      <w:r w:rsidR="0012577F">
        <w:t xml:space="preserve">due to its compatibility with next generation sequencing </w:t>
      </w:r>
      <w:r w:rsidR="0012577F">
        <w:fldChar w:fldCharType="begin"/>
      </w:r>
      <w:r w:rsidR="0012577F">
        <w:instrText xml:space="preserve"> ADDIN EN.CITE &lt;EndNote&gt;&lt;Cite&gt;&lt;Author&gt;Jian&lt;/Author&gt;&lt;Year&gt;2021&lt;/Year&gt;&lt;RecNum&gt;38&lt;/RecNum&gt;&lt;DisplayText&gt;(Jian et al., 2021)&lt;/DisplayText&gt;&lt;record&gt;&lt;rec-number&gt;38&lt;/rec-number&gt;&lt;foreign-keys&gt;&lt;key app="EN" db-id="2sp5sfrv1a5aw5ewfx5v0pdpsarfx02azxv2" timestamp="1660486846"&gt;38&lt;/key&gt;&lt;/foreign-keys&gt;&lt;ref-type name="Journal Article"&gt;17&lt;/ref-type&gt;&lt;contributors&gt;&lt;authors&gt;&lt;author&gt;Jian, Ching&lt;/author&gt;&lt;author&gt;Salonen, Anne&lt;/author&gt;&lt;author&gt;Korpela, Katri&lt;/author&gt;&lt;/authors&gt;&lt;/contributors&gt;&lt;titles&gt;&lt;title&gt;Commentary: 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627910&lt;/pages&gt;&lt;volume&gt;11&lt;/volume&gt;&lt;dates&gt;&lt;year&gt;2021&lt;/year&gt;&lt;/dates&gt;&lt;isbn&gt;2235-2988&lt;/isbn&gt;&lt;urls&gt;&lt;/urls&gt;&lt;/record&gt;&lt;/Cite&gt;&lt;/EndNote&gt;</w:instrText>
      </w:r>
      <w:r w:rsidR="0012577F">
        <w:fldChar w:fldCharType="separate"/>
      </w:r>
      <w:r w:rsidR="0012577F">
        <w:rPr>
          <w:noProof/>
        </w:rPr>
        <w:t>(Jian et al., 2021)</w:t>
      </w:r>
      <w:r w:rsidR="0012577F">
        <w:fldChar w:fldCharType="end"/>
      </w:r>
      <w:r w:rsidR="0012577F">
        <w:t xml:space="preserve">. To compute absolute abundance of any bacterial ASV, we should </w:t>
      </w:r>
      <w:r w:rsidR="00E26259">
        <w:rPr>
          <w:rFonts w:hint="eastAsia"/>
        </w:rPr>
        <w:t>theoretically</w:t>
      </w:r>
      <w:r w:rsidR="00E26259">
        <w:t xml:space="preserve"> </w:t>
      </w:r>
      <w:r w:rsidR="0012577F">
        <w:t xml:space="preserve">multiply its relative abundance by </w:t>
      </w:r>
      <w:r w:rsidR="006F483F">
        <w:t>the total bacterial loads</w:t>
      </w:r>
      <w:r w:rsidR="00E26259">
        <w:t xml:space="preserve"> in the prepared samples before</w:t>
      </w:r>
      <w:r w:rsidR="006F483F">
        <w:t xml:space="preserve"> </w:t>
      </w:r>
      <w:r w:rsidR="00E26259">
        <w:t>sequencing</w:t>
      </w:r>
      <w:r w:rsidR="006F483F">
        <w:t>, rather than loads in the original samples</w:t>
      </w:r>
      <w:r w:rsidR="00E26259">
        <w:t xml:space="preserve"> (see Supplementary Text</w:t>
      </w:r>
      <w:r w:rsidR="00C30E6D">
        <w:t xml:space="preserve"> for mathematical </w:t>
      </w:r>
      <w:proofErr w:type="spellStart"/>
      <w:r w:rsidR="00C30E6D">
        <w:t>explanataion</w:t>
      </w:r>
      <w:proofErr w:type="spellEnd"/>
      <w:r w:rsidR="00E26259">
        <w:t>)</w:t>
      </w:r>
      <w:r w:rsidR="006F483F">
        <w:t>.</w:t>
      </w:r>
      <w:r w:rsidR="006F483F" w:rsidRPr="006F483F">
        <w:t xml:space="preserve"> </w:t>
      </w:r>
      <w:r w:rsidR="00153E12">
        <w:t>The technical</w:t>
      </w:r>
      <w:r w:rsidR="00E26259">
        <w:t xml:space="preserve"> biases </w:t>
      </w:r>
      <w:r w:rsidR="00153E12">
        <w:t xml:space="preserve">introduced </w:t>
      </w:r>
      <w:r w:rsidR="00E26259">
        <w:t>in</w:t>
      </w:r>
      <w:r w:rsidR="00153E12">
        <w:t xml:space="preserve"> the </w:t>
      </w:r>
      <w:r w:rsidR="00E26259">
        <w:t xml:space="preserve">extraction, </w:t>
      </w:r>
      <w:r w:rsidR="000610E4">
        <w:t>purification,</w:t>
      </w:r>
      <w:r w:rsidR="00E26259">
        <w:t xml:space="preserve"> and amplification </w:t>
      </w:r>
      <w:r w:rsidR="00E26C73">
        <w:t>steps</w:t>
      </w:r>
      <w:r w:rsidR="004B65E0">
        <w:t xml:space="preserve"> of</w:t>
      </w:r>
      <w:r w:rsidR="00153E12">
        <w:t xml:space="preserve"> 16S amplicon sequencing are shared with qPCR, but not </w:t>
      </w:r>
      <w:r w:rsidR="004B65E0">
        <w:t>flow cytometry</w:t>
      </w:r>
      <w:r w:rsidR="00E26C73">
        <w:t xml:space="preserve">. Additionally, </w:t>
      </w:r>
      <w:r w:rsidR="00153E12">
        <w:t xml:space="preserve">16S qPCR </w:t>
      </w:r>
      <w:r w:rsidR="00E26C73">
        <w:t xml:space="preserve">measures bacterial loads (not microbial loads) and is compatible with 16S amplicon sequencing. </w:t>
      </w:r>
      <w:r w:rsidR="00064F2D">
        <w:t>Therefore, w</w:t>
      </w:r>
      <w:r w:rsidR="000610E4">
        <w:t xml:space="preserve">e </w:t>
      </w:r>
      <w:r w:rsidR="00153E12">
        <w:t xml:space="preserve">used qPCR-based </w:t>
      </w:r>
      <w:r w:rsidR="00400126">
        <w:t xml:space="preserve">quantification </w:t>
      </w:r>
      <w:r w:rsidR="00153E12">
        <w:t xml:space="preserve">to validate the marker hypothesis </w:t>
      </w:r>
      <w:r w:rsidR="00064F2D">
        <w:t>in the mouse and human experiments (</w:t>
      </w:r>
      <w:r w:rsidR="00064F2D" w:rsidRPr="00064F2D">
        <w:rPr>
          <w:highlight w:val="yellow"/>
        </w:rPr>
        <w:t>Fig</w:t>
      </w:r>
      <w:r w:rsidR="00064F2D">
        <w:rPr>
          <w:highlight w:val="yellow"/>
        </w:rPr>
        <w:t>s</w:t>
      </w:r>
      <w:r w:rsidR="00064F2D" w:rsidRPr="00064F2D">
        <w:rPr>
          <w:highlight w:val="yellow"/>
        </w:rPr>
        <w:t>. 2-4</w:t>
      </w:r>
      <w:r w:rsidR="00064F2D">
        <w:t>).</w:t>
      </w:r>
    </w:p>
    <w:p w14:paraId="3546C33C" w14:textId="77777777" w:rsidR="000610E4" w:rsidRPr="000610E4" w:rsidRDefault="000610E4" w:rsidP="000A48DA"/>
    <w:p w14:paraId="0C317F6E" w14:textId="3D50026F" w:rsidR="008835B5" w:rsidRPr="00AC26F8" w:rsidRDefault="001850C9" w:rsidP="000A48DA">
      <w:r>
        <w:t xml:space="preserve">Quantitative microbiome profiling bypasses compositionality effects </w:t>
      </w:r>
      <w:r w:rsidR="00442D06">
        <w:t xml:space="preserve">and </w:t>
      </w:r>
      <w:r>
        <w:t>can thus calibrat</w:t>
      </w:r>
      <w:r w:rsidR="00442D06">
        <w:rPr>
          <w:rFonts w:hint="eastAsia"/>
        </w:rPr>
        <w:t>e</w:t>
      </w:r>
      <w:r w:rsidR="00442D06">
        <w:t xml:space="preserve"> the associations learned from relative microbiome profiling. One notable example is the negative association between </w:t>
      </w:r>
      <w:r w:rsidR="00442D06" w:rsidRPr="00442D06">
        <w:rPr>
          <w:i/>
          <w:iCs/>
        </w:rPr>
        <w:t>Bacteroides</w:t>
      </w:r>
      <w:r w:rsidR="00442D06">
        <w:t xml:space="preserve"> and </w:t>
      </w:r>
      <w:proofErr w:type="spellStart"/>
      <w:r w:rsidR="00442D06" w:rsidRPr="00442D06">
        <w:rPr>
          <w:i/>
          <w:iCs/>
        </w:rPr>
        <w:t>Prevotella</w:t>
      </w:r>
      <w:proofErr w:type="spellEnd"/>
      <w:r w:rsidR="00442D06">
        <w:t xml:space="preserve">, which is an artifact of relative </w:t>
      </w:r>
      <w:r w:rsidR="009622F6">
        <w:t xml:space="preserve">microbiome </w:t>
      </w:r>
      <w:r w:rsidR="00C9238B">
        <w:t>analysis</w:t>
      </w:r>
      <w:r w:rsidR="00442D06">
        <w:t xml:space="preserve"> and disappears by taking absolute cell counts into accounts</w:t>
      </w:r>
      <w:r w:rsidR="00C9238B">
        <w:t xml:space="preserve"> </w:t>
      </w:r>
      <w:r w:rsidR="00C9238B">
        <w:fldChar w:fldCharType="begin"/>
      </w:r>
      <w:r w:rsidR="00C9238B">
        <w:instrText xml:space="preserve"> ADDIN EN.CITE &lt;EndNote&gt;&lt;Cite&gt;&lt;Author&gt;Vandeputte&lt;/Author&gt;&lt;Year&gt;2017&lt;/Year&gt;&lt;RecNum&gt;15&lt;/RecNum&gt;&lt;DisplayText&gt;(Vandeputte&lt;style face="italic"&gt; et al.&lt;/style&gt;, 2017)&lt;/DisplayText&gt;&lt;record&gt;&lt;rec-number&gt;15&lt;/rec-number&gt;&lt;foreign-keys&gt;&lt;key app="EN" db-id="rdd09vwfmxrw0newxr6xs5ec9rzx9xtpfvwt" timestamp="1660416567"&gt;15&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ages&gt;507-511&lt;/pages&gt;&lt;volume&gt;551&lt;/volume&gt;&lt;number&gt;7681&lt;/number&gt;&lt;dates&gt;&lt;year&gt;2017&lt;/year&gt;&lt;/dates&gt;&lt;isbn&gt;1476-4687&lt;/isbn&gt;&lt;urls&gt;&lt;/urls&gt;&lt;/record&gt;&lt;/Cite&gt;&lt;/EndNote&gt;</w:instrText>
      </w:r>
      <w:r w:rsidR="00C9238B">
        <w:fldChar w:fldCharType="separate"/>
      </w:r>
      <w:r w:rsidR="00C9238B">
        <w:rPr>
          <w:noProof/>
        </w:rPr>
        <w:t>(Vandeputte</w:t>
      </w:r>
      <w:r w:rsidR="00C9238B" w:rsidRPr="00C9238B">
        <w:rPr>
          <w:i/>
          <w:noProof/>
        </w:rPr>
        <w:t xml:space="preserve"> et al.</w:t>
      </w:r>
      <w:r w:rsidR="00C9238B">
        <w:rPr>
          <w:noProof/>
        </w:rPr>
        <w:t>, 2017)</w:t>
      </w:r>
      <w:r w:rsidR="00C9238B">
        <w:fldChar w:fldCharType="end"/>
      </w:r>
      <w:r w:rsidR="00442D06">
        <w:t>.</w:t>
      </w:r>
      <w:r w:rsidR="00C9238B">
        <w:t xml:space="preserve"> Resonating with this finding, our study </w:t>
      </w:r>
      <w:r w:rsidR="009622F6">
        <w:t xml:space="preserve">revealed another artifact of relative abundance-based association: the relative enrichment of oral-derived bacteria in the gut microbiome does not reflect the active expansion of </w:t>
      </w:r>
      <w:r w:rsidR="005E5B19">
        <w:t xml:space="preserve">the </w:t>
      </w:r>
      <w:r w:rsidR="009622F6">
        <w:t>translocated oral populations</w:t>
      </w:r>
      <w:r w:rsidR="005E5B19">
        <w:t>, but</w:t>
      </w:r>
      <w:r w:rsidR="009622F6">
        <w:t xml:space="preserve"> simply indicates a depleted gut microbiome state. </w:t>
      </w:r>
      <w:r w:rsidR="005554F1">
        <w:rPr>
          <w:rFonts w:hint="eastAsia"/>
        </w:rPr>
        <w:t>Therefore</w:t>
      </w:r>
      <w:r w:rsidR="005554F1">
        <w:t>, the various</w:t>
      </w:r>
      <w:r w:rsidR="009622F6">
        <w:t xml:space="preserve"> bacterial species </w:t>
      </w:r>
      <w:r w:rsidR="009622F6" w:rsidRPr="00AC26F8">
        <w:t xml:space="preserve">(e.g., </w:t>
      </w:r>
      <w:r w:rsidR="009622F6" w:rsidRPr="00AC26F8">
        <w:rPr>
          <w:i/>
          <w:iCs/>
        </w:rPr>
        <w:t>Streptococcus spp.</w:t>
      </w:r>
      <w:r w:rsidR="009622F6" w:rsidRPr="00AC26F8">
        <w:t xml:space="preserve">, </w:t>
      </w:r>
      <w:proofErr w:type="spellStart"/>
      <w:r w:rsidR="009622F6" w:rsidRPr="00AC26F8">
        <w:rPr>
          <w:i/>
          <w:iCs/>
        </w:rPr>
        <w:t>Veillonella</w:t>
      </w:r>
      <w:proofErr w:type="spellEnd"/>
      <w:r w:rsidR="009622F6" w:rsidRPr="00AC26F8">
        <w:rPr>
          <w:i/>
          <w:iCs/>
        </w:rPr>
        <w:t xml:space="preserve"> </w:t>
      </w:r>
      <w:proofErr w:type="spellStart"/>
      <w:r w:rsidR="009622F6" w:rsidRPr="00AC26F8">
        <w:rPr>
          <w:i/>
          <w:iCs/>
        </w:rPr>
        <w:t>parvula</w:t>
      </w:r>
      <w:proofErr w:type="spellEnd"/>
      <w:r w:rsidR="009622F6" w:rsidRPr="00AC26F8">
        <w:t xml:space="preserve">, </w:t>
      </w:r>
      <w:r w:rsidR="009622F6" w:rsidRPr="00AC26F8">
        <w:rPr>
          <w:i/>
          <w:iCs/>
        </w:rPr>
        <w:t xml:space="preserve">Fusobacterium </w:t>
      </w:r>
      <w:proofErr w:type="spellStart"/>
      <w:r w:rsidR="009622F6" w:rsidRPr="00AC26F8">
        <w:rPr>
          <w:i/>
          <w:iCs/>
        </w:rPr>
        <w:t>nucleatum</w:t>
      </w:r>
      <w:proofErr w:type="spellEnd"/>
      <w:r w:rsidR="009622F6" w:rsidRPr="00AC26F8">
        <w:t>)</w:t>
      </w:r>
      <w:r w:rsidR="009622F6">
        <w:t xml:space="preserve"> found enriched in the intestine of IBD patients </w:t>
      </w:r>
      <w:r w:rsidR="007D75B8">
        <w:fldChar w:fldCharType="begin"/>
      </w:r>
      <w:r w:rsidR="007D75B8">
        <w:instrText xml:space="preserve"> ADDIN EN.CITE &lt;EndNote&gt;&lt;Cite&gt;&lt;Author&gt;Read&lt;/Author&gt;&lt;Year&gt;2021&lt;/Year&gt;&lt;RecNum&gt;3&lt;/RecNum&gt;&lt;DisplayText&gt;(Read&lt;style face="italic"&gt; et al.&lt;/style&gt;, 2021)&lt;/DisplayText&gt;&lt;record&gt;&lt;rec-number&gt;3&lt;/rec-number&gt;&lt;foreign-keys&gt;&lt;key app="EN" db-id="rdd09vwfmxrw0newxr6xs5ec9rzx9xtpfvwt" timestamp="1660416567"&gt;3&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ages&gt;731-742&lt;/pages&gt;&lt;volume&gt;18&lt;/volume&gt;&lt;number&gt;10&lt;/number&gt;&lt;dates&gt;&lt;year&gt;2021&lt;/year&gt;&lt;/dates&gt;&lt;isbn&gt;1759-5053&lt;/isbn&gt;&lt;urls&gt;&lt;/urls&gt;&lt;/record&gt;&lt;/Cite&gt;&lt;/EndNote&gt;</w:instrText>
      </w:r>
      <w:r w:rsidR="007D75B8">
        <w:fldChar w:fldCharType="separate"/>
      </w:r>
      <w:r w:rsidR="007D75B8">
        <w:rPr>
          <w:noProof/>
        </w:rPr>
        <w:t>(Read</w:t>
      </w:r>
      <w:r w:rsidR="007D75B8" w:rsidRPr="007D75B8">
        <w:rPr>
          <w:i/>
          <w:noProof/>
        </w:rPr>
        <w:t xml:space="preserve"> et al.</w:t>
      </w:r>
      <w:r w:rsidR="007D75B8">
        <w:rPr>
          <w:noProof/>
        </w:rPr>
        <w:t>, 2021)</w:t>
      </w:r>
      <w:r w:rsidR="007D75B8">
        <w:fldChar w:fldCharType="end"/>
      </w:r>
      <w:r w:rsidR="007D75B8">
        <w:t xml:space="preserve"> </w:t>
      </w:r>
      <w:r w:rsidR="009622F6">
        <w:t xml:space="preserve">may not </w:t>
      </w:r>
      <w:r w:rsidR="005554F1">
        <w:t xml:space="preserve">be biologically different; they </w:t>
      </w:r>
      <w:r w:rsidR="00683315">
        <w:t>could be</w:t>
      </w:r>
      <w:r w:rsidR="009622F6">
        <w:t xml:space="preserve"> all biomarkers of declined g</w:t>
      </w:r>
      <w:r w:rsidR="009622F6" w:rsidRPr="00AC26F8">
        <w:t>ut bacterial density</w:t>
      </w:r>
      <w:r w:rsidR="00E80D5C">
        <w:t xml:space="preserve"> </w:t>
      </w:r>
      <w:r w:rsidR="00E80D5C">
        <w:fldChar w:fldCharType="begin"/>
      </w:r>
      <w:r w:rsidR="00E80D5C">
        <w:instrText xml:space="preserve"> ADDIN EN.CITE &lt;EndNote&gt;&lt;Cite&gt;&lt;Author&gt;Duvallet&lt;/Author&gt;&lt;Year&gt;2017&lt;/Year&gt;&lt;RecNum&gt;36&lt;/RecNum&gt;&lt;DisplayText&gt;(Duvallet et al., 2017)&lt;/DisplayText&gt;&lt;record&gt;&lt;rec-number&gt;36&lt;/rec-number&gt;&lt;foreign-keys&gt;&lt;key app="EN" db-id="2sp5sfrv1a5aw5ewfx5v0pdpsarfx02azxv2" timestamp="1660482877"&gt;36&lt;/key&gt;&lt;/foreign-keys&gt;&lt;ref-type name="Journal Article"&gt;17&lt;/ref-type&gt;&lt;contributors&gt;&lt;authors&gt;&lt;author&gt;Duvallet, Claire&lt;/author&gt;&lt;author&gt;Gibbons, Sean M&lt;/author&gt;&lt;author&gt;Gurry, Thomas&lt;/author&gt;&lt;author&gt;Irizarry, Rafael A&lt;/author&gt;&lt;author&gt;Alm, Eric J&lt;/author&gt;&lt;/authors&gt;&lt;/contributors&gt;&lt;titles&gt;&lt;title&gt;Meta-analysis of gut microbiome studies identifies disease-specific and shared responses&lt;/title&gt;&lt;secondary-title&gt;Nature communications&lt;/secondary-title&gt;&lt;/titles&gt;&lt;periodical&gt;&lt;full-title&gt;Nature communications&lt;/full-title&gt;&lt;/periodical&gt;&lt;pages&gt;1-10&lt;/pages&gt;&lt;volume&gt;8&lt;/volume&gt;&lt;number&gt;1&lt;/number&gt;&lt;dates&gt;&lt;year&gt;2017&lt;/year&gt;&lt;/dates&gt;&lt;isbn&gt;2041-1723&lt;/isbn&gt;&lt;urls&gt;&lt;/urls&gt;&lt;/record&gt;&lt;/Cite&gt;&lt;/EndNote&gt;</w:instrText>
      </w:r>
      <w:r w:rsidR="00E80D5C">
        <w:fldChar w:fldCharType="separate"/>
      </w:r>
      <w:r w:rsidR="00E80D5C">
        <w:rPr>
          <w:noProof/>
        </w:rPr>
        <w:t>(Duvallet et al., 2017)</w:t>
      </w:r>
      <w:r w:rsidR="00E80D5C">
        <w:fldChar w:fldCharType="end"/>
      </w:r>
      <w:r w:rsidR="00100AD9">
        <w:t>.</w:t>
      </w:r>
      <w:r w:rsidR="005554F1">
        <w:t xml:space="preserve"> </w:t>
      </w:r>
      <w:r w:rsidR="005554F1">
        <w:rPr>
          <w:rFonts w:hint="eastAsia"/>
        </w:rPr>
        <w:t>Despite</w:t>
      </w:r>
      <w:r w:rsidR="00E62A45">
        <w:t xml:space="preserve"> low biomass of</w:t>
      </w:r>
      <w:r w:rsidR="005554F1">
        <w:t xml:space="preserve"> oral</w:t>
      </w:r>
      <w:r w:rsidR="00E62A45">
        <w:t xml:space="preserve">ly derived bacterial </w:t>
      </w:r>
      <w:r w:rsidR="005554F1">
        <w:t xml:space="preserve">populations </w:t>
      </w:r>
      <w:r w:rsidR="00E62A45">
        <w:t>i</w:t>
      </w:r>
      <w:r w:rsidR="005554F1">
        <w:t xml:space="preserve">n the gut, they may have functional impacts on human health. For example, </w:t>
      </w:r>
      <w:r w:rsidR="002D321A" w:rsidRPr="00AC26F8">
        <w:t xml:space="preserve">the </w:t>
      </w:r>
      <w:r w:rsidR="0059354F">
        <w:t xml:space="preserve">orally translocated </w:t>
      </w:r>
      <w:r w:rsidR="002D321A" w:rsidRPr="002D321A">
        <w:rPr>
          <w:i/>
          <w:iCs/>
        </w:rPr>
        <w:t>Klebsiella spp.</w:t>
      </w:r>
      <w:r w:rsidR="002D321A" w:rsidRPr="00AC26F8">
        <w:t xml:space="preserve"> </w:t>
      </w:r>
      <w:r w:rsidR="0059354F">
        <w:t>causes Th1 cell expansion in the</w:t>
      </w:r>
      <w:r w:rsidR="005554F1">
        <w:t xml:space="preserve"> mouse</w:t>
      </w:r>
      <w:r w:rsidR="0059354F">
        <w:t xml:space="preserve"> gut </w:t>
      </w:r>
      <w:r w:rsidR="0059354F">
        <w:fldChar w:fldCharType="begin"/>
      </w:r>
      <w:r w:rsidR="0059354F">
        <w:instrText xml:space="preserve"> ADDIN EN.CITE &lt;EndNote&gt;&lt;Cite&gt;&lt;Author&gt;Atarashi&lt;/Author&gt;&lt;Year&gt;2017&lt;/Year&gt;&lt;RecNum&gt;11&lt;/RecNum&gt;&lt;DisplayText&gt;(Atarashi&lt;style face="italic"&gt; et al.&lt;/style&gt;, 2017)&lt;/DisplayText&gt;&lt;record&gt;&lt;rec-number&gt;11&lt;/rec-number&gt;&lt;foreign-keys&gt;&lt;key app="EN" db-id="p9va20r95e2rd5ee5p15v5efzvx2s50sasrr" timestamp="1660520544"&gt;11&lt;/key&gt;&lt;/foreign-keys&gt;&lt;ref-type name="Journal Article"&gt;17&lt;/ref-type&gt;&lt;contributors&gt;&lt;authors&gt;&lt;author&gt;Atarashi, Koji&lt;/author&gt;&lt;author&gt;Suda, Wataru&lt;/author&gt;&lt;author&gt;Luo, Chengwei&lt;/author&gt;&lt;author&gt;Kawaguchi, Takaaki&lt;/author&gt;&lt;author&gt;Motoo, Iori&lt;/author&gt;&lt;author&gt;Narushima, Seiko&lt;/author&gt;&lt;author&gt;Kiguchi, Yuya&lt;/author&gt;&lt;author&gt;Yasuma, Keiko&lt;/author&gt;&lt;author&gt;Watanabe, Eiichiro&lt;/author&gt;&lt;author&gt;Tanoue, Takeshi&lt;/author&gt;&lt;/authors&gt;&lt;/contributors&gt;&lt;titles&gt;&lt;title&gt;Ectopic colonization of oral bacteria in the intestine drives TH1 cell induction and inflammation&lt;/title&gt;&lt;secondary-title&gt;Science&lt;/secondary-title&gt;&lt;/titles&gt;&lt;pages&gt;359-365&lt;/pages&gt;&lt;volume&gt;358&lt;/volume&gt;&lt;number&gt;6361&lt;/number&gt;&lt;dates&gt;&lt;year&gt;2017&lt;/year&gt;&lt;/dates&gt;&lt;isbn&gt;0036-8075&lt;/isbn&gt;&lt;urls&gt;&lt;/urls&gt;&lt;/record&gt;&lt;/Cite&gt;&lt;/EndNote&gt;</w:instrText>
      </w:r>
      <w:r w:rsidR="0059354F">
        <w:fldChar w:fldCharType="separate"/>
      </w:r>
      <w:r w:rsidR="0059354F">
        <w:rPr>
          <w:noProof/>
        </w:rPr>
        <w:t>(Atarashi</w:t>
      </w:r>
      <w:r w:rsidR="0059354F" w:rsidRPr="0059354F">
        <w:rPr>
          <w:i/>
          <w:noProof/>
        </w:rPr>
        <w:t xml:space="preserve"> et al.</w:t>
      </w:r>
      <w:r w:rsidR="0059354F">
        <w:rPr>
          <w:noProof/>
        </w:rPr>
        <w:t>, 2017)</w:t>
      </w:r>
      <w:r w:rsidR="0059354F">
        <w:fldChar w:fldCharType="end"/>
      </w:r>
      <w:r w:rsidR="0059354F">
        <w:t xml:space="preserve">. </w:t>
      </w:r>
      <w:r w:rsidR="008835B5" w:rsidRPr="00AC26F8">
        <w:br w:type="page"/>
      </w:r>
    </w:p>
    <w:p w14:paraId="52D77DC1" w14:textId="77777777" w:rsidR="00A74768" w:rsidRPr="00AC26F8" w:rsidRDefault="00A74768" w:rsidP="000A48DA">
      <w:pPr>
        <w:pStyle w:val="Acknowledgement"/>
        <w:ind w:left="0" w:firstLine="0"/>
        <w:rPr>
          <w:b/>
        </w:rPr>
      </w:pPr>
      <w:r w:rsidRPr="00AC26F8">
        <w:rPr>
          <w:b/>
        </w:rPr>
        <w:lastRenderedPageBreak/>
        <w:t>ACKNOWLEDGMENTS</w:t>
      </w:r>
    </w:p>
    <w:p w14:paraId="361AC186" w14:textId="481B5E25" w:rsidR="00E02A3B" w:rsidRPr="00AC26F8" w:rsidRDefault="00A74768" w:rsidP="000A48DA">
      <w:pPr>
        <w:pStyle w:val="Acknowledgement"/>
        <w:ind w:left="0" w:firstLine="0"/>
      </w:pPr>
      <w:r w:rsidRPr="00AC26F8">
        <w:t xml:space="preserve">C.L. is supported by National Institutes of Health (NIH) grant nos. U01 AI124275 (J.B.X.), R01 AI137269 (J.B.X.) and U54 CA209975 (J.B.X.). T.R. is funded by Deutsche </w:t>
      </w:r>
      <w:proofErr w:type="spellStart"/>
      <w:r w:rsidRPr="00AC26F8">
        <w:t>Forschungsgemeinschaft</w:t>
      </w:r>
      <w:proofErr w:type="spellEnd"/>
      <w:r w:rsidRPr="00AC26F8">
        <w:t xml:space="preserve"> (DFG, German Research Foundation) grant no. RO-5328/1-2 (T.R.), NIH grant nos. R01 AI093808 (T.M.H.), R21 AI105617 (T.M.H.) and R21 AI156157 (T.M.H.).</w:t>
      </w:r>
      <w:r w:rsidR="00E02A3B">
        <w:t xml:space="preserve"> We thank Dr. Zhenjiang Xu for discussion so </w:t>
      </w:r>
      <w:proofErr w:type="spellStart"/>
      <w:r w:rsidR="00E02A3B">
        <w:t>foral</w:t>
      </w:r>
      <w:proofErr w:type="spellEnd"/>
      <w:r w:rsidR="00E02A3B">
        <w:t xml:space="preserve"> bacterial fraction estimation and thank Dr. Anna </w:t>
      </w:r>
      <w:proofErr w:type="spellStart"/>
      <w:r w:rsidR="00E02A3B">
        <w:t>Staffas</w:t>
      </w:r>
      <w:proofErr w:type="spellEnd"/>
      <w:r w:rsidR="00E02A3B">
        <w:t xml:space="preserve"> for </w:t>
      </w:r>
      <w:proofErr w:type="spellStart"/>
      <w:r w:rsidR="00E02A3B">
        <w:t>providien</w:t>
      </w:r>
      <w:proofErr w:type="spellEnd"/>
      <w:r w:rsidR="00E02A3B">
        <w:t xml:space="preserve"> the </w:t>
      </w:r>
      <w:proofErr w:type="spellStart"/>
      <w:r w:rsidR="00E02A3B">
        <w:t>medadata</w:t>
      </w:r>
      <w:proofErr w:type="spellEnd"/>
      <w:r w:rsidR="00E02A3B">
        <w:t xml:space="preserve"> of the bone-marrow-transplanted mouse.</w:t>
      </w:r>
    </w:p>
    <w:p w14:paraId="1083B5E3" w14:textId="77777777" w:rsidR="00A74768" w:rsidRPr="00AC26F8" w:rsidRDefault="00A74768" w:rsidP="000A48DA">
      <w:pPr>
        <w:pStyle w:val="Acknowledgement"/>
        <w:ind w:left="0" w:firstLine="0"/>
        <w:rPr>
          <w:b/>
        </w:rPr>
      </w:pPr>
    </w:p>
    <w:p w14:paraId="27E571F9" w14:textId="77777777" w:rsidR="00A74768" w:rsidRPr="00AC26F8" w:rsidRDefault="00A74768" w:rsidP="000A48DA">
      <w:pPr>
        <w:pStyle w:val="Acknowledgement"/>
        <w:ind w:left="0" w:firstLine="0"/>
      </w:pPr>
      <w:r w:rsidRPr="00AC26F8">
        <w:rPr>
          <w:b/>
        </w:rPr>
        <w:t>AUTHOR CONTRIBUTIONS</w:t>
      </w:r>
    </w:p>
    <w:p w14:paraId="28523340" w14:textId="4BF01898" w:rsidR="00A74768" w:rsidRPr="00AC26F8" w:rsidRDefault="00A74768" w:rsidP="000A48DA">
      <w:pPr>
        <w:pStyle w:val="Acknowledgement"/>
        <w:ind w:left="0" w:firstLine="0"/>
        <w:rPr>
          <w:lang w:eastAsia="zh-CN"/>
        </w:rPr>
      </w:pPr>
      <w:r w:rsidRPr="00AC26F8">
        <w:t>Conceptualization, C.L., T.R. and J.B.X; Public microbiome dataset analysis</w:t>
      </w:r>
      <w:r w:rsidR="005605F8" w:rsidRPr="00AC26F8">
        <w:t>,</w:t>
      </w:r>
      <w:r w:rsidRPr="00AC26F8">
        <w:t xml:space="preserve"> C.L; Methodology</w:t>
      </w:r>
      <w:r w:rsidR="005605F8" w:rsidRPr="00AC26F8">
        <w:t xml:space="preserve">, </w:t>
      </w:r>
      <w:r w:rsidRPr="00AC26F8">
        <w:t>C.L.; Investigation</w:t>
      </w:r>
      <w:r w:rsidR="005605F8" w:rsidRPr="00AC26F8">
        <w:t xml:space="preserve">, </w:t>
      </w:r>
      <w:r w:rsidRPr="00AC26F8">
        <w:t>C.L. and T.R</w:t>
      </w:r>
      <w:r w:rsidR="005605F8" w:rsidRPr="00AC26F8">
        <w:t>;</w:t>
      </w:r>
      <w:r w:rsidRPr="00AC26F8">
        <w:t xml:space="preserve"> Writing – Original Draft, C.L., T.R.; Writing – Review and Editing, T.M.H., J.B.X., J.U.P., B.Z., and </w:t>
      </w:r>
      <w:proofErr w:type="spellStart"/>
      <w:r w:rsidRPr="00AC26F8">
        <w:t>M.R.M.v.d.B</w:t>
      </w:r>
      <w:proofErr w:type="spellEnd"/>
      <w:r w:rsidRPr="00AC26F8">
        <w:t>; Supervision, J.B.X. and T.M.H.</w:t>
      </w:r>
    </w:p>
    <w:p w14:paraId="7484F743" w14:textId="77777777" w:rsidR="00A74768" w:rsidRPr="00AC26F8" w:rsidRDefault="00A74768" w:rsidP="000A48DA">
      <w:pPr>
        <w:pStyle w:val="Acknowledgement"/>
        <w:ind w:left="0" w:firstLine="0"/>
        <w:rPr>
          <w:lang w:eastAsia="zh-CN"/>
        </w:rPr>
      </w:pPr>
    </w:p>
    <w:p w14:paraId="2C0EBD74" w14:textId="77777777" w:rsidR="00A74768" w:rsidRPr="00AC26F8" w:rsidRDefault="00A74768" w:rsidP="000A48DA">
      <w:pPr>
        <w:pStyle w:val="Acknowledgement"/>
        <w:ind w:left="0" w:firstLine="0"/>
        <w:rPr>
          <w:b/>
        </w:rPr>
      </w:pPr>
      <w:r w:rsidRPr="00AC26F8">
        <w:rPr>
          <w:b/>
        </w:rPr>
        <w:t>DECLARATION OF INTERESTS</w:t>
      </w:r>
    </w:p>
    <w:p w14:paraId="4C86C536" w14:textId="4FB7CB73" w:rsidR="00A74768" w:rsidRPr="00AC26F8" w:rsidRDefault="00A74768" w:rsidP="000A48DA">
      <w:pPr>
        <w:pStyle w:val="Acknowledgement"/>
        <w:ind w:left="0" w:firstLine="0"/>
      </w:pPr>
      <w:r w:rsidRPr="00AC26F8">
        <w:t xml:space="preserve">J.U.P. reports research funding, intellectual property fees and travel reimbursement from </w:t>
      </w:r>
      <w:proofErr w:type="spellStart"/>
      <w:r w:rsidRPr="00AC26F8">
        <w:t>Seres</w:t>
      </w:r>
      <w:proofErr w:type="spellEnd"/>
      <w:r w:rsidRPr="00AC26F8">
        <w:t xml:space="preserve"> Therapeutics and consulting fees from </w:t>
      </w:r>
      <w:proofErr w:type="spellStart"/>
      <w:r w:rsidRPr="00AC26F8">
        <w:t>DaVolterra</w:t>
      </w:r>
      <w:proofErr w:type="spellEnd"/>
      <w:r w:rsidRPr="00AC26F8">
        <w:t xml:space="preserve">, CSL Behring and from Maat Pharma. He has filed intellectual property applications related to the microbiome (reference nos. 62/843,849, 62/977,908 and 15/756,845). </w:t>
      </w:r>
      <w:proofErr w:type="spellStart"/>
      <w:r w:rsidRPr="00AC26F8">
        <w:t>M.R.M.v.d.B</w:t>
      </w:r>
      <w:proofErr w:type="spellEnd"/>
      <w:r w:rsidRPr="00AC26F8">
        <w:t xml:space="preserve">. has received research support from </w:t>
      </w:r>
      <w:proofErr w:type="spellStart"/>
      <w:r w:rsidRPr="00AC26F8">
        <w:t>Seres</w:t>
      </w:r>
      <w:proofErr w:type="spellEnd"/>
      <w:r w:rsidRPr="00AC26F8">
        <w:t xml:space="preserve"> Therapeutics; he has consulted, received honorarium from or participated in advisory boards for </w:t>
      </w:r>
      <w:proofErr w:type="spellStart"/>
      <w:r w:rsidRPr="00AC26F8">
        <w:t>Seres</w:t>
      </w:r>
      <w:proofErr w:type="spellEnd"/>
      <w:r w:rsidRPr="00AC26F8">
        <w:t xml:space="preserve"> Therapeutics, </w:t>
      </w:r>
      <w:proofErr w:type="spellStart"/>
      <w:r w:rsidRPr="00AC26F8">
        <w:t>WindMIL</w:t>
      </w:r>
      <w:proofErr w:type="spellEnd"/>
      <w:r w:rsidRPr="00AC26F8">
        <w:t xml:space="preserve"> Therapeutics, </w:t>
      </w:r>
      <w:proofErr w:type="spellStart"/>
      <w:r w:rsidRPr="00AC26F8">
        <w:t>Rheos</w:t>
      </w:r>
      <w:proofErr w:type="spellEnd"/>
      <w:r w:rsidRPr="00AC26F8">
        <w:t xml:space="preserve">, Frazier Healthcare Partners, </w:t>
      </w:r>
      <w:proofErr w:type="spellStart"/>
      <w:r w:rsidRPr="00AC26F8">
        <w:t>Nektar</w:t>
      </w:r>
      <w:proofErr w:type="spellEnd"/>
      <w:r w:rsidRPr="00AC26F8">
        <w:t xml:space="preserve"> Therapeutics, Notch Therapeutics, Forty Seven Inc., </w:t>
      </w:r>
      <w:proofErr w:type="spellStart"/>
      <w:r w:rsidRPr="00AC26F8">
        <w:t>Priothera</w:t>
      </w:r>
      <w:proofErr w:type="spellEnd"/>
      <w:r w:rsidRPr="00AC26F8">
        <w:t xml:space="preserve">, </w:t>
      </w:r>
      <w:proofErr w:type="spellStart"/>
      <w:r w:rsidRPr="00AC26F8">
        <w:t>Ceramedix</w:t>
      </w:r>
      <w:proofErr w:type="spellEnd"/>
      <w:r w:rsidRPr="00AC26F8">
        <w:t xml:space="preserve">, </w:t>
      </w:r>
      <w:proofErr w:type="spellStart"/>
      <w:r w:rsidRPr="00AC26F8">
        <w:t>Lygenesis</w:t>
      </w:r>
      <w:proofErr w:type="spellEnd"/>
      <w:r w:rsidRPr="00AC26F8">
        <w:t xml:space="preserve">, Pluto </w:t>
      </w:r>
      <w:proofErr w:type="spellStart"/>
      <w:r w:rsidRPr="00AC26F8">
        <w:t>Immunotherapeutics</w:t>
      </w:r>
      <w:proofErr w:type="spellEnd"/>
      <w:r w:rsidRPr="00AC26F8">
        <w:t xml:space="preserve">, Magenta Therapeutics, Merck &amp; Co., Inc. and DKMS Medical Council (Board); and he has IP Licensing with </w:t>
      </w:r>
      <w:proofErr w:type="spellStart"/>
      <w:r w:rsidRPr="00AC26F8">
        <w:t>Seres</w:t>
      </w:r>
      <w:proofErr w:type="spellEnd"/>
      <w:r w:rsidRPr="00AC26F8">
        <w:t xml:space="preserve"> Therapeutics, Juno Therapeutics and stock options from </w:t>
      </w:r>
      <w:proofErr w:type="spellStart"/>
      <w:r w:rsidRPr="00AC26F8">
        <w:t>Seres</w:t>
      </w:r>
      <w:proofErr w:type="spellEnd"/>
      <w:r w:rsidRPr="00AC26F8">
        <w:t xml:space="preserve"> and Notch Therapeutics. T</w:t>
      </w:r>
      <w:r w:rsidR="00AC52B2" w:rsidRPr="00AC26F8">
        <w:t>.</w:t>
      </w:r>
      <w:r w:rsidRPr="00AC26F8">
        <w:t>M</w:t>
      </w:r>
      <w:r w:rsidR="00AC52B2" w:rsidRPr="00AC26F8">
        <w:t>.</w:t>
      </w:r>
      <w:r w:rsidRPr="00AC26F8">
        <w:t>H</w:t>
      </w:r>
      <w:r w:rsidR="00AC52B2" w:rsidRPr="00AC26F8">
        <w:t>.</w:t>
      </w:r>
      <w:r w:rsidRPr="00AC26F8">
        <w:t xml:space="preserve"> has participated in a scientific advisory board for Boehringer-Ingelheim Inc.</w:t>
      </w:r>
      <w:r w:rsidRPr="00AC26F8">
        <w:br w:type="page"/>
      </w:r>
    </w:p>
    <w:p w14:paraId="4CBEEEB7" w14:textId="6393BED2" w:rsidR="00410715" w:rsidRPr="00AC26F8" w:rsidRDefault="00424601" w:rsidP="000A48DA">
      <w:pPr>
        <w:pStyle w:val="Acknowledgement"/>
        <w:ind w:left="0" w:firstLine="0"/>
        <w:rPr>
          <w:b/>
        </w:rPr>
      </w:pPr>
      <w:r w:rsidRPr="00AC26F8">
        <w:rPr>
          <w:b/>
        </w:rPr>
        <w:lastRenderedPageBreak/>
        <w:t>STAR M</w:t>
      </w:r>
      <w:r w:rsidR="00410715" w:rsidRPr="00AC26F8">
        <w:rPr>
          <w:b/>
        </w:rPr>
        <w:t>ETHOD</w:t>
      </w:r>
      <w:r w:rsidR="009A3D03" w:rsidRPr="00AC26F8">
        <w:rPr>
          <w:b/>
        </w:rPr>
        <w:t>S</w:t>
      </w:r>
    </w:p>
    <w:p w14:paraId="45E800F1" w14:textId="61AB762A" w:rsidR="00410715" w:rsidRPr="00AC26F8" w:rsidRDefault="00410715" w:rsidP="000A48DA">
      <w:pPr>
        <w:pStyle w:val="Acknowledgement"/>
        <w:ind w:left="0" w:firstLine="0"/>
        <w:rPr>
          <w:b/>
        </w:rPr>
      </w:pPr>
    </w:p>
    <w:p w14:paraId="09E10B45" w14:textId="14864837" w:rsidR="00410715" w:rsidRPr="00AC26F8" w:rsidRDefault="00410715" w:rsidP="000A48DA">
      <w:pPr>
        <w:pStyle w:val="Acknowledgement"/>
        <w:ind w:left="0" w:firstLine="0"/>
        <w:rPr>
          <w:b/>
        </w:rPr>
      </w:pPr>
      <w:r w:rsidRPr="00AC26F8">
        <w:rPr>
          <w:b/>
        </w:rPr>
        <w:t>KEY RESOURCES TABLE</w:t>
      </w:r>
    </w:p>
    <w:p w14:paraId="2B6BEDA2" w14:textId="77777777" w:rsidR="009A3D03" w:rsidRPr="00AC26F8" w:rsidRDefault="009A3D03" w:rsidP="000A48DA">
      <w:pPr>
        <w:pStyle w:val="Acknowledgement"/>
        <w:ind w:left="0" w:firstLine="0"/>
        <w:rPr>
          <w:b/>
          <w:sz w:val="22"/>
          <w:szCs w:val="22"/>
        </w:rPr>
      </w:pPr>
    </w:p>
    <w:tbl>
      <w:tblPr>
        <w:tblStyle w:val="TableGrid"/>
        <w:tblW w:w="0" w:type="auto"/>
        <w:tblLayout w:type="fixed"/>
        <w:tblLook w:val="04A0" w:firstRow="1" w:lastRow="0" w:firstColumn="1" w:lastColumn="0" w:noHBand="0" w:noVBand="1"/>
      </w:tblPr>
      <w:tblGrid>
        <w:gridCol w:w="3055"/>
        <w:gridCol w:w="3510"/>
        <w:gridCol w:w="2785"/>
      </w:tblGrid>
      <w:tr w:rsidR="00511986" w:rsidRPr="00AC26F8" w14:paraId="5FA9066E" w14:textId="77777777" w:rsidTr="00404258">
        <w:tc>
          <w:tcPr>
            <w:tcW w:w="3055" w:type="dxa"/>
          </w:tcPr>
          <w:p w14:paraId="5872F740" w14:textId="4F0D88DF" w:rsidR="009A3D03" w:rsidRPr="00AC26F8" w:rsidRDefault="009A3D03" w:rsidP="000A48DA">
            <w:pPr>
              <w:pStyle w:val="Acknowledgement"/>
              <w:ind w:left="0" w:firstLine="0"/>
              <w:rPr>
                <w:b/>
                <w:lang w:eastAsia="zh-CN"/>
              </w:rPr>
            </w:pPr>
            <w:r w:rsidRPr="00AC26F8">
              <w:rPr>
                <w:b/>
                <w:lang w:eastAsia="zh-CN"/>
              </w:rPr>
              <w:t>REAGENT or RESOURCE</w:t>
            </w:r>
          </w:p>
        </w:tc>
        <w:tc>
          <w:tcPr>
            <w:tcW w:w="3510" w:type="dxa"/>
          </w:tcPr>
          <w:p w14:paraId="4D8445CA" w14:textId="3FF2A114" w:rsidR="009A3D03" w:rsidRPr="00AC26F8" w:rsidRDefault="009A3D03" w:rsidP="000A48DA">
            <w:pPr>
              <w:pStyle w:val="Acknowledgement"/>
              <w:ind w:left="0" w:firstLine="0"/>
              <w:jc w:val="center"/>
              <w:rPr>
                <w:b/>
                <w:lang w:eastAsia="zh-CN"/>
              </w:rPr>
            </w:pPr>
            <w:r w:rsidRPr="00AC26F8">
              <w:rPr>
                <w:b/>
                <w:lang w:eastAsia="zh-CN"/>
              </w:rPr>
              <w:t>RESOURCE</w:t>
            </w:r>
          </w:p>
        </w:tc>
        <w:tc>
          <w:tcPr>
            <w:tcW w:w="2785" w:type="dxa"/>
          </w:tcPr>
          <w:p w14:paraId="667633AB" w14:textId="0242EABB" w:rsidR="009A3D03" w:rsidRPr="00AC26F8" w:rsidRDefault="009A3D03" w:rsidP="000A48DA">
            <w:pPr>
              <w:pStyle w:val="Acknowledgement"/>
              <w:ind w:left="0" w:firstLine="0"/>
              <w:jc w:val="center"/>
              <w:rPr>
                <w:b/>
                <w:lang w:eastAsia="zh-CN"/>
              </w:rPr>
            </w:pPr>
            <w:r w:rsidRPr="00AC26F8">
              <w:rPr>
                <w:b/>
                <w:lang w:eastAsia="zh-CN"/>
              </w:rPr>
              <w:t>IDENTIFIER</w:t>
            </w:r>
          </w:p>
        </w:tc>
      </w:tr>
      <w:tr w:rsidR="009A3D03" w:rsidRPr="00AC26F8" w14:paraId="46543B36" w14:textId="77777777" w:rsidTr="00135D36">
        <w:tc>
          <w:tcPr>
            <w:tcW w:w="9350" w:type="dxa"/>
            <w:gridSpan w:val="3"/>
          </w:tcPr>
          <w:p w14:paraId="00BF4F5C" w14:textId="1AEAC1CB" w:rsidR="009A3D03" w:rsidRPr="00AC26F8" w:rsidRDefault="009A3D03" w:rsidP="000A48DA">
            <w:pPr>
              <w:pStyle w:val="Acknowledgement"/>
              <w:ind w:left="0" w:firstLine="0"/>
              <w:rPr>
                <w:b/>
                <w:lang w:eastAsia="zh-CN"/>
              </w:rPr>
            </w:pPr>
            <w:r w:rsidRPr="00AC26F8">
              <w:rPr>
                <w:b/>
                <w:lang w:eastAsia="zh-CN"/>
              </w:rPr>
              <w:t>Deposited Data</w:t>
            </w:r>
          </w:p>
        </w:tc>
      </w:tr>
      <w:tr w:rsidR="00511986" w:rsidRPr="00AC26F8" w14:paraId="3B094576" w14:textId="77777777" w:rsidTr="00135D36">
        <w:tc>
          <w:tcPr>
            <w:tcW w:w="3055" w:type="dxa"/>
          </w:tcPr>
          <w:p w14:paraId="287068B4" w14:textId="4AA127D7" w:rsidR="00A4710C" w:rsidRPr="00AC26F8" w:rsidRDefault="00A4710C" w:rsidP="000A48DA">
            <w:pPr>
              <w:pStyle w:val="Acknowledgement"/>
              <w:ind w:left="0" w:firstLine="0"/>
              <w:rPr>
                <w:bCs/>
                <w:lang w:eastAsia="zh-CN"/>
              </w:rPr>
            </w:pPr>
            <w:r w:rsidRPr="00AC26F8">
              <w:rPr>
                <w:bCs/>
                <w:lang w:eastAsia="zh-CN"/>
              </w:rPr>
              <w:t>Human Microbiome Project</w:t>
            </w:r>
          </w:p>
        </w:tc>
        <w:tc>
          <w:tcPr>
            <w:tcW w:w="3510" w:type="dxa"/>
          </w:tcPr>
          <w:p w14:paraId="7B6D7769" w14:textId="5B395C94" w:rsidR="00A4710C"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w:instrText>
            </w:r>
            <w:r w:rsidRPr="00AC26F8">
              <w:rPr>
                <w:bCs/>
                <w:lang w:eastAsia="zh-CN"/>
              </w:rPr>
              <w:fldChar w:fldCharType="separate"/>
            </w:r>
            <w:r w:rsidR="00D42550" w:rsidRPr="00AC26F8">
              <w:rPr>
                <w:bCs/>
                <w:lang w:eastAsia="zh-CN"/>
              </w:rPr>
              <w:t>Human Microbiome Project Consortium, 2012</w:t>
            </w:r>
            <w:r w:rsidRPr="00AC26F8">
              <w:rPr>
                <w:bCs/>
                <w:lang w:eastAsia="zh-CN"/>
              </w:rPr>
              <w:fldChar w:fldCharType="end"/>
            </w:r>
          </w:p>
        </w:tc>
        <w:tc>
          <w:tcPr>
            <w:tcW w:w="2785" w:type="dxa"/>
          </w:tcPr>
          <w:p w14:paraId="26B27314" w14:textId="77777777" w:rsidR="00E61B1A" w:rsidRPr="00AC26F8" w:rsidRDefault="00E61B1A" w:rsidP="000A48DA">
            <w:pPr>
              <w:rPr>
                <w:bCs/>
              </w:rPr>
            </w:pPr>
          </w:p>
          <w:p w14:paraId="318AF5ED" w14:textId="7B8133F0" w:rsidR="00A4710C" w:rsidRPr="00AC26F8" w:rsidRDefault="00EF41AD" w:rsidP="000A48DA">
            <w:pPr>
              <w:rPr>
                <w:bCs/>
              </w:rPr>
            </w:pPr>
            <w:r w:rsidRPr="00AC26F8">
              <w:rPr>
                <w:bCs/>
              </w:rPr>
              <w:t xml:space="preserve">SRA study </w:t>
            </w:r>
            <w:r w:rsidR="00EC47AA" w:rsidRPr="00AC26F8">
              <w:rPr>
                <w:bCs/>
              </w:rPr>
              <w:t>PRJNA48489</w:t>
            </w:r>
          </w:p>
        </w:tc>
      </w:tr>
      <w:tr w:rsidR="00511986" w:rsidRPr="00AC26F8" w14:paraId="2092370D" w14:textId="77777777" w:rsidTr="00135D36">
        <w:tc>
          <w:tcPr>
            <w:tcW w:w="3055" w:type="dxa"/>
          </w:tcPr>
          <w:p w14:paraId="6AB1BC40" w14:textId="77777777" w:rsidR="00135D36" w:rsidRPr="00AC26F8" w:rsidRDefault="00135D36" w:rsidP="000A48DA">
            <w:pPr>
              <w:pStyle w:val="Acknowledgement"/>
              <w:ind w:left="0" w:firstLine="0"/>
              <w:rPr>
                <w:bCs/>
                <w:lang w:eastAsia="zh-CN"/>
              </w:rPr>
            </w:pPr>
          </w:p>
          <w:p w14:paraId="6DBA9AD4" w14:textId="621F6D52" w:rsidR="00A4710C" w:rsidRPr="00AC26F8" w:rsidRDefault="009E5567" w:rsidP="000A48DA">
            <w:pPr>
              <w:pStyle w:val="Acknowledgement"/>
              <w:ind w:left="0" w:firstLine="0"/>
              <w:rPr>
                <w:bCs/>
                <w:lang w:eastAsia="zh-CN"/>
              </w:rPr>
            </w:pPr>
            <w:r w:rsidRPr="00AC26F8">
              <w:rPr>
                <w:bCs/>
                <w:lang w:eastAsia="zh-CN"/>
              </w:rPr>
              <w:t>MSK cohort</w:t>
            </w:r>
          </w:p>
        </w:tc>
        <w:tc>
          <w:tcPr>
            <w:tcW w:w="3510" w:type="dxa"/>
          </w:tcPr>
          <w:p w14:paraId="0C5130C9" w14:textId="77777777" w:rsidR="00135D36" w:rsidRPr="00AC26F8" w:rsidRDefault="00135D36" w:rsidP="000A48DA">
            <w:pPr>
              <w:pStyle w:val="Acknowledgement"/>
              <w:ind w:left="0" w:firstLine="0"/>
              <w:rPr>
                <w:bCs/>
                <w:lang w:eastAsia="zh-CN"/>
              </w:rPr>
            </w:pPr>
          </w:p>
          <w:p w14:paraId="2AD2A47D" w14:textId="7E90992C" w:rsidR="00A4710C"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DOI":"10.1101/2021.08.23.457365","First":false,"Last":false,"abstract":"&lt;p&gt;Hospitalized patients receiving hematopoietic cell transplants provide a unique opportunity to study how the human gut microbiome changes in response to perturbations, and how the resulting changes in the microbiome feedback on its living host. We previously compiled a large-scale longitudinal dataset of stool microbiome compositions from these patients and associated metadata1. In that dataset the microbiome analysis was limited to the taxonomic composition of the bacterial population obtained from 16S rRNA gene sequencing. Here, we augment those data with shotgun metagenomic sequences from a nested subset of 395 stool samples. We provide accession numbers that link each sample to the paired-end sequencing files deposited in a public repository, which can be directly accessed by the online services of PATRIC2 to be analyzed without the users having to download or transfer the files. We provide examples that show how shotgun sequencing enriches microbiome analyses beyond the taxonomic composition such as the analysis of gene functions including virulence factors and antibiotic resistances, and the assembly of genomes from metagenomic data.&lt;/p&gt;","author":[{"family":"Yan","given":"Jinyuan"},{"family":"Liao","given":"Chen"},{"family":"Taylor","given":"Bradford P."},{"family":"Fontana","given":"Emily"},{"family":"Amoretti","given":"Luigi A."},{"family":"Wright","given":"Roberta J."},{"family":"Dai","given":"Anqi"},{"family":"Waters","given":"Nicholas"},{"family":"Peled","given":"Jonathan U."},{"family":"Taur","given":"Ying"},{"family":"Perales","given":"Miguel-Angel"},{"family":"Siranosian","given":"Benjamin A"},{"family":"Bhatt","given":"Ami S"},{"family":"van den Brink","given":"Marcel R. M."},{"family":"Pamer","given":"Eric G."},{"family":"Schluter","given":"Jonas"},{"family":"Xavier","given":"Joao"}],"authorYearDisplayFormat":false,"citation-label":"11663133","container-title":"BioRxiv","container-title-short":"BioRxiv","id":"11663133","invisible":false,"issued":{"date-parts":[["2021","8","24"]]},"journalAbbreviation":"BioRxiv","suppress-author":false,"title":"A compilation of fecal microbiome shotgun metagenomics from hospitalized patients undergoing hematopoietic cell transplantation","type":"article-journal"}]</w:instrText>
            </w:r>
            <w:r w:rsidRPr="00AC26F8">
              <w:rPr>
                <w:bCs/>
                <w:lang w:eastAsia="zh-CN"/>
              </w:rPr>
              <w:fldChar w:fldCharType="separate"/>
            </w:r>
            <w:r w:rsidR="00D42550" w:rsidRPr="00AC26F8">
              <w:rPr>
                <w:bCs/>
                <w:lang w:eastAsia="zh-CN"/>
              </w:rPr>
              <w:t>Liao et al., 2021; Yan et al., 2021</w:t>
            </w:r>
            <w:r w:rsidRPr="00AC26F8">
              <w:rPr>
                <w:bCs/>
                <w:lang w:eastAsia="zh-CN"/>
              </w:rPr>
              <w:fldChar w:fldCharType="end"/>
            </w:r>
          </w:p>
        </w:tc>
        <w:tc>
          <w:tcPr>
            <w:tcW w:w="2785" w:type="dxa"/>
          </w:tcPr>
          <w:p w14:paraId="6DFD116B" w14:textId="53344CD0" w:rsidR="00A4710C" w:rsidRPr="00AC26F8" w:rsidRDefault="00EF41AD" w:rsidP="000A48DA">
            <w:pPr>
              <w:pStyle w:val="Acknowledgement"/>
              <w:ind w:left="0" w:firstLine="0"/>
              <w:rPr>
                <w:bCs/>
                <w:lang w:eastAsia="zh-CN"/>
              </w:rPr>
            </w:pPr>
            <w:r w:rsidRPr="00AC26F8">
              <w:rPr>
                <w:bCs/>
                <w:lang w:eastAsia="zh-CN"/>
              </w:rPr>
              <w:t xml:space="preserve">SRA studies </w:t>
            </w:r>
            <w:r w:rsidR="00EC47AA" w:rsidRPr="00AC26F8">
              <w:rPr>
                <w:bCs/>
                <w:lang w:eastAsia="zh-CN"/>
              </w:rPr>
              <w:t>PRJNA394877, PRJNA607574, PRJNA606262, PRJNA548153, PRJNA545312</w:t>
            </w:r>
          </w:p>
        </w:tc>
      </w:tr>
      <w:tr w:rsidR="00511986" w:rsidRPr="00AC26F8" w14:paraId="757F0901" w14:textId="77777777" w:rsidTr="00135D36">
        <w:tc>
          <w:tcPr>
            <w:tcW w:w="3055" w:type="dxa"/>
          </w:tcPr>
          <w:p w14:paraId="2456A6E5" w14:textId="7618C259" w:rsidR="00A4710C" w:rsidRPr="00AC26F8" w:rsidRDefault="009E5567" w:rsidP="000A48DA">
            <w:pPr>
              <w:pStyle w:val="Acknowledgement"/>
              <w:ind w:left="0" w:firstLine="0"/>
              <w:rPr>
                <w:bCs/>
                <w:lang w:eastAsia="zh-CN"/>
              </w:rPr>
            </w:pPr>
            <w:r w:rsidRPr="00AC26F8">
              <w:rPr>
                <w:bCs/>
                <w:lang w:eastAsia="zh-CN"/>
              </w:rPr>
              <w:t xml:space="preserve">PRISM, </w:t>
            </w:r>
            <w:proofErr w:type="spellStart"/>
            <w:r w:rsidRPr="00AC26F8">
              <w:rPr>
                <w:bCs/>
                <w:lang w:eastAsia="zh-CN"/>
              </w:rPr>
              <w:t>LifeLines</w:t>
            </w:r>
            <w:proofErr w:type="spellEnd"/>
            <w:r w:rsidRPr="00AC26F8">
              <w:rPr>
                <w:bCs/>
                <w:lang w:eastAsia="zh-CN"/>
              </w:rPr>
              <w:t xml:space="preserve"> DEEP and NLIDB cohorts</w:t>
            </w:r>
          </w:p>
        </w:tc>
        <w:tc>
          <w:tcPr>
            <w:tcW w:w="3510" w:type="dxa"/>
          </w:tcPr>
          <w:p w14:paraId="2B4D695F" w14:textId="4BE36183" w:rsidR="00A4710C"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564-018-0306-4","First":false,"Last":false,"PMCID":"PMC6342642","PMID":"30531976","abstract":"The inflammatory bowel diseases (IBDs), which include Crohn's disease (CD) and ulcerative colitis (UC), are multifactorial chronic conditions of the gastrointestinal tract. While IBD has been associated with dramatic changes in the gut microbiota, changes in the gut metabolome-the molecular interface between host and microbiota-are less well understood. To address this gap, we performed untargeted metabolomic and shotgun metagenomic profiling of cross-sectional stool samples from discovery (n = 155) and validation (n = 65) cohorts of CD, UC and non-IBD control patients. Metabolomic and metagenomic profiles were broadly correlated with faecal calprotectin levels (a measure of gut inflammation). Across &gt;8,000 measured metabolite features, we identified chemicals and chemical classes that were differentially abundant in IBD, including enrichments for sphingolipids and bile acids, and depletions for triacylglycerols and tetrapyrroles. While &gt; 50% of differentially abundant metabolite features were uncharacterized, many could be assigned putative roles through metabolomic 'guilt by association' (covariation with known metabolites). Differentially abundant species and functions from the metagenomic profiles reflected adaptation to oxidative stress in the IBD gut, and were individually consistent with previous findings. Integrating these data, however, we identified 122 robust associations between differentially abundant species and well-characterized differentially abundant metabolites, indicating possible mechanistic relationships that are perturbed in IBD. Finally, we found that metabolome- and metagenome-based classifiers of IBD status were highly accurate and, like the vast majority of individual trends, generalized well to the independent validation cohort. Our findings thus provide an improved understanding of perturbations of the microbiome-metabolome interface in IBD, including identification of many potential diagnostic and therapeutic targets.","author":[{"family":"Franzosa","given":"Eric A"},{"family":"Sirota-Madi","given":"Alexandra"},{"family":"Avila-Pacheco","given":"Julian"},{"family":"Fornelos","given":"Nadine"},{"family":"Haiser","given":"Henry J"},{"family":"Reinker","given":"Stefan"},{"family":"Vatanen","given":"Tommi"},{"family":"Hall","given":"A Brantley"},{"family":"Mallick","given":"Himel"},{"family":"McIver","given":"Lauren J"},{"family":"Sauk","given":"Jenny S"},{"family":"Wilson","given":"Robin G"},{"family":"Stevens","given":"Betsy W"},{"family":"Scott","given":"Justin M"},{"family":"Pierce","given":"Kerry"},{"family":"Deik","given":"Amy A"},{"family":"Bullock","given":"Kevin"},{"family":"Imhann","given":"Floris"},{"family":"Porter","given":"Jeffrey A"},{"family":"Zhernakova","given":"Alexandra"},{"family":"Fu","given":"Jingyuan"},{"family":"Weersma","given":"Rinse K"},{"family":"Wijmenga","given":"Cisca"},{"family":"Clish","given":"Clary B"},{"family":"Vlamakis","given":"Hera"},{"family":"Huttenhower","given":"Curtis"},{"family":"Xavier","given":"Ramnik J"}],"authorYearDisplayFormat":false,"citation-label":"6133487","container-title":"Nature Microbiology","container-title-short":"Nat. Microbiol.","id":"6133487","invisible":false,"issue":"2","issued":{"date-parts":[["2019","2"]]},"journalAbbreviation":"Nat. Microbiol.","page":"293-305","suppress-author":false,"title":"Gut microbiome structure and metabolic activity in inflammatory bowel disease.","type":"article-journal","volume":"4"}]</w:instrText>
            </w:r>
            <w:r w:rsidRPr="00AC26F8">
              <w:rPr>
                <w:bCs/>
                <w:lang w:eastAsia="zh-CN"/>
              </w:rPr>
              <w:fldChar w:fldCharType="separate"/>
            </w:r>
            <w:r w:rsidR="00D42550" w:rsidRPr="00AC26F8">
              <w:rPr>
                <w:bCs/>
                <w:lang w:eastAsia="zh-CN"/>
              </w:rPr>
              <w:t>Franzosa et al., 2019</w:t>
            </w:r>
            <w:r w:rsidRPr="00AC26F8">
              <w:rPr>
                <w:bCs/>
                <w:lang w:eastAsia="zh-CN"/>
              </w:rPr>
              <w:fldChar w:fldCharType="end"/>
            </w:r>
          </w:p>
        </w:tc>
        <w:tc>
          <w:tcPr>
            <w:tcW w:w="2785" w:type="dxa"/>
          </w:tcPr>
          <w:p w14:paraId="130C55DE" w14:textId="77777777" w:rsidR="005A4995" w:rsidRPr="00AC26F8" w:rsidRDefault="005A4995" w:rsidP="000A48DA">
            <w:pPr>
              <w:rPr>
                <w:bCs/>
              </w:rPr>
            </w:pPr>
          </w:p>
          <w:p w14:paraId="53D0349B" w14:textId="4ECFC02D" w:rsidR="009E5567" w:rsidRPr="00AC26F8" w:rsidRDefault="00EF41AD" w:rsidP="000A48DA">
            <w:pPr>
              <w:rPr>
                <w:bCs/>
              </w:rPr>
            </w:pPr>
            <w:r w:rsidRPr="00AC26F8">
              <w:rPr>
                <w:bCs/>
              </w:rPr>
              <w:t xml:space="preserve">SRA study </w:t>
            </w:r>
            <w:hyperlink r:id="rId18" w:history="1">
              <w:r w:rsidR="005B7A6E" w:rsidRPr="00AC26F8">
                <w:rPr>
                  <w:bCs/>
                </w:rPr>
                <w:t>PRJNA400072</w:t>
              </w:r>
            </w:hyperlink>
          </w:p>
        </w:tc>
      </w:tr>
      <w:tr w:rsidR="008000E7" w:rsidRPr="00AC26F8" w14:paraId="6FE62AA4" w14:textId="77777777" w:rsidTr="00135D36">
        <w:tc>
          <w:tcPr>
            <w:tcW w:w="3055" w:type="dxa"/>
          </w:tcPr>
          <w:p w14:paraId="033437C9" w14:textId="38CC0508" w:rsidR="009E5567" w:rsidRPr="00AC26F8" w:rsidRDefault="009E5567" w:rsidP="000A48DA">
            <w:pPr>
              <w:pStyle w:val="Acknowledgement"/>
              <w:ind w:left="0" w:firstLine="0"/>
              <w:rPr>
                <w:bCs/>
                <w:lang w:eastAsia="zh-CN"/>
              </w:rPr>
            </w:pPr>
            <w:r w:rsidRPr="00AC26F8">
              <w:rPr>
                <w:bCs/>
                <w:lang w:eastAsia="zh-CN"/>
              </w:rPr>
              <w:t>UMH cohort</w:t>
            </w:r>
          </w:p>
        </w:tc>
        <w:tc>
          <w:tcPr>
            <w:tcW w:w="3510" w:type="dxa"/>
          </w:tcPr>
          <w:p w14:paraId="054CCB67" w14:textId="7A397BFA"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128/mBio.01021-14","First":false,"Last":false,"PMCID":"PMC4010826","PMID":"24803517","abstract":"Antibiotic usage is the most commonly cited risk factor for hospital-acquired Clostridium difficile infections (CDI). The increased risk is due to disruption of the indigenous microbiome and a subsequent decrease in colonization resistance by the perturbed bacterial community; however, the specific changes in the microbiome that lead to increased risk are poorly understood. We developed statistical models that incorporated microbiome data with clinical and demographic data to better understand why individuals develop CDI. The 16S rRNA genes were sequenced from the feces of 338 individuals, including cases, diarrheal controls, and nondiarrheal controls. We modeled CDI and diarrheal status using multiple clinical variables, including age, antibiotic use, antacid use, and other known risk factors using logit regression. This base model was compared to models that incorporated microbiome data, using diversity metrics, community types, or specific bacterial populations, to identify characteristics of the microbiome associated with CDI susceptibility or resistance. The addition of microbiome data significantly improved our ability to distinguish CDI status when comparing cases or diarrheal controls to nondiarrheal controls. However, only when we assigned samples to community types was it possible to differentiate cases from diarrheal controls. Several bacterial species within the Ruminococcaceae, Lachnospiraceae, Bacteroides, and Porphyromonadaceae were largely absent in cases and highly associated with nondiarrheal controls. The improved discriminatory ability of our microbiome-based models confirms the theory that factors affecting the microbiome influence CDI. IMPORTANCE The gut microbiome, composed of the trillions of bacteria residing in the gastrointestinal tract, is responsible for a number of critical functions within the host. These include digestion, immune system stimulation, and colonization resistance. The microbiome's role in colonization resistance, which is the ability to prevent and limit pathogen colonization and growth, is key for protection against Clostridium difficile infections. However, the bacteria that are important for colonization resistance have not yet been elucidated. Using statistical modeling techniques and different representations of the microbiome, we demonstrated that several community types and the loss of several bacterial populations, including Bacteroides, Lachnospiraceae, and Ruminococcaceae, are associated with CDI. Our results emphasize the importance of considering the microbiome in mediating colonization resistance and may also direct the design of future multispecies probiotic therapies.","author":[{"family":"Schubert","given":"Alyxandria M"},{"family":"Rogers","given":"Mary A M"},{"family":"Ring","given":"Cathrin"},{"family":"Mogle","given":"Jill"},{"family":"Petrosino","given":"Joseph P"},{"family":"Young","given":"Vincent B"},{"family":"Aronoff","given":"David M"},{"family":"Schloss","given":"Patrick D"}],"authorYearDisplayFormat":false,"citation-label":"1276854","container-title":"mBio","container-title-short":"MBio","id":"1276854","invisible":false,"issue":"3","issued":{"date-parts":[["2014","5","6"]]},"journalAbbreviation":"MBio","page":"e01021-14","suppress-author":false,"title":"Microbiome data distinguish patients with Clostridium difficile infection and non-C. difficile-associated diarrhea from healthy controls.","type":"article-journal","volume":"5"}]</w:instrText>
            </w:r>
            <w:r w:rsidRPr="00AC26F8">
              <w:rPr>
                <w:bCs/>
                <w:lang w:eastAsia="zh-CN"/>
              </w:rPr>
              <w:fldChar w:fldCharType="separate"/>
            </w:r>
            <w:r w:rsidR="00D42550" w:rsidRPr="00AC26F8">
              <w:rPr>
                <w:bCs/>
                <w:lang w:eastAsia="zh-CN"/>
              </w:rPr>
              <w:t>Schubert et al., 2014</w:t>
            </w:r>
            <w:r w:rsidRPr="00AC26F8">
              <w:rPr>
                <w:bCs/>
                <w:lang w:eastAsia="zh-CN"/>
              </w:rPr>
              <w:fldChar w:fldCharType="end"/>
            </w:r>
          </w:p>
        </w:tc>
        <w:tc>
          <w:tcPr>
            <w:tcW w:w="2785" w:type="dxa"/>
          </w:tcPr>
          <w:p w14:paraId="6E23D66E" w14:textId="15CC1F82" w:rsidR="009E5567" w:rsidRPr="00AC26F8" w:rsidRDefault="005B7A6E" w:rsidP="000A48DA">
            <w:pPr>
              <w:pStyle w:val="Acknowledgement"/>
              <w:ind w:left="0" w:firstLine="0"/>
              <w:rPr>
                <w:bCs/>
                <w:lang w:eastAsia="zh-CN"/>
              </w:rPr>
            </w:pPr>
            <w:r w:rsidRPr="00AC26F8">
              <w:rPr>
                <w:bCs/>
                <w:lang w:eastAsia="zh-CN"/>
              </w:rPr>
              <w:t>mothur.org/</w:t>
            </w:r>
            <w:proofErr w:type="spellStart"/>
            <w:r w:rsidRPr="00AC26F8">
              <w:rPr>
                <w:bCs/>
                <w:lang w:eastAsia="zh-CN"/>
              </w:rPr>
              <w:t>CDI_MicrobiomeModeling</w:t>
            </w:r>
            <w:proofErr w:type="spellEnd"/>
            <w:r w:rsidRPr="00AC26F8">
              <w:rPr>
                <w:bCs/>
                <w:lang w:eastAsia="zh-CN"/>
              </w:rPr>
              <w:t>/</w:t>
            </w:r>
          </w:p>
        </w:tc>
      </w:tr>
      <w:tr w:rsidR="008000E7" w:rsidRPr="00AC26F8" w14:paraId="76A48F88" w14:textId="77777777" w:rsidTr="00135D36">
        <w:tc>
          <w:tcPr>
            <w:tcW w:w="3055" w:type="dxa"/>
          </w:tcPr>
          <w:p w14:paraId="5687E6A7" w14:textId="3A328E15" w:rsidR="009E5567" w:rsidRPr="00AC26F8" w:rsidRDefault="009E5567" w:rsidP="000A48DA">
            <w:pPr>
              <w:pStyle w:val="Acknowledgement"/>
              <w:ind w:left="0" w:firstLine="0"/>
              <w:rPr>
                <w:bCs/>
                <w:lang w:eastAsia="zh-CN"/>
              </w:rPr>
            </w:pPr>
            <w:r w:rsidRPr="00AC26F8">
              <w:rPr>
                <w:bCs/>
                <w:lang w:eastAsia="zh-CN"/>
              </w:rPr>
              <w:t>RISK</w:t>
            </w:r>
            <w:r w:rsidR="00900149" w:rsidRPr="00AC26F8">
              <w:rPr>
                <w:bCs/>
                <w:lang w:eastAsia="zh-CN"/>
              </w:rPr>
              <w:t xml:space="preserve"> cohort</w:t>
            </w:r>
          </w:p>
        </w:tc>
        <w:tc>
          <w:tcPr>
            <w:tcW w:w="3510" w:type="dxa"/>
          </w:tcPr>
          <w:p w14:paraId="36A882AA" w14:textId="279E531A"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4.02.005","First":false,"Last":false,"PMCID":"PMC4059512","PMID":"24629344","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lt;br&gt;&lt;br&gt;Copyright © 2014 Elsevier Inc. All rights reserved.","author":[{"family":"Gevers","given":"Dirk"},{"family":"Kugathasan","given":"Subra"},{"family":"Denson","given":"Lee A"},{"family":"Vázquez-Baeza","given":"Yoshiki"},{"family":"Van Treuren","given":"Will"},{"family":"Ren","given":"Boyu"},{"family":"Schwager","given":"Emma"},{"family":"Knights","given":"Dan"},{"family":"Song","given":"Se Jin"},{"family":"Yassour","given":"Moran"},{"family":"Morgan","given":"Xochitl C"},{"family":"Kostic","given":"Aleksandar D"},{"family":"Luo","given":"Chengwei"},{"family":"González","given":"Antonio"},{"family":"McDonald","given":"Daniel"},{"family":"Haberman","given":"Yael"},{"family":"Walters","given":"Thomas"},{"family":"Baker","given":"Susan"},{"family":"Rosh","given":"Joel"},{"family":"Stephens","given":"Michael"},{"family":"Heyman","given":"Melvin"},{"family":"Markowitz","given":"James"},{"family":"Baldassano","given":"Robert"},{"family":"Griffiths","given":"Anne"},{"family":"Sylvester","given":"Francisco"},{"family":"Mack","given":"David"},{"family":"Kim","given":"Sandra"},{"family":"Crandall","given":"Wallace"},{"family":"Hyams","given":"Jeffrey"},{"family":"Huttenhower","given":"Curtis"},{"family":"Knight","given":"Rob"},{"family":"Xavier","given":"Ramnik J"}],"authorYearDisplayFormat":false,"citation-label":"56833","container-title":"Cell Host &amp; Microbe","container-title-short":"Cell Host Microbe","id":"56833","invisible":false,"issue":"3","issued":{"date-parts":[["2014","3","12"]]},"journalAbbreviation":"Cell Host Microbe","page":"382-392","suppress-author":false,"title":"The treatment-naive microbiome in new-onset Crohn's disease.","type":"article-journal","volume":"15"}]</w:instrText>
            </w:r>
            <w:r w:rsidRPr="00AC26F8">
              <w:rPr>
                <w:bCs/>
                <w:lang w:eastAsia="zh-CN"/>
              </w:rPr>
              <w:fldChar w:fldCharType="separate"/>
            </w:r>
            <w:r w:rsidR="00D42550" w:rsidRPr="00AC26F8">
              <w:rPr>
                <w:bCs/>
                <w:lang w:eastAsia="zh-CN"/>
              </w:rPr>
              <w:t>Gevers et al., 2014</w:t>
            </w:r>
            <w:r w:rsidRPr="00AC26F8">
              <w:rPr>
                <w:bCs/>
                <w:lang w:eastAsia="zh-CN"/>
              </w:rPr>
              <w:fldChar w:fldCharType="end"/>
            </w:r>
          </w:p>
        </w:tc>
        <w:tc>
          <w:tcPr>
            <w:tcW w:w="2785" w:type="dxa"/>
          </w:tcPr>
          <w:p w14:paraId="79A9801B" w14:textId="1E5BA546" w:rsidR="009E5567" w:rsidRPr="00AC26F8" w:rsidRDefault="00EF41AD" w:rsidP="000A48DA">
            <w:pPr>
              <w:pStyle w:val="NormalWeb"/>
              <w:rPr>
                <w:bCs/>
              </w:rPr>
            </w:pPr>
            <w:r w:rsidRPr="00AC26F8">
              <w:rPr>
                <w:bCs/>
              </w:rPr>
              <w:t xml:space="preserve">SRA study SRP040765 </w:t>
            </w:r>
          </w:p>
        </w:tc>
      </w:tr>
      <w:tr w:rsidR="008000E7" w:rsidRPr="00AC26F8" w14:paraId="7E5427D3" w14:textId="77777777" w:rsidTr="00135D36">
        <w:tc>
          <w:tcPr>
            <w:tcW w:w="3055" w:type="dxa"/>
          </w:tcPr>
          <w:p w14:paraId="379C664C" w14:textId="60E41073" w:rsidR="009E5567" w:rsidRPr="00AC26F8" w:rsidRDefault="009E5567" w:rsidP="000A48DA">
            <w:pPr>
              <w:pStyle w:val="Acknowledgement"/>
              <w:ind w:left="0" w:firstLine="0"/>
              <w:rPr>
                <w:bCs/>
                <w:lang w:eastAsia="zh-CN"/>
              </w:rPr>
            </w:pPr>
            <w:r w:rsidRPr="00AC26F8">
              <w:rPr>
                <w:bCs/>
                <w:lang w:eastAsia="zh-CN"/>
              </w:rPr>
              <w:t>Belgium PSC/IBD cohort</w:t>
            </w:r>
          </w:p>
        </w:tc>
        <w:tc>
          <w:tcPr>
            <w:tcW w:w="3510" w:type="dxa"/>
          </w:tcPr>
          <w:p w14:paraId="060D5498" w14:textId="284BFA21"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564-019-0483-9","First":false,"Last":false,"PMID":"31209308","abstract":"Recent work has highlighted the importance of confounder control in microbiome association studies1,2. For instance, multiple pathologies previously linked to gut ecosystem dysbiosis display concomitant changes in stool consistency3-6, a major covariate of microbiome variation2,7. In those cases, observed microbiota alterations could largely reflect variation in faecal water content. Moreover, stool moisture variation has been linked to fluctuations in faecal microbial load, inducing artefacts in relative abundance profile analyses8,9. Hence, the identification of associations between the gut microbiota and specific disease manifestations in pathologies with complex aetiologies requires a deconfounded, quantitative assessment of microbiome variation. Here, we revisit a disease association microbiome data set comprising 106 patients with primary sclerosing cholangitis (PSC) and/or inflammatory bowel disease10. Assessing quantitative taxon abundances9, we study microbiome alterations beyond symptomatic stool moisture variation. We observe an increased prevalence of a low cell count Bacteroides 2 enterotype across the pathologies studied, with microbial loads correlating inversely with intestinal and systemic inflammation markers. Quantitative analyses allow us to differentiate between taxa associated with either intestinal inflammation severity (Fusobacterium) or cholangitis/biliary obstruction (Enterococcus) among previously suggested PSC marker genera. We identify and validate a near-exclusion pattern between the inflammation-associated Fusobacterium and Veillonella genera, with Fusobacterium detection being restricted to Crohn's disease and patients with PSC-Crohn's disease. Overall, through absolute quantification and confounder control, we single out clear-cut microbiome markers associated with pathophysiological manifestations and disease diagnosis.","author":[{"family":"Vieira-Silva","given":"Sara"},{"family":"Sabino","given":"João"},{"family":"Valles-Colomer","given":"Mireia"},{"family":"Falony","given":"Gwen"},{"family":"Kathagen","given":"Gunter"},{"family":"Caenepeel","given":"Clara"},{"family":"Cleynen","given":"Isabelle"},{"family":"van der Merwe","given":"Schalk"},{"family":"Vermeire","given":"Séverine"},{"family":"Raes","given":"Jeroen"}],"authorYearDisplayFormat":false,"citation-label":"7241930","container-title":"Nature Microbiology","container-title-short":"Nat. Microbiol.","id":"7241930","invisible":false,"issue":"11","issued":{"date-parts":[["2019","11"]]},"journalAbbreviation":"Nat. Microbiol.","page":"1826-1831","suppress-author":false,"title":"Quantitative microbiome profiling disentangles inflammation- and bile duct obstruction-associated microbiota alterations across PSC/IBD diagnoses.","type":"article-journal","volume":"4"}]</w:instrText>
            </w:r>
            <w:r w:rsidRPr="00AC26F8">
              <w:rPr>
                <w:bCs/>
                <w:lang w:eastAsia="zh-CN"/>
              </w:rPr>
              <w:fldChar w:fldCharType="separate"/>
            </w:r>
            <w:r w:rsidR="00D42550" w:rsidRPr="00AC26F8">
              <w:rPr>
                <w:bCs/>
                <w:lang w:eastAsia="zh-CN"/>
              </w:rPr>
              <w:t>Vieira-Silva et al., 2019</w:t>
            </w:r>
            <w:r w:rsidRPr="00AC26F8">
              <w:rPr>
                <w:bCs/>
                <w:lang w:eastAsia="zh-CN"/>
              </w:rPr>
              <w:fldChar w:fldCharType="end"/>
            </w:r>
          </w:p>
        </w:tc>
        <w:tc>
          <w:tcPr>
            <w:tcW w:w="2785" w:type="dxa"/>
          </w:tcPr>
          <w:p w14:paraId="2130771C" w14:textId="77777777" w:rsidR="00EF41AD" w:rsidRPr="00AC26F8" w:rsidRDefault="00EF41AD" w:rsidP="000A48DA">
            <w:pPr>
              <w:rPr>
                <w:bCs/>
              </w:rPr>
            </w:pPr>
            <w:r w:rsidRPr="00AC26F8">
              <w:rPr>
                <w:bCs/>
              </w:rPr>
              <w:t>European Genome-phenome Archive</w:t>
            </w:r>
          </w:p>
          <w:p w14:paraId="4872FCAC" w14:textId="05931F2E" w:rsidR="009E5567" w:rsidRPr="00AC26F8" w:rsidRDefault="00EF41AD" w:rsidP="000A48DA">
            <w:pPr>
              <w:rPr>
                <w:bCs/>
              </w:rPr>
            </w:pPr>
            <w:r w:rsidRPr="00AC26F8">
              <w:rPr>
                <w:bCs/>
              </w:rPr>
              <w:t>EGAS00001003600</w:t>
            </w:r>
          </w:p>
        </w:tc>
      </w:tr>
      <w:tr w:rsidR="008000E7" w:rsidRPr="00AC26F8" w14:paraId="0A61FB62" w14:textId="77777777" w:rsidTr="00135D36">
        <w:tc>
          <w:tcPr>
            <w:tcW w:w="3055" w:type="dxa"/>
          </w:tcPr>
          <w:p w14:paraId="6E44188B" w14:textId="3DA8A887" w:rsidR="009E5567" w:rsidRPr="00AC26F8" w:rsidRDefault="009E5567" w:rsidP="000A48DA">
            <w:pPr>
              <w:pStyle w:val="Acknowledgement"/>
              <w:ind w:left="0" w:firstLine="0"/>
              <w:rPr>
                <w:bCs/>
                <w:lang w:eastAsia="zh-CN"/>
              </w:rPr>
            </w:pPr>
            <w:r w:rsidRPr="00AC26F8">
              <w:rPr>
                <w:bCs/>
                <w:lang w:eastAsia="zh-CN"/>
              </w:rPr>
              <w:t>PROTECT cohort</w:t>
            </w:r>
          </w:p>
        </w:tc>
        <w:tc>
          <w:tcPr>
            <w:tcW w:w="3510" w:type="dxa"/>
          </w:tcPr>
          <w:p w14:paraId="456E7073" w14:textId="6F576995" w:rsidR="009E5567" w:rsidRPr="00AC26F8" w:rsidRDefault="0049059B"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8.09.009","First":false,"Last":false,"PMCID":"PMC6277984","PMID":"30308161","abstract":"Evaluating progression risk and determining optimal therapy for ulcerative colitis (UC) is challenging as many patients exhibit incomplete responses to treatment. As part of the PROTECT (Predicting Response to Standardized Colitis Therapy) Study, we evaluated the role of the gut microbiome in disease course for 405 pediatric, new-onset, treatment-naive UC patients. Patients were monitored for 1 year upon treatment initiation, and microbial taxonomic composition was analyzed from fecal samples and rectal biopsies. Depletion of core gut microbes and expansion of bacteria typical of the oral cavity were associated with baseline disease severity. Remission and refractory disease were linked to species-specific temporal changes that may be implicative of therapy efficacy, and a pronounced increase in microbiome variability was observed prior to colectomy. Finally, microbial associations with disease-associated serological markers suggest host-microbial interactions in UC. These insights will help improve existing treatments and develop therapeutic approaches guiding optimal medical care.&lt;br&gt;&lt;br&gt;Copyright © 2018 Elsevier Inc. All rights reserved.","author":[{"family":"Schirmer","given":"Melanie"},{"family":"Denson","given":"Lee"},{"family":"Vlamakis","given":"Hera"},{"family":"Franzosa","given":"Eric A"},{"family":"Thomas","given":"Sonia"},{"family":"Gotman","given":"Nathan M"},{"family":"Rufo","given":"Paul"},{"family":"Baker","given":"Susan S"},{"family":"Sauer","given":"Cary"},{"family":"Markowitz","given":"James"},{"family":"Pfefferkorn","given":"Marian"},{"family":"Oliva-Hemker","given":"Maria"},{"family":"Rosh","given":"Joel"},{"family":"Otley","given":"Anthony"},{"family":"Boyle","given":"Brendan"},{"family":"Mack","given":"David"},{"family":"Baldassano","given":"Robert"},{"family":"Keljo","given":"David"},{"family":"LeLeiko","given":"Neal"},{"family":"Heyman","given":"Melvin"},{"family":"Griffiths","given":"Anne"},{"family":"Patel","given":"Ashish S"},{"family":"Noe","given":"Joshua"},{"family":"Kugathasan","given":"Subra"},{"family":"Walters","given":"Thomas"},{"family":"Huttenhower","given":"Curtis"},{"family":"Hyams","given":"Jeffrey"},{"family":"Xavier","given":"Ramnik J"}],"authorYearDisplayFormat":false,"citation-label":"5862814","container-title":"Cell Host &amp; Microbe","container-title-short":"Cell Host Microbe","id":"5862814","invisible":false,"issue":"4","issued":{"date-parts":[["2018","10","10"]]},"journalAbbreviation":"Cell Host Microbe","page":"600-610.e4","suppress-author":false,"title":"Compositional and temporal changes in the gut microbiome of pediatric ulcerative colitis patients are linked to disease course.","type":"article-journal","volume":"24"}]</w:instrText>
            </w:r>
            <w:r w:rsidRPr="00AC26F8">
              <w:rPr>
                <w:bCs/>
                <w:lang w:eastAsia="zh-CN"/>
              </w:rPr>
              <w:fldChar w:fldCharType="separate"/>
            </w:r>
            <w:r w:rsidR="00D42550" w:rsidRPr="00AC26F8">
              <w:rPr>
                <w:bCs/>
                <w:lang w:eastAsia="zh-CN"/>
              </w:rPr>
              <w:t>Schirmer et al., 2018</w:t>
            </w:r>
            <w:r w:rsidRPr="00AC26F8">
              <w:rPr>
                <w:bCs/>
                <w:lang w:eastAsia="zh-CN"/>
              </w:rPr>
              <w:fldChar w:fldCharType="end"/>
            </w:r>
          </w:p>
        </w:tc>
        <w:tc>
          <w:tcPr>
            <w:tcW w:w="2785" w:type="dxa"/>
          </w:tcPr>
          <w:p w14:paraId="38DCD19B" w14:textId="1FAE7A5C" w:rsidR="009E5567" w:rsidRPr="00AC26F8" w:rsidRDefault="00EF41AD" w:rsidP="000A48DA">
            <w:pPr>
              <w:rPr>
                <w:bCs/>
              </w:rPr>
            </w:pPr>
            <w:r w:rsidRPr="00AC26F8">
              <w:rPr>
                <w:bCs/>
              </w:rPr>
              <w:t>SRA study PRJNA436359</w:t>
            </w:r>
          </w:p>
        </w:tc>
      </w:tr>
      <w:tr w:rsidR="008000E7" w:rsidRPr="00AC26F8" w14:paraId="58F5FF99" w14:textId="77777777" w:rsidTr="00135D36">
        <w:tc>
          <w:tcPr>
            <w:tcW w:w="3055" w:type="dxa"/>
          </w:tcPr>
          <w:p w14:paraId="5C0EDB17" w14:textId="45C863C4" w:rsidR="009E5567" w:rsidRPr="00AC26F8" w:rsidRDefault="009E5567" w:rsidP="000A48DA">
            <w:pPr>
              <w:pStyle w:val="Acknowledgement"/>
              <w:ind w:left="0" w:firstLine="0"/>
              <w:rPr>
                <w:bCs/>
                <w:lang w:eastAsia="zh-CN"/>
              </w:rPr>
            </w:pPr>
            <w:r w:rsidRPr="00AC26F8">
              <w:rPr>
                <w:bCs/>
                <w:lang w:eastAsia="zh-CN"/>
              </w:rPr>
              <w:t>Mount Sinai cohort</w:t>
            </w:r>
          </w:p>
        </w:tc>
        <w:tc>
          <w:tcPr>
            <w:tcW w:w="3510" w:type="dxa"/>
          </w:tcPr>
          <w:p w14:paraId="40F7F38C" w14:textId="007F245A"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7554/eLife.40553","First":false,"Last":false,"PMCID":"PMC6342524","PMID":"30666957","abstract":"To identify factors that regulate gut microbiota density and the impact of varied microbiota density on health, we assayed this fundamental ecosystem property in fecal samples across mammals, human disease, and therapeutic interventions. Physiologic features of the host (carrying capacity) and the fitness of the gut microbiota shape microbiota density. Therapeutic manipulation of microbiota density in mice altered host metabolic and immune homeostasis. In humans, gut microbiota density was reduced in Crohn's disease, ulcerative colitis, and ileal pouch-anal anastomosis. The gut microbiota in recurrent Clostridium difficile infection had lower density and reduced fitness that were restored by fecal microbiota transplantation. Understanding the interplay between microbiota and disease in terms of microbiota density, host carrying capacity, and microbiota fitness provide new insights into microbiome structure and microbiome targeted therapeutics.&lt;br&gt;&lt;br&gt;&lt;strong&gt;Editorial note:&lt;/strong&gt; This article has been through an editorial process in which the authors decide how to respond to the issues raised during peer review. The Reviewing Editor's assessment is that all the issues have been addressed (see decision letter).&lt;br&gt;&lt;br&gt;© 2019, Contijoch et al.","author":[{"family":"Contijoch","given":"Eduardo J"},{"family":"Britton","given":"Graham J"},{"family":"Yang","given":"Chao"},{"family":"Mogno","given":"Ilaria"},{"family":"Li","given":"Zhihua"},{"family":"Ng","given":"Ruby"},{"family":"Llewellyn","given":"Sean R"},{"family":"Hira","given":"Sheela"},{"family":"Johnson","given":"Crystal"},{"family":"Rabinowitz","given":"Keren M"},{"family":"Barkan","given":"Revital"},{"family":"Dotan","given":"Iris"},{"family":"Hirten","given":"Robert P"},{"family":"Fu","given":"Shih-Chen"},{"family":"Luo","given":"Yuying"},{"family":"Yang","given":"Nancy"},{"family":"Luong","given":"Tramy"},{"family":"Labrias","given":"Philippe R"},{"family":"Lira","given":"Sergio"},{"family":"Peter","given":"Inga"},{"family":"Grinspan","given":"Ari"},{"family":"Clemente","given":"Jose C"},{"family":"Kosoy","given":"Roman"},{"family":"Kim-Schulze","given":"Seunghee"},{"family":"Qin","given":"Xiaochen"},{"family":"Castillo","given":"Anabella"},{"family":"Hurley","given":"Amanda"},{"family":"Atreja","given":"Ashish"},{"family":"Rogers","given":"Jason"},{"family":"Fasihuddin","given":"Farah"},{"family":"Saliaj","given":"Merjona"},{"family":"Nolan","given":"Amy"},{"family":"Reyes-Mercedes","given":"Pamela"},{"family":"Rodriguez","given":"Carina"},{"family":"Aly","given":"Sarah"},{"family":"Santa-Cruz","given":"Kenneth"},{"family":"Peters","given":"Lauren"},{"family":"Suárez-Fariñas","given":"Mayte"},{"family":"Huang","given":"Ruiqi"},{"family":"Hao","given":"Ke"},{"family":"Zhu","given":"Jun"},{"family":"Zhang","given":"Bin"},{"family":"Losic","given":"Bojan"},{"family":"Irizar","given":"Haritz"},{"family":"Song","given":"Won-Min"},{"family":"Di Narzo","given":"Antonio"},{"family":"Wang","given":"Wenhui"},{"family":"Cohen","given":"Benjamin L"},{"family":"DiMaio","given":"Christopher"},{"family":"Greenwald","given":"David"},{"family":"Itzkowitz","given":"Steven"},{"family":"Lucas","given":"Aimee"},{"family":"Marion","given":"James"},{"family":"Maser","given":"Elana"},{"family":"Ungaro","given":"Ryan"},{"family":"Naymagon","given":"Steven"},{"family":"Novak","given":"Joshua"},{"family":"Shah","given":"Brijen"},{"family":"Ullman","given":"Thomas"},{"family":"Rubin","given":"Peter"},{"family":"George","given":"James"},{"family":"Legnani","given":"Peter"},{"family":"Telesco","given":"Shannon E"},{"family":"Friedman","given":"Joshua R"},{"family":"Brodmerkel","given":"Carrie"},{"family":"Plevy","given":"Scott"},{"family":"Cho","given":"Judy H"},{"family":"Colombel","given":"Jean-Frederic"},{"family":"Schadt","given":"Eric E"},{"family":"Argmann","given":"Carmen"},{"family":"Dubinsky","given":"Marla"},{"family":"Kasarskis","given":"Andrew"},{"family":"Sands","given":"Bruce"},{"family":"Faith","given":"Jeremiah J"}],"authorYearDisplayFormat":false,"citation-label":"6306053","container-title":"eLife","container-title-short":"eLife","id":"6306053","invisible":false,"issued":{"date-parts":[["2019","1","22"]]},"journalAbbreviation":"eLife","suppress-author":false,"title":"Gut microbiota density influences host physiology and is shaped by host and microbial factors.","type":"article-journal","volume":"8"}]</w:instrText>
            </w:r>
            <w:r w:rsidRPr="00AC26F8">
              <w:rPr>
                <w:bCs/>
                <w:lang w:eastAsia="zh-CN"/>
              </w:rPr>
              <w:fldChar w:fldCharType="separate"/>
            </w:r>
            <w:r w:rsidR="00D42550" w:rsidRPr="00AC26F8">
              <w:rPr>
                <w:bCs/>
                <w:lang w:eastAsia="zh-CN"/>
              </w:rPr>
              <w:t>Contijoch et al., 2019</w:t>
            </w:r>
            <w:r w:rsidRPr="00AC26F8">
              <w:rPr>
                <w:bCs/>
                <w:lang w:eastAsia="zh-CN"/>
              </w:rPr>
              <w:fldChar w:fldCharType="end"/>
            </w:r>
          </w:p>
        </w:tc>
        <w:tc>
          <w:tcPr>
            <w:tcW w:w="2785" w:type="dxa"/>
          </w:tcPr>
          <w:p w14:paraId="034714CF" w14:textId="40E0969E" w:rsidR="009E5567" w:rsidRPr="00AC26F8" w:rsidRDefault="00EF41AD" w:rsidP="000A48DA">
            <w:pPr>
              <w:pStyle w:val="Acknowledgement"/>
              <w:ind w:left="0" w:firstLine="0"/>
              <w:rPr>
                <w:bCs/>
                <w:lang w:eastAsia="zh-CN"/>
              </w:rPr>
            </w:pPr>
            <w:r w:rsidRPr="00AC26F8">
              <w:rPr>
                <w:bCs/>
                <w:lang w:eastAsia="zh-CN"/>
              </w:rPr>
              <w:t xml:space="preserve">SRA study </w:t>
            </w:r>
            <w:r w:rsidR="009E5567" w:rsidRPr="00AC26F8">
              <w:rPr>
                <w:bCs/>
                <w:lang w:eastAsia="zh-CN"/>
              </w:rPr>
              <w:t>PRJNA413199</w:t>
            </w:r>
          </w:p>
        </w:tc>
      </w:tr>
      <w:tr w:rsidR="008000E7" w:rsidRPr="00AC26F8" w14:paraId="0ED71AE7" w14:textId="77777777" w:rsidTr="00135D36">
        <w:tc>
          <w:tcPr>
            <w:tcW w:w="3055" w:type="dxa"/>
          </w:tcPr>
          <w:p w14:paraId="339F8BAA" w14:textId="11C36605" w:rsidR="009E5567" w:rsidRPr="00AC26F8" w:rsidRDefault="009E5567" w:rsidP="000A48DA">
            <w:pPr>
              <w:pStyle w:val="Acknowledgement"/>
              <w:ind w:left="0" w:firstLine="0"/>
              <w:rPr>
                <w:bCs/>
                <w:lang w:eastAsia="zh-CN"/>
              </w:rPr>
            </w:pPr>
            <w:r w:rsidRPr="00AC26F8">
              <w:rPr>
                <w:bCs/>
                <w:lang w:eastAsia="zh-CN"/>
              </w:rPr>
              <w:t>LUMC cohort</w:t>
            </w:r>
          </w:p>
        </w:tc>
        <w:tc>
          <w:tcPr>
            <w:tcW w:w="3510" w:type="dxa"/>
          </w:tcPr>
          <w:p w14:paraId="0ABDC02B" w14:textId="737A4507"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bbmt.2019.01.037","First":false,"Last":false,"PMID":"30731251","abstract":"Bloodstream infections and graft-versus-host disease are common complications after hematopoietic stem cell transplantation (HSCT) procedures, associated with the gut microbiota that acts as a reservoir for opportunistic pathogens. Selective gut decontamination (SGD) and total gut decontamination (TGD) during HSCT have been associated with a decreased risk of developing these complications after transplantation. However, because studies have shown conflicting results, the use of these treatments remains subject of debate. In addition, their impact on the gut microbiota is not well studied. The aim of this study was to elucidate the dynamics of the microbiota during and after TGD and to compare these with the dynamics of SGD. In this prospective, observational, single-center study fecal samples were longitudinally collected from 19 children eligible for allogenic HSCT (TGD, n=12; SGD, n=7), weekly during hospital admission and monthly after discharge. In addition, fecal samples were collected from 3 family stem cell donors. Fecal microbiota structure of patients and donors was determined by 16S rRNA gene amplicon sequencing. Microbiota richness and diversity markedly decreased during SGD and TGD and gradually increased after cessation of decontamination treatment. During SGD, gut microbiota composition was relatively stable and dominated by Bacteroides, whereas it showed high inter- and intraindividual variation and low Bacteroides abundance during TGD. In some children TGD allowed the genera Enterococcus and Streptococcus to thrive during treatment. A gut microbiota dominated by Bacteroides was associated with increased predicted activity of several metabolic processes. Comparing the microbiota of recipients and their donors indicated that receiving an SCT did not alter the patient's microbiota to become more similar to that of its donor. Overall, our findings indicate that SGD and TGD affect gut microbiota structure in a treatment-specific manner. Whether these treatments affect clinical outcomes via interference with the gut microbiota needs to be further elucidated.&lt;br&gt;&lt;br&gt;Copyright © 2019 American Society for Blood and Marrow Transplantation. Published by Elsevier Inc. All rights reserved.","author":[{"family":"Bekker","given":"Vincent"},{"family":"Zwittink","given":"Romy D"},{"family":"Knetsch","given":"Cornelis W"},{"family":"Sanders","given":"Ingrid M J G"},{"family":"Berghuis","given":"Dagmar"},{"family":"Heidt","given":"Peter J"},{"family":"Vossen","given":"Jaak M J J"},{"family":"de Vos","given":"Willem M"},{"family":"Belzer","given":"Clara"},{"family":"Bredius","given":"Robbert G M"},{"family":"Van't Hof","given":"Peter J"},{"family":"Lankester","given":"Arjan C"},{"family":"Kuijper","given":"Ed J"}],"authorYearDisplayFormat":false,"citation-label":"6851095","container-title":"Biology of Blood and Marrow Transplantation","container-title-short":"Biol. Blood Marrow Transplant.","id":"6851095","invisible":false,"issue":"6","issued":{"date-parts":[["2019","6"]]},"journalAbbreviation":"Biol. Blood Marrow Transplant.","page":"1164-1171","suppress-author":false,"title":"Dynamics of the Gut Microbiota in Children Receiving Selective or Total Gut Decontamination Treatment during Hematopoietic Stem Cell Transplantation.","type":"article-journal","volume":"25"}]</w:instrText>
            </w:r>
            <w:r w:rsidRPr="00AC26F8">
              <w:rPr>
                <w:bCs/>
                <w:lang w:eastAsia="zh-CN"/>
              </w:rPr>
              <w:fldChar w:fldCharType="separate"/>
            </w:r>
            <w:r w:rsidR="00D42550" w:rsidRPr="00AC26F8">
              <w:rPr>
                <w:bCs/>
                <w:lang w:eastAsia="zh-CN"/>
              </w:rPr>
              <w:t>Bekker et al., 2019</w:t>
            </w:r>
            <w:r w:rsidRPr="00AC26F8">
              <w:rPr>
                <w:bCs/>
                <w:lang w:eastAsia="zh-CN"/>
              </w:rPr>
              <w:fldChar w:fldCharType="end"/>
            </w:r>
          </w:p>
        </w:tc>
        <w:tc>
          <w:tcPr>
            <w:tcW w:w="2785" w:type="dxa"/>
          </w:tcPr>
          <w:p w14:paraId="2C81E912" w14:textId="5BAF08A9" w:rsidR="009E5567" w:rsidRPr="00AC26F8" w:rsidRDefault="00EF41AD" w:rsidP="000A48DA">
            <w:pPr>
              <w:pStyle w:val="Acknowledgement"/>
              <w:ind w:left="0" w:firstLine="0"/>
              <w:rPr>
                <w:bCs/>
                <w:lang w:eastAsia="zh-CN"/>
              </w:rPr>
            </w:pPr>
            <w:r w:rsidRPr="00AC26F8">
              <w:rPr>
                <w:bCs/>
                <w:lang w:eastAsia="zh-CN"/>
              </w:rPr>
              <w:t xml:space="preserve">SRA study </w:t>
            </w:r>
            <w:r w:rsidR="009E5567" w:rsidRPr="00AC26F8">
              <w:rPr>
                <w:bCs/>
                <w:lang w:eastAsia="zh-CN"/>
              </w:rPr>
              <w:t>PRJEB28845</w:t>
            </w:r>
          </w:p>
        </w:tc>
      </w:tr>
      <w:tr w:rsidR="008000E7" w:rsidRPr="00AC26F8" w14:paraId="52C0400C" w14:textId="77777777" w:rsidTr="00135D36">
        <w:tc>
          <w:tcPr>
            <w:tcW w:w="3055" w:type="dxa"/>
          </w:tcPr>
          <w:p w14:paraId="5F66728A" w14:textId="6830F347" w:rsidR="009E5567" w:rsidRPr="00AC26F8" w:rsidRDefault="009E5567" w:rsidP="000A48DA">
            <w:pPr>
              <w:pStyle w:val="Acknowledgement"/>
              <w:ind w:left="0" w:firstLine="0"/>
              <w:rPr>
                <w:bCs/>
                <w:lang w:eastAsia="zh-CN"/>
              </w:rPr>
            </w:pPr>
            <w:r w:rsidRPr="00AC26F8">
              <w:rPr>
                <w:bCs/>
                <w:lang w:eastAsia="zh-CN"/>
              </w:rPr>
              <w:t>UPenn cohort</w:t>
            </w:r>
          </w:p>
        </w:tc>
        <w:tc>
          <w:tcPr>
            <w:tcW w:w="3510" w:type="dxa"/>
          </w:tcPr>
          <w:p w14:paraId="7845097F" w14:textId="531A3862"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5.09.008","First":false,"Last":false,"PMCID":"PMC4633303","PMID":"26468751","abstract":"Abnormal composition of intestinal bacteria--\"dysbiosis\"-is characteristic of Crohn's disease. Disease treatments include dietary changes and immunosuppressive anti-TNFα antibodies as well as ancillary antibiotic therapy, but their effects on microbiota composition are undetermined. Using shotgun metagenomic sequencing, we analyzed fecal samples from a prospective cohort of pediatric Crohn's disease patients starting therapy with enteral nutrition or anti-TNFα antibodies and reveal the full complement and dynamics of bacteria, fungi, archaea, and viruses during treatment. Bacterial community membership was associated independently with intestinal inflammation, antibiotic use, and therapy. Antibiotic exposure was associated with increased dysbiosis, whereas dysbiosis decreased with reduced intestinal inflammation. Fungal proportions increased with disease and antibiotic use. Dietary therapy had independent and rapid effects on microbiota composition distinct from other stressor-induced changes and effectively reduced inflammation. These findings reveal that dysbiosis results from independent effects of inflammation, diet, and antibiotics and shed light on Crohn disease treatments.&lt;br&gt;&lt;br&gt;Copyright © 2015 Elsevier Inc. All rights reserved.","author":[{"family":"Lewis","given":"James D"},{"family":"Chen","given":"Eric Z"},{"family":"Baldassano","given":"Robert N"},{"family":"Otley","given":"Anthony R"},{"family":"Griffiths","given":"Anne M"},{"family":"Lee","given":"Dale"},{"family":"Bittinger","given":"Kyle"},{"family":"Bailey","given":"Aubrey"},{"family":"Friedman","given":"Elliot S"},{"family":"Hoffmann","given":"Christian"},{"family":"Albenberg","given":"Lindsey"},{"family":"Sinha","given":"Rohini"},{"family":"Compher","given":"Charlene"},{"family":"Gilroy","given":"Erin"},{"family":"Nessel","given":"Lisa"},{"family":"Grant","given":"Amy"},{"family":"Chehoud","given":"Christel"},{"family":"Li","given":"Hongzhe"},{"family":"Wu","given":"Gary D"},{"family":"Bushman","given":"Frederic D"}],"authorYearDisplayFormat":false,"citation-label":"1190353","container-title":"Cell Host &amp; Microbe","container-title-short":"Cell Host Microbe","id":"1190353","invisible":false,"issue":"4","issued":{"date-parts":[["2015","10","14"]]},"journalAbbreviation":"Cell Host Microbe","page":"489-500","suppress-author":false,"title":"Inflammation, antibiotics, and diet as environmental stressors of the gut microbiome in pediatric crohn's disease.","type":"article-journal","volume":"18"}]</w:instrText>
            </w:r>
            <w:r w:rsidRPr="00AC26F8">
              <w:rPr>
                <w:bCs/>
                <w:lang w:eastAsia="zh-CN"/>
              </w:rPr>
              <w:fldChar w:fldCharType="separate"/>
            </w:r>
            <w:r w:rsidR="00D42550" w:rsidRPr="00AC26F8">
              <w:rPr>
                <w:bCs/>
                <w:lang w:eastAsia="zh-CN"/>
              </w:rPr>
              <w:t>Lewis et al., 2015</w:t>
            </w:r>
            <w:r w:rsidRPr="00AC26F8">
              <w:rPr>
                <w:bCs/>
                <w:lang w:eastAsia="zh-CN"/>
              </w:rPr>
              <w:fldChar w:fldCharType="end"/>
            </w:r>
          </w:p>
        </w:tc>
        <w:tc>
          <w:tcPr>
            <w:tcW w:w="2785" w:type="dxa"/>
          </w:tcPr>
          <w:p w14:paraId="0B8A4686" w14:textId="4A02E512" w:rsidR="009E5567" w:rsidRPr="00AC26F8" w:rsidRDefault="00EF41AD" w:rsidP="000A48DA">
            <w:pPr>
              <w:pStyle w:val="Acknowledgement"/>
              <w:ind w:left="0" w:firstLine="0"/>
              <w:rPr>
                <w:bCs/>
                <w:lang w:eastAsia="zh-CN"/>
              </w:rPr>
            </w:pPr>
            <w:r w:rsidRPr="00AC26F8">
              <w:rPr>
                <w:bCs/>
                <w:lang w:eastAsia="zh-CN"/>
              </w:rPr>
              <w:t xml:space="preserve">SRA study </w:t>
            </w:r>
            <w:r w:rsidR="009E5567" w:rsidRPr="00AC26F8">
              <w:rPr>
                <w:bCs/>
                <w:lang w:eastAsia="zh-CN"/>
              </w:rPr>
              <w:t>SRP057027</w:t>
            </w:r>
          </w:p>
        </w:tc>
      </w:tr>
      <w:tr w:rsidR="00720F9B" w:rsidRPr="00AC26F8" w14:paraId="06A4AB8F" w14:textId="77777777" w:rsidTr="00135D36">
        <w:tc>
          <w:tcPr>
            <w:tcW w:w="9350" w:type="dxa"/>
            <w:gridSpan w:val="3"/>
          </w:tcPr>
          <w:p w14:paraId="00CE5522" w14:textId="4523B189" w:rsidR="00720F9B" w:rsidRPr="00AC26F8" w:rsidRDefault="00720F9B" w:rsidP="000A48DA">
            <w:pPr>
              <w:pStyle w:val="Acknowledgement"/>
              <w:ind w:left="0" w:firstLine="0"/>
              <w:rPr>
                <w:b/>
                <w:lang w:eastAsia="zh-CN"/>
              </w:rPr>
            </w:pPr>
            <w:r w:rsidRPr="00AC26F8">
              <w:rPr>
                <w:b/>
                <w:lang w:eastAsia="zh-CN"/>
              </w:rPr>
              <w:t>Databases</w:t>
            </w:r>
          </w:p>
        </w:tc>
      </w:tr>
      <w:tr w:rsidR="00720F9B" w:rsidRPr="00AC26F8" w14:paraId="1F9A485E" w14:textId="77777777" w:rsidTr="00135D36">
        <w:tc>
          <w:tcPr>
            <w:tcW w:w="3055" w:type="dxa"/>
          </w:tcPr>
          <w:p w14:paraId="5A75640F" w14:textId="250400FC" w:rsidR="00720F9B" w:rsidRPr="00AC26F8" w:rsidRDefault="00720F9B" w:rsidP="000A48DA">
            <w:pPr>
              <w:pStyle w:val="Acknowledgement"/>
              <w:ind w:left="0" w:firstLine="0"/>
              <w:rPr>
                <w:bCs/>
                <w:lang w:eastAsia="zh-CN"/>
              </w:rPr>
            </w:pPr>
            <w:r w:rsidRPr="00AC26F8">
              <w:rPr>
                <w:bCs/>
                <w:lang w:eastAsia="zh-CN"/>
              </w:rPr>
              <w:t>SILVA v138</w:t>
            </w:r>
          </w:p>
        </w:tc>
        <w:tc>
          <w:tcPr>
            <w:tcW w:w="3510" w:type="dxa"/>
          </w:tcPr>
          <w:p w14:paraId="648C8710" w14:textId="7ECE782F" w:rsidR="00720F9B"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93/nar/gks1219","First":false,"Last":false,"PMCID":"PMC3531112","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family":"Quast","given":"Christian"},{"family":"Pruesse","given":"Elmar"},{"family":"Yilmaz","given":"Pelin"},{"family":"Gerken","given":"Jan"},{"family":"Schweer","given":"Timmy"},{"family":"Yarza","given":"Pablo"},{"family":"Peplies","given":"Jörg"},{"family":"Glöckner","given":"Frank Oliver"}],"authorYearDisplayFormat":false,"citation-label":"773589","container-title":"Nucleic Acids Research","container-title-short":"Nucleic Acids Res.","id":"773589","invisible":false,"issue":"Database issue","issued":{"date-parts":[["2013","1"]]},"journalAbbreviation":"Nucleic Acids Res.","page":"D590-6","suppress-author":false,"title":"The SILVA ribosomal RNA gene database project: improved data processing and web-based tools.","type":"article-journal","volume":"41"}]</w:instrText>
            </w:r>
            <w:r w:rsidRPr="00AC26F8">
              <w:rPr>
                <w:bCs/>
                <w:lang w:eastAsia="zh-CN"/>
              </w:rPr>
              <w:fldChar w:fldCharType="separate"/>
            </w:r>
            <w:r w:rsidR="00D42550" w:rsidRPr="00AC26F8">
              <w:rPr>
                <w:bCs/>
                <w:lang w:eastAsia="zh-CN"/>
              </w:rPr>
              <w:t>Quast et al., 2013</w:t>
            </w:r>
            <w:r w:rsidRPr="00AC26F8">
              <w:rPr>
                <w:bCs/>
                <w:lang w:eastAsia="zh-CN"/>
              </w:rPr>
              <w:fldChar w:fldCharType="end"/>
            </w:r>
          </w:p>
        </w:tc>
        <w:tc>
          <w:tcPr>
            <w:tcW w:w="2785" w:type="dxa"/>
          </w:tcPr>
          <w:p w14:paraId="7E265510" w14:textId="79A34566" w:rsidR="00720F9B" w:rsidRPr="00AC26F8" w:rsidRDefault="00720F9B" w:rsidP="000A48DA">
            <w:pPr>
              <w:pStyle w:val="Acknowledgement"/>
              <w:ind w:left="0" w:firstLine="0"/>
              <w:rPr>
                <w:bCs/>
                <w:lang w:eastAsia="zh-CN"/>
              </w:rPr>
            </w:pPr>
            <w:r w:rsidRPr="00AC26F8">
              <w:rPr>
                <w:bCs/>
                <w:lang w:eastAsia="zh-CN"/>
              </w:rPr>
              <w:t>www.arb-silva.de</w:t>
            </w:r>
          </w:p>
        </w:tc>
      </w:tr>
      <w:tr w:rsidR="00356410" w:rsidRPr="00AC26F8" w14:paraId="3E4C637B" w14:textId="77777777" w:rsidTr="00135D36">
        <w:tc>
          <w:tcPr>
            <w:tcW w:w="3055" w:type="dxa"/>
          </w:tcPr>
          <w:p w14:paraId="131C3D8A" w14:textId="7BAD3E40" w:rsidR="00356410" w:rsidRPr="00AC26F8" w:rsidRDefault="00356410" w:rsidP="000A48DA">
            <w:pPr>
              <w:pStyle w:val="Acknowledgement"/>
              <w:ind w:left="0" w:firstLine="0"/>
              <w:rPr>
                <w:bCs/>
                <w:lang w:eastAsia="zh-CN"/>
              </w:rPr>
            </w:pPr>
            <w:proofErr w:type="spellStart"/>
            <w:r w:rsidRPr="00AC26F8">
              <w:rPr>
                <w:bCs/>
                <w:lang w:eastAsia="zh-CN"/>
              </w:rPr>
              <w:t>MicrobiomeHD</w:t>
            </w:r>
            <w:proofErr w:type="spellEnd"/>
          </w:p>
        </w:tc>
        <w:tc>
          <w:tcPr>
            <w:tcW w:w="3510" w:type="dxa"/>
          </w:tcPr>
          <w:p w14:paraId="3D71866A" w14:textId="7222E79F" w:rsidR="00356410"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467-017-01973-8","First":false,"Last":false,"PMCID":"PMC5716994","PMID":"29209090","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author":[{"family":"Duvallet","given":"Claire"},{"family":"Gibbons","given":"Sean M"},{"family":"Gurry","given":"Thomas"},{"family":"Irizarry","given":"Rafael A"},{"family":"Alm","given":"Eric J"}],"authorYearDisplayFormat":false,"citation-label":"4567141","container-title":"Nature Communications","container-title-short":"Nat. Commun.","id":"4567141","invisible":false,"issue":"1","issued":{"date-parts":[["2017","12","5"]]},"journalAbbreviation":"Nat. Commun.","page":"1784","suppress-author":false,"title":"Meta-analysis of gut microbiome studies identifies disease-specific and shared responses.","type":"article-journal","volume":"8"}]</w:instrText>
            </w:r>
            <w:r w:rsidRPr="00AC26F8">
              <w:rPr>
                <w:bCs/>
                <w:lang w:eastAsia="zh-CN"/>
              </w:rPr>
              <w:fldChar w:fldCharType="separate"/>
            </w:r>
            <w:r w:rsidR="00D42550" w:rsidRPr="00AC26F8">
              <w:rPr>
                <w:bCs/>
                <w:lang w:eastAsia="zh-CN"/>
              </w:rPr>
              <w:t>Duvallet et al., 2017</w:t>
            </w:r>
            <w:r w:rsidRPr="00AC26F8">
              <w:rPr>
                <w:bCs/>
                <w:lang w:eastAsia="zh-CN"/>
              </w:rPr>
              <w:fldChar w:fldCharType="end"/>
            </w:r>
          </w:p>
        </w:tc>
        <w:tc>
          <w:tcPr>
            <w:tcW w:w="2785" w:type="dxa"/>
          </w:tcPr>
          <w:p w14:paraId="473E5B96" w14:textId="1441779C" w:rsidR="00356410" w:rsidRPr="00AC26F8" w:rsidRDefault="007008BA" w:rsidP="000A48DA">
            <w:pPr>
              <w:rPr>
                <w:bCs/>
              </w:rPr>
            </w:pPr>
            <w:hyperlink r:id="rId19" w:history="1">
              <w:r w:rsidR="00356410" w:rsidRPr="00AC26F8">
                <w:rPr>
                  <w:bCs/>
                </w:rPr>
                <w:t>doi.org/10.5281/zenodo.840333</w:t>
              </w:r>
            </w:hyperlink>
          </w:p>
        </w:tc>
      </w:tr>
      <w:tr w:rsidR="00EA5871" w:rsidRPr="00AC26F8" w14:paraId="1F0B01E5" w14:textId="77777777" w:rsidTr="00135D36">
        <w:tc>
          <w:tcPr>
            <w:tcW w:w="9350" w:type="dxa"/>
            <w:gridSpan w:val="3"/>
          </w:tcPr>
          <w:p w14:paraId="62B3993F" w14:textId="6847FBCA" w:rsidR="00EA5871" w:rsidRPr="00AC26F8" w:rsidRDefault="00EA5871" w:rsidP="000A48DA">
            <w:pPr>
              <w:pStyle w:val="Acknowledgement"/>
              <w:ind w:left="0" w:firstLine="0"/>
              <w:rPr>
                <w:b/>
                <w:lang w:eastAsia="zh-CN"/>
              </w:rPr>
            </w:pPr>
            <w:proofErr w:type="spellStart"/>
            <w:r w:rsidRPr="00AC26F8">
              <w:rPr>
                <w:b/>
                <w:lang w:eastAsia="zh-CN"/>
              </w:rPr>
              <w:t>Software</w:t>
            </w:r>
            <w:r w:rsidR="009D529D" w:rsidRPr="00AC26F8">
              <w:rPr>
                <w:b/>
                <w:lang w:eastAsia="zh-CN"/>
              </w:rPr>
              <w:t>s</w:t>
            </w:r>
            <w:proofErr w:type="spellEnd"/>
          </w:p>
        </w:tc>
      </w:tr>
      <w:tr w:rsidR="00EA5871" w:rsidRPr="00AC26F8" w14:paraId="0274F4B6" w14:textId="77777777" w:rsidTr="00135D36">
        <w:tc>
          <w:tcPr>
            <w:tcW w:w="3055" w:type="dxa"/>
          </w:tcPr>
          <w:p w14:paraId="20D7EE18" w14:textId="28C81D61" w:rsidR="00EA5871" w:rsidRPr="00AC26F8" w:rsidRDefault="00E42D57" w:rsidP="000A48DA">
            <w:pPr>
              <w:rPr>
                <w:bCs/>
              </w:rPr>
            </w:pPr>
            <w:r w:rsidRPr="00AC26F8">
              <w:rPr>
                <w:bCs/>
              </w:rPr>
              <w:t>Python v3</w:t>
            </w:r>
            <w:r w:rsidR="00EB3FE8" w:rsidRPr="00AC26F8">
              <w:rPr>
                <w:bCs/>
              </w:rPr>
              <w:t>.7.9</w:t>
            </w:r>
          </w:p>
        </w:tc>
        <w:tc>
          <w:tcPr>
            <w:tcW w:w="3510" w:type="dxa"/>
          </w:tcPr>
          <w:p w14:paraId="16D5DA79" w14:textId="6151C202" w:rsidR="00EA5871" w:rsidRPr="00AC26F8" w:rsidRDefault="00E42D57" w:rsidP="000A48DA">
            <w:pPr>
              <w:rPr>
                <w:bCs/>
              </w:rPr>
            </w:pPr>
            <w:r w:rsidRPr="00AC26F8">
              <w:rPr>
                <w:bCs/>
              </w:rPr>
              <w:t>Python</w:t>
            </w:r>
          </w:p>
        </w:tc>
        <w:tc>
          <w:tcPr>
            <w:tcW w:w="2785" w:type="dxa"/>
          </w:tcPr>
          <w:p w14:paraId="252B1FF0" w14:textId="6EBD5000" w:rsidR="00EA5871" w:rsidRPr="00AC26F8" w:rsidRDefault="00E42D57" w:rsidP="000A48DA">
            <w:pPr>
              <w:rPr>
                <w:bCs/>
              </w:rPr>
            </w:pPr>
            <w:r w:rsidRPr="00AC26F8">
              <w:rPr>
                <w:bCs/>
              </w:rPr>
              <w:t>python.org</w:t>
            </w:r>
          </w:p>
        </w:tc>
      </w:tr>
      <w:tr w:rsidR="00E42D57" w:rsidRPr="00AC26F8" w14:paraId="3AF3A7A6" w14:textId="77777777" w:rsidTr="00135D36">
        <w:tc>
          <w:tcPr>
            <w:tcW w:w="3055" w:type="dxa"/>
          </w:tcPr>
          <w:p w14:paraId="6C6151D0" w14:textId="4A4E4F98" w:rsidR="00E42D57" w:rsidRPr="00AC26F8" w:rsidRDefault="009D529D" w:rsidP="000A48DA">
            <w:pPr>
              <w:rPr>
                <w:bCs/>
              </w:rPr>
            </w:pPr>
            <w:r w:rsidRPr="00AC26F8">
              <w:rPr>
                <w:bCs/>
              </w:rPr>
              <w:t>Scikit learn v0.24.0</w:t>
            </w:r>
          </w:p>
        </w:tc>
        <w:tc>
          <w:tcPr>
            <w:tcW w:w="3510" w:type="dxa"/>
          </w:tcPr>
          <w:p w14:paraId="6C8C9ADC" w14:textId="69FAA730" w:rsidR="00E42D57" w:rsidRPr="00AC26F8" w:rsidRDefault="00804A2D"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bstract":"Scikit-learn is a Python module integrating a wide range of state-of-the-art machine learning algorithms for medium-scale supervised and unsupervised problems. This package focuses on bringing machine learning to non-specialists using a general-purpose high-level …","author":[{"family":"Pedregosa","given":"F"},{"family":"Varoquaux","given":"G"},{"family":"Gramfort","given":"A"}],"authorYearDisplayFormat":false,"citation-label":"12243599","container-title":"of machine Learning","container-title-short":"of machine Learning","id":"12243599","invisible":false,"issued":{"date-parts":[["2011"]]},"journalAbbreviation":"of machine Learning","suppress-author":false,"title":"Scikit-learn: Machine learning in Python","type":"article-journal"}]</w:instrText>
            </w:r>
            <w:r w:rsidRPr="00AC26F8">
              <w:rPr>
                <w:bCs/>
                <w:lang w:eastAsia="zh-CN"/>
              </w:rPr>
              <w:fldChar w:fldCharType="separate"/>
            </w:r>
            <w:r w:rsidR="00D42550" w:rsidRPr="00AC26F8">
              <w:rPr>
                <w:bCs/>
                <w:lang w:eastAsia="zh-CN"/>
              </w:rPr>
              <w:t>Pedregosa et al., 2011</w:t>
            </w:r>
            <w:r w:rsidRPr="00AC26F8">
              <w:rPr>
                <w:bCs/>
                <w:lang w:eastAsia="zh-CN"/>
              </w:rPr>
              <w:fldChar w:fldCharType="end"/>
            </w:r>
          </w:p>
        </w:tc>
        <w:tc>
          <w:tcPr>
            <w:tcW w:w="2785" w:type="dxa"/>
          </w:tcPr>
          <w:p w14:paraId="691DE554" w14:textId="62F6DB7C" w:rsidR="00E42D57" w:rsidRPr="00AC26F8" w:rsidRDefault="00E42D57" w:rsidP="000A48DA">
            <w:pPr>
              <w:pStyle w:val="Acknowledgement"/>
              <w:ind w:left="0" w:firstLine="0"/>
              <w:rPr>
                <w:bCs/>
                <w:lang w:eastAsia="zh-CN"/>
              </w:rPr>
            </w:pPr>
            <w:r w:rsidRPr="00AC26F8">
              <w:rPr>
                <w:bCs/>
                <w:lang w:eastAsia="zh-CN"/>
              </w:rPr>
              <w:t>scikit-learn.org</w:t>
            </w:r>
          </w:p>
        </w:tc>
      </w:tr>
      <w:tr w:rsidR="00F61501" w:rsidRPr="00AC26F8" w14:paraId="7B681835" w14:textId="77777777" w:rsidTr="00135D36">
        <w:tc>
          <w:tcPr>
            <w:tcW w:w="3055" w:type="dxa"/>
          </w:tcPr>
          <w:p w14:paraId="5969BB40" w14:textId="227B1AEF" w:rsidR="00F61501" w:rsidRPr="00AC26F8" w:rsidRDefault="00F61501" w:rsidP="000A48DA">
            <w:pPr>
              <w:rPr>
                <w:bCs/>
              </w:rPr>
            </w:pPr>
            <w:r w:rsidRPr="00AC26F8">
              <w:rPr>
                <w:bCs/>
              </w:rPr>
              <w:t>Non-negative matrix factorization</w:t>
            </w:r>
          </w:p>
        </w:tc>
        <w:tc>
          <w:tcPr>
            <w:tcW w:w="3510" w:type="dxa"/>
          </w:tcPr>
          <w:p w14:paraId="4841590C" w14:textId="4B975FBC" w:rsidR="00F61501" w:rsidRPr="00AC26F8" w:rsidRDefault="00F61501"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44565","First":false,"Last":false,"PMID":"10548103","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family":"Lee","given":"D D"},{"family":"Seung","given":"H S"}],"authorYearDisplayFormat":false,"citation-label":"387370","container-title":"Nature","container-title-short":"Nature","id":"387370","invisible":false,"issue":"6755","issued":{"date-parts":[["1999","10","21"]]},"journalAbbreviation":"Nature","page":"788-791","suppress-author":false,"title":"Learning the parts of objects by non-negative matrix factorization.","type":"article-journal","volume":"401"}]</w:instrText>
            </w:r>
            <w:r w:rsidRPr="00AC26F8">
              <w:rPr>
                <w:bCs/>
                <w:lang w:eastAsia="zh-CN"/>
              </w:rPr>
              <w:fldChar w:fldCharType="separate"/>
            </w:r>
            <w:r w:rsidR="00D42550" w:rsidRPr="00AC26F8">
              <w:rPr>
                <w:bCs/>
                <w:lang w:eastAsia="zh-CN"/>
              </w:rPr>
              <w:t>Lee and Seung, 1999</w:t>
            </w:r>
            <w:r w:rsidRPr="00AC26F8">
              <w:rPr>
                <w:bCs/>
                <w:lang w:eastAsia="zh-CN"/>
              </w:rPr>
              <w:fldChar w:fldCharType="end"/>
            </w:r>
          </w:p>
        </w:tc>
        <w:tc>
          <w:tcPr>
            <w:tcW w:w="2785" w:type="dxa"/>
          </w:tcPr>
          <w:p w14:paraId="0E01F030" w14:textId="56C29710" w:rsidR="00F61501" w:rsidRPr="00AC26F8" w:rsidRDefault="00F61501" w:rsidP="000A48DA">
            <w:pPr>
              <w:pStyle w:val="Acknowledgement"/>
              <w:ind w:left="0" w:firstLine="0"/>
              <w:rPr>
                <w:bCs/>
                <w:lang w:eastAsia="zh-CN"/>
              </w:rPr>
            </w:pPr>
            <w:r w:rsidRPr="00AC26F8">
              <w:rPr>
                <w:bCs/>
                <w:lang w:eastAsia="zh-CN"/>
              </w:rPr>
              <w:t>scikit-learn.org</w:t>
            </w:r>
          </w:p>
        </w:tc>
      </w:tr>
      <w:tr w:rsidR="00F61501" w:rsidRPr="00AC26F8" w14:paraId="4C3D4634" w14:textId="77777777" w:rsidTr="00135D36">
        <w:tc>
          <w:tcPr>
            <w:tcW w:w="3055" w:type="dxa"/>
          </w:tcPr>
          <w:p w14:paraId="61F1F97F" w14:textId="41792B76" w:rsidR="00F61501" w:rsidRPr="00AC26F8" w:rsidRDefault="00F61501" w:rsidP="000A48DA">
            <w:pPr>
              <w:rPr>
                <w:bCs/>
              </w:rPr>
            </w:pPr>
            <w:r w:rsidRPr="00AC26F8">
              <w:rPr>
                <w:bCs/>
              </w:rPr>
              <w:t>t-distributed stochastic neighbor embedding</w:t>
            </w:r>
          </w:p>
        </w:tc>
        <w:tc>
          <w:tcPr>
            <w:tcW w:w="3510" w:type="dxa"/>
          </w:tcPr>
          <w:p w14:paraId="1AFD66B7" w14:textId="0BF69419" w:rsidR="00F61501" w:rsidRPr="00AC26F8" w:rsidRDefault="00F61501"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uthor":[{"family":"van der Maaten","given":"Laurens"},{"family":"Hinton","given":"Geoffrey"}],"authorYearDisplayFormat":false,"citation-label":"11670486","container-title":"Journal of Machine Learning Research","id":"11670486","invisible":false,"issue":"86","issued":{"date-parts":[["2008"]]},"page":"2579-2605","suppress-author":false,"title":"Visualizing Data using t-SNE","type":"article-journal","volume":"9"}]</w:instrText>
            </w:r>
            <w:r w:rsidRPr="00AC26F8">
              <w:rPr>
                <w:bCs/>
                <w:lang w:eastAsia="zh-CN"/>
              </w:rPr>
              <w:fldChar w:fldCharType="separate"/>
            </w:r>
            <w:r w:rsidR="00D42550" w:rsidRPr="00AC26F8">
              <w:rPr>
                <w:bCs/>
                <w:lang w:eastAsia="zh-CN"/>
              </w:rPr>
              <w:t>van der Maaten and Hinton, 2008</w:t>
            </w:r>
            <w:r w:rsidRPr="00AC26F8">
              <w:rPr>
                <w:bCs/>
                <w:lang w:eastAsia="zh-CN"/>
              </w:rPr>
              <w:fldChar w:fldCharType="end"/>
            </w:r>
          </w:p>
        </w:tc>
        <w:tc>
          <w:tcPr>
            <w:tcW w:w="2785" w:type="dxa"/>
          </w:tcPr>
          <w:p w14:paraId="065A2B56" w14:textId="39EB0B9C" w:rsidR="00F61501" w:rsidRPr="00AC26F8" w:rsidRDefault="00F61501" w:rsidP="000A48DA">
            <w:pPr>
              <w:pStyle w:val="Acknowledgement"/>
              <w:ind w:left="0" w:firstLine="0"/>
              <w:rPr>
                <w:bCs/>
                <w:lang w:eastAsia="zh-CN"/>
              </w:rPr>
            </w:pPr>
            <w:r w:rsidRPr="00AC26F8">
              <w:rPr>
                <w:bCs/>
                <w:lang w:eastAsia="zh-CN"/>
              </w:rPr>
              <w:t>scikit-learn.org</w:t>
            </w:r>
          </w:p>
        </w:tc>
      </w:tr>
      <w:tr w:rsidR="00F61501" w:rsidRPr="00AC26F8" w14:paraId="65EB873D" w14:textId="77777777" w:rsidTr="00135D36">
        <w:tc>
          <w:tcPr>
            <w:tcW w:w="3055" w:type="dxa"/>
          </w:tcPr>
          <w:p w14:paraId="787FA8DF" w14:textId="58E2B5EB" w:rsidR="00F61501" w:rsidRPr="00AC26F8" w:rsidRDefault="00F61501" w:rsidP="000A48DA">
            <w:pPr>
              <w:rPr>
                <w:bCs/>
              </w:rPr>
            </w:pPr>
            <w:r w:rsidRPr="00AC26F8">
              <w:rPr>
                <w:bCs/>
              </w:rPr>
              <w:t>Random Forest classifi</w:t>
            </w:r>
            <w:r w:rsidR="00984FD1" w:rsidRPr="00AC26F8">
              <w:rPr>
                <w:bCs/>
              </w:rPr>
              <w:t>er</w:t>
            </w:r>
          </w:p>
        </w:tc>
        <w:tc>
          <w:tcPr>
            <w:tcW w:w="3510" w:type="dxa"/>
          </w:tcPr>
          <w:p w14:paraId="547E7250" w14:textId="7DA2B532" w:rsidR="00F61501" w:rsidRPr="00AC26F8" w:rsidRDefault="00F61501"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bstract":"Decision trees are attractive classifiers due to their high execution speed. But trees derived with traditional methods often cannot be grown to arbitrary complexity for possible loss of generalization accuracy on unseen data. The limitation on complexity usually means …","author":[{"family":"Ho","given":"T K"}],"authorYearDisplayFormat":false,"citation-label":"12243591","container-title":"Proceedings of 3rd international conference on","container-title-short":"Proceedings of 3rd international conference on","id":"12243591","invisible":false,"issued":{"date-parts":[["1995"]]},"journalAbbreviation":"Proceedings of 3rd international conference on","suppress-author":false,"title":"Random decision forests","type":"article-journal"}]</w:instrText>
            </w:r>
            <w:r w:rsidRPr="00AC26F8">
              <w:rPr>
                <w:bCs/>
                <w:lang w:eastAsia="zh-CN"/>
              </w:rPr>
              <w:fldChar w:fldCharType="separate"/>
            </w:r>
            <w:r w:rsidR="00D42550" w:rsidRPr="00AC26F8">
              <w:rPr>
                <w:bCs/>
                <w:lang w:eastAsia="zh-CN"/>
              </w:rPr>
              <w:t>Ho, 1995</w:t>
            </w:r>
            <w:r w:rsidRPr="00AC26F8">
              <w:rPr>
                <w:bCs/>
                <w:lang w:eastAsia="zh-CN"/>
              </w:rPr>
              <w:fldChar w:fldCharType="end"/>
            </w:r>
          </w:p>
        </w:tc>
        <w:tc>
          <w:tcPr>
            <w:tcW w:w="2785" w:type="dxa"/>
          </w:tcPr>
          <w:p w14:paraId="11F45848" w14:textId="09292B21" w:rsidR="00F61501" w:rsidRPr="00AC26F8" w:rsidRDefault="00F61501" w:rsidP="000A48DA">
            <w:pPr>
              <w:pStyle w:val="Acknowledgement"/>
              <w:ind w:left="0" w:firstLine="0"/>
              <w:rPr>
                <w:bCs/>
                <w:lang w:eastAsia="zh-CN"/>
              </w:rPr>
            </w:pPr>
            <w:r w:rsidRPr="00AC26F8">
              <w:rPr>
                <w:bCs/>
                <w:lang w:eastAsia="zh-CN"/>
              </w:rPr>
              <w:t>scikit-learn.org</w:t>
            </w:r>
          </w:p>
        </w:tc>
      </w:tr>
      <w:tr w:rsidR="001C70AB" w:rsidRPr="00AC26F8" w14:paraId="3BD54F0C" w14:textId="77777777" w:rsidTr="00135D36">
        <w:tc>
          <w:tcPr>
            <w:tcW w:w="3055" w:type="dxa"/>
          </w:tcPr>
          <w:p w14:paraId="7AA8E549" w14:textId="61D0AAEB" w:rsidR="001C70AB" w:rsidRPr="00AC26F8" w:rsidRDefault="001C70AB" w:rsidP="000A48DA">
            <w:pPr>
              <w:rPr>
                <w:bCs/>
              </w:rPr>
            </w:pPr>
            <w:r w:rsidRPr="00AC26F8">
              <w:rPr>
                <w:bCs/>
              </w:rPr>
              <w:lastRenderedPageBreak/>
              <w:t>Lifelines v0.2</w:t>
            </w:r>
            <w:r w:rsidR="00EB3FE8" w:rsidRPr="00AC26F8">
              <w:rPr>
                <w:bCs/>
              </w:rPr>
              <w:t>5</w:t>
            </w:r>
            <w:r w:rsidRPr="00AC26F8">
              <w:rPr>
                <w:bCs/>
              </w:rPr>
              <w:t>.</w:t>
            </w:r>
            <w:r w:rsidR="00EB3FE8" w:rsidRPr="00AC26F8">
              <w:rPr>
                <w:bCs/>
              </w:rPr>
              <w:t>6</w:t>
            </w:r>
          </w:p>
        </w:tc>
        <w:tc>
          <w:tcPr>
            <w:tcW w:w="3510" w:type="dxa"/>
          </w:tcPr>
          <w:p w14:paraId="3C712924" w14:textId="0D9595EF" w:rsidR="001C70AB" w:rsidRPr="00AC26F8" w:rsidRDefault="00013878" w:rsidP="000A48DA">
            <w:pPr>
              <w:rPr>
                <w:bCs/>
              </w:rPr>
            </w:pPr>
            <w:r w:rsidRPr="00AC26F8">
              <w:rPr>
                <w:bCs/>
              </w:rPr>
              <w:fldChar w:fldCharType="begin"/>
            </w:r>
            <w:r w:rsidR="00D42550" w:rsidRPr="00AC26F8">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Pr="00AC26F8">
              <w:rPr>
                <w:bCs/>
              </w:rPr>
              <w:fldChar w:fldCharType="separate"/>
            </w:r>
            <w:r w:rsidR="00673254" w:rsidRPr="00AC26F8">
              <w:rPr>
                <w:noProof/>
              </w:rPr>
              <w:t>Davidson-Pilon, 2019</w:t>
            </w:r>
            <w:r w:rsidR="00673254" w:rsidRPr="00AC26F8">
              <w:rPr>
                <w:bCs/>
              </w:rPr>
              <w:t xml:space="preserve"> </w:t>
            </w:r>
            <w:r w:rsidRPr="00AC26F8">
              <w:rPr>
                <w:bCs/>
              </w:rPr>
              <w:fldChar w:fldCharType="end"/>
            </w:r>
          </w:p>
        </w:tc>
        <w:tc>
          <w:tcPr>
            <w:tcW w:w="2785" w:type="dxa"/>
          </w:tcPr>
          <w:p w14:paraId="5C441B39" w14:textId="3D6D58EA" w:rsidR="001C70AB" w:rsidRPr="00AC26F8" w:rsidRDefault="001C70AB" w:rsidP="000A48DA">
            <w:pPr>
              <w:rPr>
                <w:bCs/>
              </w:rPr>
            </w:pPr>
            <w:r w:rsidRPr="00AC26F8">
              <w:rPr>
                <w:bCs/>
              </w:rPr>
              <w:t>github.com/</w:t>
            </w:r>
            <w:proofErr w:type="spellStart"/>
            <w:r w:rsidRPr="00AC26F8">
              <w:rPr>
                <w:bCs/>
              </w:rPr>
              <w:t>CamDavidsonPilon</w:t>
            </w:r>
            <w:proofErr w:type="spellEnd"/>
            <w:r w:rsidRPr="00AC26F8">
              <w:rPr>
                <w:bCs/>
              </w:rPr>
              <w:t>/lifelines</w:t>
            </w:r>
          </w:p>
        </w:tc>
      </w:tr>
      <w:tr w:rsidR="001C70AB" w:rsidRPr="00AC26F8" w14:paraId="417BBD32" w14:textId="77777777" w:rsidTr="00135D36">
        <w:tc>
          <w:tcPr>
            <w:tcW w:w="3055" w:type="dxa"/>
          </w:tcPr>
          <w:p w14:paraId="0E483E70" w14:textId="71A4ED7F" w:rsidR="001C70AB" w:rsidRPr="00AC26F8" w:rsidRDefault="00511986" w:rsidP="000A48DA">
            <w:pPr>
              <w:rPr>
                <w:bCs/>
              </w:rPr>
            </w:pPr>
            <w:r w:rsidRPr="00AC26F8">
              <w:rPr>
                <w:bCs/>
              </w:rPr>
              <w:t>SourceTracker2</w:t>
            </w:r>
          </w:p>
        </w:tc>
        <w:tc>
          <w:tcPr>
            <w:tcW w:w="3510" w:type="dxa"/>
          </w:tcPr>
          <w:p w14:paraId="0490029E" w14:textId="48EFE9EF" w:rsidR="001C70AB" w:rsidRPr="00AC26F8" w:rsidRDefault="00013878"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meth.1650","First":false,"Last":false,"PMCID":"PMC3791591","PMID":"21765408","abstract":"Contamination is a critical issue in high-throughput metagenomic studies, yet progress toward a comprehensive solution has been limited. We present SourceTracker, a Bayesian approach to estimate the proportion of contaminants in a given community that come from possible source environments. We applied SourceTracker to microbial surveys from neonatal intensive care units (NICUs), offices and molecular biology laboratories, and provide a database of known contaminants for future testing.","author":[{"family":"Knights","given":"Dan"},{"family":"Kuczynski","given":"Justin"},{"family":"Charlson","given":"Emily S"},{"family":"Zaneveld","given":"Jesse"},{"family":"Mozer","given":"Michael C"},{"family":"Collman","given":"Ronald G"},{"family":"Bushman","given":"Frederic D"},{"family":"Knight","given":"Rob"},{"family":"Kelley","given":"Scott T"}],"authorYearDisplayFormat":false,"citation-label":"17791","container-title":"Nature Methods","container-title-short":"Nat. Methods","id":"17791","invisible":false,"issue":"9","issued":{"date-parts":[["2011","7","17"]]},"journalAbbreviation":"Nat. Methods","page":"761-763","suppress-author":false,"title":"Bayesian community-wide culture-independent microbial source tracking.","type":"article-journal","volume":"8"}]</w:instrText>
            </w:r>
            <w:r w:rsidRPr="00AC26F8">
              <w:rPr>
                <w:bCs/>
                <w:lang w:eastAsia="zh-CN"/>
              </w:rPr>
              <w:fldChar w:fldCharType="separate"/>
            </w:r>
            <w:r w:rsidR="00D42550" w:rsidRPr="00AC26F8">
              <w:rPr>
                <w:bCs/>
                <w:lang w:eastAsia="zh-CN"/>
              </w:rPr>
              <w:t>Knights et al., 2011</w:t>
            </w:r>
            <w:r w:rsidRPr="00AC26F8">
              <w:rPr>
                <w:bCs/>
                <w:lang w:eastAsia="zh-CN"/>
              </w:rPr>
              <w:fldChar w:fldCharType="end"/>
            </w:r>
          </w:p>
        </w:tc>
        <w:tc>
          <w:tcPr>
            <w:tcW w:w="2785" w:type="dxa"/>
          </w:tcPr>
          <w:p w14:paraId="23C11628" w14:textId="0D9A57DE" w:rsidR="001C70AB" w:rsidRPr="00AC26F8" w:rsidRDefault="00511986" w:rsidP="000A48DA">
            <w:pPr>
              <w:pStyle w:val="Acknowledgement"/>
              <w:ind w:left="0" w:firstLine="0"/>
              <w:rPr>
                <w:bCs/>
                <w:lang w:eastAsia="zh-CN"/>
              </w:rPr>
            </w:pPr>
            <w:r w:rsidRPr="00AC26F8">
              <w:rPr>
                <w:bCs/>
                <w:lang w:eastAsia="zh-CN"/>
              </w:rPr>
              <w:t>github.com/biota/sourcetracker2</w:t>
            </w:r>
          </w:p>
        </w:tc>
      </w:tr>
      <w:tr w:rsidR="00511986" w:rsidRPr="00AC26F8" w14:paraId="61235B4C" w14:textId="77777777" w:rsidTr="00135D36">
        <w:tc>
          <w:tcPr>
            <w:tcW w:w="3055" w:type="dxa"/>
          </w:tcPr>
          <w:p w14:paraId="00802D9E" w14:textId="5DF02EC5" w:rsidR="00511986" w:rsidRPr="00AC26F8" w:rsidRDefault="00511986" w:rsidP="000A48DA">
            <w:pPr>
              <w:rPr>
                <w:bCs/>
              </w:rPr>
            </w:pPr>
            <w:proofErr w:type="spellStart"/>
            <w:r w:rsidRPr="00AC26F8">
              <w:rPr>
                <w:bCs/>
              </w:rPr>
              <w:t>iRep</w:t>
            </w:r>
            <w:proofErr w:type="spellEnd"/>
          </w:p>
        </w:tc>
        <w:tc>
          <w:tcPr>
            <w:tcW w:w="3510" w:type="dxa"/>
          </w:tcPr>
          <w:p w14:paraId="5062AABD" w14:textId="6F2B21A9" w:rsidR="00511986" w:rsidRPr="00AC26F8" w:rsidRDefault="00013878"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bt.3704","First":false,"Last":false,"PMCID":"PMC5538567","PMID":"27819664","abstract":"Culture-independent microbiome studies have increased our understanding of the complexity and metabolic potential of microbial communities. However, to understand the contribution of individual microbiome members to community functions, it is important to determine which bacteria are actively replicating. We developed an algorithm, iRep, that uses draft-quality genome sequences and single time-point metagenome sequencing to infer microbial population replication rates. The algorithm calculates an index of replication (iRep) based on the sequencing coverage trend that results from bi-directional genome replication from a single origin of replication. We apply this method to show that microbial replication rates increase after antibiotic administration in human infants. We also show that uncultivated, groundwater-associated, Candidate Phyla Radiation bacteria only rarely replicate quickly in subsurface communities undergoing substantial changes in geochemistry. Our method can be applied to any genome-resolved microbiome study to track organism responses to varying conditions, identify actively growing populations and measure replication rates for use in modeling studies.","author":[{"family":"Brown","given":"Christopher T"},{"family":"Olm","given":"Matthew R"},{"family":"Thomas","given":"Brian C"},{"family":"Banfield","given":"Jillian F"}],"authorYearDisplayFormat":false,"citation-label":"2712265","container-title":"Nature Biotechnology","container-title-short":"Nat. Biotechnol.","id":"2712265","invisible":false,"issue":"12","issued":{"date-parts":[["2016","12"]]},"journalAbbreviation":"Nat. Biotechnol.","page":"1256-1263","suppress-author":false,"title":"Measurement of bacterial replication rates in microbial communities.","type":"article-journal","volume":"34"}]</w:instrText>
            </w:r>
            <w:r w:rsidRPr="00AC26F8">
              <w:rPr>
                <w:bCs/>
                <w:lang w:eastAsia="zh-CN"/>
              </w:rPr>
              <w:fldChar w:fldCharType="separate"/>
            </w:r>
            <w:r w:rsidR="00D42550" w:rsidRPr="00AC26F8">
              <w:rPr>
                <w:bCs/>
                <w:lang w:eastAsia="zh-CN"/>
              </w:rPr>
              <w:t>Brown et al., 2016</w:t>
            </w:r>
            <w:r w:rsidRPr="00AC26F8">
              <w:rPr>
                <w:bCs/>
                <w:lang w:eastAsia="zh-CN"/>
              </w:rPr>
              <w:fldChar w:fldCharType="end"/>
            </w:r>
          </w:p>
        </w:tc>
        <w:tc>
          <w:tcPr>
            <w:tcW w:w="2785" w:type="dxa"/>
          </w:tcPr>
          <w:p w14:paraId="743CF22B" w14:textId="1400B23B" w:rsidR="00511986" w:rsidRPr="00AC26F8" w:rsidRDefault="00511986" w:rsidP="000A48DA">
            <w:pPr>
              <w:pStyle w:val="Acknowledgement"/>
              <w:ind w:left="0" w:firstLine="0"/>
              <w:rPr>
                <w:bCs/>
                <w:lang w:eastAsia="zh-CN"/>
              </w:rPr>
            </w:pPr>
            <w:r w:rsidRPr="00AC26F8">
              <w:rPr>
                <w:bCs/>
                <w:lang w:eastAsia="zh-CN"/>
              </w:rPr>
              <w:t>github.com/</w:t>
            </w:r>
            <w:proofErr w:type="spellStart"/>
            <w:r w:rsidRPr="00AC26F8">
              <w:rPr>
                <w:bCs/>
                <w:lang w:eastAsia="zh-CN"/>
              </w:rPr>
              <w:t>christophertbrown</w:t>
            </w:r>
            <w:proofErr w:type="spellEnd"/>
            <w:r w:rsidRPr="00AC26F8">
              <w:rPr>
                <w:bCs/>
                <w:lang w:eastAsia="zh-CN"/>
              </w:rPr>
              <w:t>/</w:t>
            </w:r>
            <w:proofErr w:type="spellStart"/>
            <w:r w:rsidRPr="00AC26F8">
              <w:rPr>
                <w:bCs/>
                <w:lang w:eastAsia="zh-CN"/>
              </w:rPr>
              <w:t>iRep</w:t>
            </w:r>
            <w:proofErr w:type="spellEnd"/>
          </w:p>
        </w:tc>
      </w:tr>
      <w:tr w:rsidR="00EB3FE8" w:rsidRPr="00AC26F8" w14:paraId="5F06B169" w14:textId="77777777" w:rsidTr="00135D36">
        <w:tc>
          <w:tcPr>
            <w:tcW w:w="3055" w:type="dxa"/>
          </w:tcPr>
          <w:p w14:paraId="04323054" w14:textId="73C556AD" w:rsidR="00EB3FE8" w:rsidRPr="00AC26F8" w:rsidRDefault="00EB3FE8" w:rsidP="000A48DA">
            <w:pPr>
              <w:rPr>
                <w:bCs/>
              </w:rPr>
            </w:pPr>
            <w:proofErr w:type="spellStart"/>
            <w:r w:rsidRPr="00AC26F8">
              <w:rPr>
                <w:bCs/>
              </w:rPr>
              <w:t>Cutadapt</w:t>
            </w:r>
            <w:proofErr w:type="spellEnd"/>
            <w:r w:rsidR="00302D97" w:rsidRPr="00AC26F8">
              <w:rPr>
                <w:bCs/>
              </w:rPr>
              <w:t xml:space="preserve"> v3.4</w:t>
            </w:r>
          </w:p>
        </w:tc>
        <w:tc>
          <w:tcPr>
            <w:tcW w:w="3510" w:type="dxa"/>
          </w:tcPr>
          <w:p w14:paraId="1474B9EB" w14:textId="65BBC4D9" w:rsidR="00EB3FE8" w:rsidRPr="00AC26F8" w:rsidRDefault="00013878"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4806/ej.17.1.200","First":false,"Last":false,"author":[{"family":"Martin","given":"Marcel"}],"authorYearDisplayFormat":false,"citation-label":"827836","container-title":"EMBnet.journal","container-title-short":"EMBnet j.","id":"827836","invisible":false,"issue":"1","issued":{"date-parts":[["2011","5","2"]]},"journalAbbreviation":"EMBnet j.","page":"10","suppress-author":false,"title":"Cutadapt removes adapter sequences from high-throughput sequencing reads","type":"article-journal","volume":"17"}]</w:instrText>
            </w:r>
            <w:r w:rsidRPr="00AC26F8">
              <w:rPr>
                <w:bCs/>
                <w:lang w:eastAsia="zh-CN"/>
              </w:rPr>
              <w:fldChar w:fldCharType="separate"/>
            </w:r>
            <w:r w:rsidR="00D42550" w:rsidRPr="00AC26F8">
              <w:rPr>
                <w:bCs/>
                <w:lang w:eastAsia="zh-CN"/>
              </w:rPr>
              <w:t>Martin, 2011</w:t>
            </w:r>
            <w:r w:rsidRPr="00AC26F8">
              <w:rPr>
                <w:bCs/>
                <w:lang w:eastAsia="zh-CN"/>
              </w:rPr>
              <w:fldChar w:fldCharType="end"/>
            </w:r>
          </w:p>
        </w:tc>
        <w:tc>
          <w:tcPr>
            <w:tcW w:w="2785" w:type="dxa"/>
          </w:tcPr>
          <w:p w14:paraId="5D0D3713" w14:textId="4652F767" w:rsidR="00EB3FE8" w:rsidRPr="00AC26F8" w:rsidRDefault="00302D97" w:rsidP="000A48DA">
            <w:pPr>
              <w:pStyle w:val="Acknowledgement"/>
              <w:ind w:left="0" w:firstLine="0"/>
              <w:rPr>
                <w:bCs/>
                <w:lang w:eastAsia="zh-CN"/>
              </w:rPr>
            </w:pPr>
            <w:r w:rsidRPr="00AC26F8">
              <w:rPr>
                <w:bCs/>
                <w:lang w:eastAsia="zh-CN"/>
              </w:rPr>
              <w:t>github.com/</w:t>
            </w:r>
            <w:proofErr w:type="spellStart"/>
            <w:r w:rsidRPr="00AC26F8">
              <w:rPr>
                <w:bCs/>
                <w:lang w:eastAsia="zh-CN"/>
              </w:rPr>
              <w:t>marcelm</w:t>
            </w:r>
            <w:proofErr w:type="spellEnd"/>
            <w:r w:rsidRPr="00AC26F8">
              <w:rPr>
                <w:bCs/>
                <w:lang w:eastAsia="zh-CN"/>
              </w:rPr>
              <w:t>/</w:t>
            </w:r>
            <w:proofErr w:type="spellStart"/>
            <w:r w:rsidRPr="00AC26F8">
              <w:rPr>
                <w:bCs/>
                <w:lang w:eastAsia="zh-CN"/>
              </w:rPr>
              <w:t>cutadapt</w:t>
            </w:r>
            <w:proofErr w:type="spellEnd"/>
          </w:p>
        </w:tc>
      </w:tr>
      <w:tr w:rsidR="00984FD1" w:rsidRPr="00AC26F8" w14:paraId="35323D12" w14:textId="77777777" w:rsidTr="00135D36">
        <w:tc>
          <w:tcPr>
            <w:tcW w:w="3055" w:type="dxa"/>
          </w:tcPr>
          <w:p w14:paraId="3EB8F2E3" w14:textId="0F3C2FF5" w:rsidR="00984FD1" w:rsidRPr="00AC26F8" w:rsidRDefault="00984FD1" w:rsidP="000A48DA">
            <w:pPr>
              <w:rPr>
                <w:bCs/>
              </w:rPr>
            </w:pPr>
            <w:r w:rsidRPr="00AC26F8">
              <w:t xml:space="preserve">Naive Bayesian classifier </w:t>
            </w:r>
          </w:p>
        </w:tc>
        <w:tc>
          <w:tcPr>
            <w:tcW w:w="3510" w:type="dxa"/>
          </w:tcPr>
          <w:p w14:paraId="584AC648" w14:textId="543361F5" w:rsidR="00984FD1" w:rsidRPr="00AC26F8" w:rsidRDefault="00984FD1" w:rsidP="000A48DA">
            <w:pPr>
              <w:pStyle w:val="Acknowledgement"/>
              <w:ind w:left="0" w:firstLine="0"/>
              <w:rPr>
                <w:bCs/>
                <w:lang w:eastAsia="zh-CN"/>
              </w:rPr>
            </w:pPr>
            <w:r w:rsidRPr="00AC26F8">
              <w:fldChar w:fldCharType="begin"/>
            </w:r>
            <w:r w:rsidRPr="00AC26F8">
              <w:instrText>ADDIN F1000_CSL_CITATION&lt;~#@#~&gt;[{"DOI":"10.1128/AEM.00062-07","First":false,"Last":false,"PMCID":"PMC1950982","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family":"Wang","given":"Qiong"},{"family":"Garrity","given":"George M"},{"family":"Tiedje","given":"James M"},{"family":"Cole","given":"James R"}],"authorYearDisplayFormat":false,"citation-label":"137056","container-title":"Applied and Environmental Microbiology","container-title-short":"Appl. Environ. Microbiol.","id":"137056","invisible":false,"issue":"16","issued":{"date-parts":[["2007","8"]]},"journalAbbreviation":"Appl. Environ. Microbiol.","page":"5261-5267","suppress-author":false,"title":"Naive Bayesian classifier for rapid assignment of rRNA sequences into the new bacterial taxonomy.","type":"article-journal","volume":"73"}]</w:instrText>
            </w:r>
            <w:r w:rsidRPr="00AC26F8">
              <w:fldChar w:fldCharType="separate"/>
            </w:r>
            <w:r w:rsidRPr="00AC26F8">
              <w:t>Wang et al., 2007</w:t>
            </w:r>
            <w:r w:rsidRPr="00AC26F8">
              <w:fldChar w:fldCharType="end"/>
            </w:r>
          </w:p>
        </w:tc>
        <w:tc>
          <w:tcPr>
            <w:tcW w:w="2785" w:type="dxa"/>
          </w:tcPr>
          <w:p w14:paraId="47A58D80" w14:textId="0DEE3E77" w:rsidR="00984FD1" w:rsidRPr="00AC26F8" w:rsidRDefault="00984FD1" w:rsidP="000A48DA">
            <w:pPr>
              <w:pStyle w:val="Acknowledgement"/>
              <w:ind w:left="0" w:firstLine="0"/>
              <w:rPr>
                <w:bCs/>
                <w:lang w:eastAsia="zh-CN"/>
              </w:rPr>
            </w:pPr>
            <w:r w:rsidRPr="00AC26F8">
              <w:rPr>
                <w:bCs/>
                <w:lang w:eastAsia="zh-CN"/>
              </w:rPr>
              <w:t>rdp.cme.msu.edu</w:t>
            </w:r>
          </w:p>
        </w:tc>
      </w:tr>
      <w:tr w:rsidR="008E5542" w:rsidRPr="00AC26F8" w14:paraId="161E0419" w14:textId="77777777" w:rsidTr="00135D36">
        <w:tc>
          <w:tcPr>
            <w:tcW w:w="3055" w:type="dxa"/>
          </w:tcPr>
          <w:p w14:paraId="36DF067D" w14:textId="5F86963F" w:rsidR="008E5542" w:rsidRPr="00AC26F8" w:rsidRDefault="008E5542" w:rsidP="000A48DA">
            <w:pPr>
              <w:rPr>
                <w:bCs/>
              </w:rPr>
            </w:pPr>
            <w:r w:rsidRPr="00AC26F8">
              <w:rPr>
                <w:bCs/>
              </w:rPr>
              <w:t>DADA2</w:t>
            </w:r>
          </w:p>
        </w:tc>
        <w:tc>
          <w:tcPr>
            <w:tcW w:w="3510" w:type="dxa"/>
          </w:tcPr>
          <w:p w14:paraId="2508AA9A" w14:textId="780C04B9" w:rsidR="008E5542" w:rsidRPr="00AC26F8" w:rsidRDefault="00013878"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meth.3869","First":false,"Last":false,"PMCID":"PMC4927377","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family":"Callahan","given":"B J"},{"family":"McMurdie","given":"Paul J"},{"family":"Rosen","given":"Michael J"},{"family":"Han","given":"Andrew W"},{"family":"Johnson","given":"Amy Jo A"},{"family":"Holmes","given":"Susan P"}],"authorYearDisplayFormat":false,"citation-label":"1532773","container-title":"Nature Methods","container-title-short":"Nat. Methods","id":"1532773","invisible":false,"issue":"7","issued":{"date-parts":[["2016","5","23"]]},"journalAbbreviation":"Nat. Methods","page":"581-583","suppress-author":false,"title":"DADA2: High-resolution sample inference from Illumina amplicon data.","type":"article-journal","volume":"13"}]</w:instrText>
            </w:r>
            <w:r w:rsidRPr="00AC26F8">
              <w:rPr>
                <w:bCs/>
                <w:lang w:eastAsia="zh-CN"/>
              </w:rPr>
              <w:fldChar w:fldCharType="separate"/>
            </w:r>
            <w:r w:rsidR="00D42550" w:rsidRPr="00AC26F8">
              <w:rPr>
                <w:bCs/>
                <w:lang w:eastAsia="zh-CN"/>
              </w:rPr>
              <w:t>Callahan et al., 2016</w:t>
            </w:r>
            <w:r w:rsidRPr="00AC26F8">
              <w:rPr>
                <w:bCs/>
                <w:lang w:eastAsia="zh-CN"/>
              </w:rPr>
              <w:fldChar w:fldCharType="end"/>
            </w:r>
          </w:p>
        </w:tc>
        <w:tc>
          <w:tcPr>
            <w:tcW w:w="2785" w:type="dxa"/>
          </w:tcPr>
          <w:p w14:paraId="58858A78" w14:textId="7AE4456C" w:rsidR="008E5542" w:rsidRPr="00AC26F8" w:rsidRDefault="008E5542" w:rsidP="000A48DA">
            <w:pPr>
              <w:pStyle w:val="Acknowledgement"/>
              <w:ind w:left="0" w:firstLine="0"/>
              <w:rPr>
                <w:bCs/>
                <w:lang w:eastAsia="zh-CN"/>
              </w:rPr>
            </w:pPr>
            <w:r w:rsidRPr="00AC26F8">
              <w:rPr>
                <w:bCs/>
                <w:lang w:eastAsia="zh-CN"/>
              </w:rPr>
              <w:t>benjjneb.github.io/data2</w:t>
            </w:r>
          </w:p>
        </w:tc>
      </w:tr>
      <w:tr w:rsidR="00EB3FE8" w:rsidRPr="00AC26F8" w14:paraId="5C244E40" w14:textId="77777777" w:rsidTr="00135D36">
        <w:tc>
          <w:tcPr>
            <w:tcW w:w="3055" w:type="dxa"/>
          </w:tcPr>
          <w:p w14:paraId="513CF0CD" w14:textId="24B554C7" w:rsidR="00EB3FE8" w:rsidRPr="00AC26F8" w:rsidRDefault="00EB3FE8" w:rsidP="000A48DA">
            <w:pPr>
              <w:rPr>
                <w:bCs/>
              </w:rPr>
            </w:pPr>
            <w:r w:rsidRPr="00AC26F8">
              <w:rPr>
                <w:bCs/>
              </w:rPr>
              <w:t xml:space="preserve">Bhatt </w:t>
            </w:r>
            <w:r w:rsidR="00013878" w:rsidRPr="00AC26F8">
              <w:rPr>
                <w:bCs/>
              </w:rPr>
              <w:t xml:space="preserve">lab </w:t>
            </w:r>
            <w:r w:rsidRPr="00AC26F8">
              <w:rPr>
                <w:bCs/>
              </w:rPr>
              <w:t>workflow</w:t>
            </w:r>
          </w:p>
        </w:tc>
        <w:tc>
          <w:tcPr>
            <w:tcW w:w="3510" w:type="dxa"/>
          </w:tcPr>
          <w:p w14:paraId="29EEC769" w14:textId="2D1C6276" w:rsidR="00EB3FE8" w:rsidRPr="00AC26F8" w:rsidRDefault="004B48FC" w:rsidP="000A48DA">
            <w:pPr>
              <w:pStyle w:val="Acknowledgement"/>
              <w:ind w:left="0" w:firstLine="0"/>
              <w:rPr>
                <w:bCs/>
                <w:lang w:eastAsia="zh-CN"/>
              </w:rPr>
            </w:pPr>
            <w:proofErr w:type="spellStart"/>
            <w:r w:rsidRPr="00AC26F8">
              <w:t>Siranosian</w:t>
            </w:r>
            <w:proofErr w:type="spellEnd"/>
            <w:r w:rsidRPr="00AC26F8">
              <w:t xml:space="preserve"> et al., 2021</w:t>
            </w:r>
          </w:p>
        </w:tc>
        <w:tc>
          <w:tcPr>
            <w:tcW w:w="2785" w:type="dxa"/>
          </w:tcPr>
          <w:p w14:paraId="4864BFF1" w14:textId="7198727A" w:rsidR="00EB3FE8" w:rsidRPr="00AC26F8" w:rsidRDefault="00013878" w:rsidP="000A48DA">
            <w:pPr>
              <w:rPr>
                <w:bCs/>
              </w:rPr>
            </w:pPr>
            <w:r w:rsidRPr="00AC26F8">
              <w:rPr>
                <w:bCs/>
              </w:rPr>
              <w:t>github.com/</w:t>
            </w:r>
            <w:proofErr w:type="spellStart"/>
            <w:r w:rsidRPr="00AC26F8">
              <w:rPr>
                <w:bCs/>
              </w:rPr>
              <w:t>bhattlab</w:t>
            </w:r>
            <w:proofErr w:type="spellEnd"/>
            <w:r w:rsidRPr="00AC26F8">
              <w:rPr>
                <w:bCs/>
              </w:rPr>
              <w:t>/</w:t>
            </w:r>
            <w:proofErr w:type="spellStart"/>
            <w:r w:rsidRPr="00AC26F8">
              <w:rPr>
                <w:bCs/>
              </w:rPr>
              <w:t>bhattlab_workflows</w:t>
            </w:r>
            <w:proofErr w:type="spellEnd"/>
          </w:p>
        </w:tc>
      </w:tr>
      <w:tr w:rsidR="004B48FC" w:rsidRPr="00AC26F8" w14:paraId="76091439" w14:textId="77777777" w:rsidTr="00135D36">
        <w:tc>
          <w:tcPr>
            <w:tcW w:w="3055" w:type="dxa"/>
          </w:tcPr>
          <w:p w14:paraId="72F4BD0B" w14:textId="65E08FEE" w:rsidR="004B48FC" w:rsidRPr="00AC26F8" w:rsidRDefault="004B48FC" w:rsidP="000A48DA">
            <w:pPr>
              <w:rPr>
                <w:bCs/>
              </w:rPr>
            </w:pPr>
            <w:r w:rsidRPr="00AC26F8">
              <w:t>MEGAHIT</w:t>
            </w:r>
          </w:p>
        </w:tc>
        <w:tc>
          <w:tcPr>
            <w:tcW w:w="3510" w:type="dxa"/>
          </w:tcPr>
          <w:p w14:paraId="320553B2" w14:textId="41906C60" w:rsidR="004B48FC" w:rsidRPr="00AC26F8" w:rsidRDefault="00276D57" w:rsidP="000A48DA">
            <w:pPr>
              <w:pStyle w:val="Acknowledgement"/>
              <w:ind w:left="0" w:firstLine="0"/>
              <w:rPr>
                <w:bCs/>
                <w:lang w:eastAsia="zh-CN"/>
              </w:rPr>
            </w:pPr>
            <w:r w:rsidRPr="00AC26F8">
              <w:t>Li et al., 2015</w:t>
            </w:r>
          </w:p>
        </w:tc>
        <w:tc>
          <w:tcPr>
            <w:tcW w:w="2785" w:type="dxa"/>
          </w:tcPr>
          <w:p w14:paraId="1168A185" w14:textId="63635A82" w:rsidR="004B48FC" w:rsidRPr="00AC26F8" w:rsidRDefault="00276D57" w:rsidP="000A48DA">
            <w:pPr>
              <w:rPr>
                <w:bCs/>
              </w:rPr>
            </w:pPr>
            <w:r w:rsidRPr="00AC26F8">
              <w:rPr>
                <w:bCs/>
              </w:rPr>
              <w:t>github.com/</w:t>
            </w:r>
            <w:proofErr w:type="spellStart"/>
            <w:r w:rsidRPr="00AC26F8">
              <w:rPr>
                <w:bCs/>
              </w:rPr>
              <w:t>voutcn</w:t>
            </w:r>
            <w:proofErr w:type="spellEnd"/>
            <w:r w:rsidRPr="00AC26F8">
              <w:rPr>
                <w:bCs/>
              </w:rPr>
              <w:t>/megahit</w:t>
            </w:r>
          </w:p>
        </w:tc>
      </w:tr>
      <w:tr w:rsidR="00276D57" w:rsidRPr="00AC26F8" w14:paraId="28265EAA" w14:textId="77777777" w:rsidTr="00135D36">
        <w:tc>
          <w:tcPr>
            <w:tcW w:w="3055" w:type="dxa"/>
          </w:tcPr>
          <w:p w14:paraId="109EF129" w14:textId="41C3189A" w:rsidR="00276D57" w:rsidRPr="00AC26F8" w:rsidRDefault="00276D57" w:rsidP="000A48DA">
            <w:proofErr w:type="spellStart"/>
            <w:r w:rsidRPr="00AC26F8">
              <w:t>Meta</w:t>
            </w:r>
            <w:r w:rsidR="002B7475" w:rsidRPr="00AC26F8">
              <w:t>BAT</w:t>
            </w:r>
            <w:proofErr w:type="spellEnd"/>
            <w:r w:rsidR="002B7475" w:rsidRPr="00AC26F8">
              <w:t xml:space="preserve"> </w:t>
            </w:r>
            <w:r w:rsidRPr="00AC26F8">
              <w:t>2</w:t>
            </w:r>
          </w:p>
        </w:tc>
        <w:tc>
          <w:tcPr>
            <w:tcW w:w="3510" w:type="dxa"/>
          </w:tcPr>
          <w:p w14:paraId="3C967BD9" w14:textId="58664382" w:rsidR="00276D57" w:rsidRPr="00AC26F8" w:rsidRDefault="00276D57" w:rsidP="000A48DA">
            <w:pPr>
              <w:pStyle w:val="Acknowledgement"/>
              <w:ind w:left="0" w:firstLine="0"/>
            </w:pPr>
            <w:r w:rsidRPr="00AC26F8">
              <w:t>Kang et al., 2019</w:t>
            </w:r>
          </w:p>
        </w:tc>
        <w:tc>
          <w:tcPr>
            <w:tcW w:w="2785" w:type="dxa"/>
          </w:tcPr>
          <w:p w14:paraId="741A1862" w14:textId="35B107ED" w:rsidR="00276D57" w:rsidRPr="00AC26F8" w:rsidRDefault="002B7475" w:rsidP="000A48DA">
            <w:pPr>
              <w:rPr>
                <w:bCs/>
              </w:rPr>
            </w:pPr>
            <w:r w:rsidRPr="00AC26F8">
              <w:rPr>
                <w:bCs/>
              </w:rPr>
              <w:t>bitbucket.org/</w:t>
            </w:r>
            <w:proofErr w:type="spellStart"/>
            <w:r w:rsidRPr="00AC26F8">
              <w:rPr>
                <w:bCs/>
              </w:rPr>
              <w:t>berkeleylab</w:t>
            </w:r>
            <w:proofErr w:type="spellEnd"/>
            <w:r w:rsidRPr="00AC26F8">
              <w:rPr>
                <w:bCs/>
              </w:rPr>
              <w:t>/</w:t>
            </w:r>
            <w:proofErr w:type="spellStart"/>
            <w:r w:rsidRPr="00AC26F8">
              <w:rPr>
                <w:bCs/>
              </w:rPr>
              <w:t>metabat</w:t>
            </w:r>
            <w:proofErr w:type="spellEnd"/>
            <w:r w:rsidRPr="00AC26F8">
              <w:rPr>
                <w:bCs/>
              </w:rPr>
              <w:t>/</w:t>
            </w:r>
            <w:proofErr w:type="spellStart"/>
            <w:r w:rsidRPr="00AC26F8">
              <w:rPr>
                <w:bCs/>
              </w:rPr>
              <w:t>src</w:t>
            </w:r>
            <w:proofErr w:type="spellEnd"/>
            <w:r w:rsidRPr="00AC26F8">
              <w:rPr>
                <w:bCs/>
              </w:rPr>
              <w:t>/master/</w:t>
            </w:r>
          </w:p>
        </w:tc>
      </w:tr>
      <w:tr w:rsidR="00276D57" w:rsidRPr="00AC26F8" w14:paraId="6209FACF" w14:textId="77777777" w:rsidTr="00135D36">
        <w:tc>
          <w:tcPr>
            <w:tcW w:w="3055" w:type="dxa"/>
          </w:tcPr>
          <w:p w14:paraId="38AEA8AB" w14:textId="572E53C2" w:rsidR="00276D57" w:rsidRPr="00AC26F8" w:rsidRDefault="00276D57" w:rsidP="000A48DA">
            <w:r w:rsidRPr="00AC26F8">
              <w:t>CONCOCT</w:t>
            </w:r>
          </w:p>
        </w:tc>
        <w:tc>
          <w:tcPr>
            <w:tcW w:w="3510" w:type="dxa"/>
          </w:tcPr>
          <w:p w14:paraId="1F898BB4" w14:textId="29953578" w:rsidR="00276D57" w:rsidRPr="00AC26F8" w:rsidRDefault="00276D57" w:rsidP="000A48DA">
            <w:pPr>
              <w:pStyle w:val="Acknowledgement"/>
              <w:ind w:left="0" w:firstLine="0"/>
            </w:pPr>
            <w:r w:rsidRPr="00AC26F8">
              <w:fldChar w:fldCharType="begin"/>
            </w:r>
            <w:r w:rsidRPr="00AC26F8">
              <w:instrText>ADDIN F1000_CSL_CITATION&lt;~#@#~&gt;[{"DOI":"10.1038/nmeth.3103","First":false,"Last":false,"PMID":"25218180","abstract":"Shotgun sequencing enables the reconstruction of genomes from complex microbial communities, but because assembly does not reconstruct entire genomes, it is necessary to bin genome fragments. Here we present CONCOCT, a new algorithm that combines sequence composition and coverage across multiple samples, to automatically cluster contigs into genomes. We demonstrate high recall and precision on artificial as well as real human gut metagenome data sets.","author":[{"family":"Alneberg","given":"Johannes"},{"family":"Bjarnason","given":"Brynjar Smári"},{"family":"de Bruijn","given":"Ino"},{"family":"Schirmer","given":"Melanie"},{"family":"Quick","given":"Joshua"},{"family":"Ijaz","given":"Umer Z"},{"family":"Lahti","given":"Leo"},{"family":"Loman","given":"Nicholas J"},{"family":"Andersson","given":"Anders F"},{"family":"Quince","given":"Christopher"}],"authorYearDisplayFormat":false,"citation-label":"162684","container-title":"Nature Methods","container-title-short":"Nat. Methods","id":"162684","invisible":false,"issue":"11","issued":{"date-parts":[["2014","11"]]},"journalAbbreviation":"Nat. Methods","page":"1144-1146","suppress-author":false,"title":"Binning metagenomic contigs by coverage and composition.","type":"article-journal","volume":"11"}]</w:instrText>
            </w:r>
            <w:r w:rsidRPr="00AC26F8">
              <w:fldChar w:fldCharType="separate"/>
            </w:r>
            <w:r w:rsidRPr="00AC26F8">
              <w:t>Alneberg et al., 2014</w:t>
            </w:r>
            <w:r w:rsidRPr="00AC26F8">
              <w:fldChar w:fldCharType="end"/>
            </w:r>
          </w:p>
        </w:tc>
        <w:tc>
          <w:tcPr>
            <w:tcW w:w="2785" w:type="dxa"/>
          </w:tcPr>
          <w:p w14:paraId="7AC13B39" w14:textId="2580E56C" w:rsidR="00276D57" w:rsidRPr="00AC26F8" w:rsidRDefault="002B7475" w:rsidP="000A48DA">
            <w:pPr>
              <w:rPr>
                <w:bCs/>
              </w:rPr>
            </w:pPr>
            <w:r w:rsidRPr="00AC26F8">
              <w:rPr>
                <w:bCs/>
              </w:rPr>
              <w:t>github.com/</w:t>
            </w:r>
            <w:proofErr w:type="spellStart"/>
            <w:r w:rsidRPr="00AC26F8">
              <w:rPr>
                <w:bCs/>
              </w:rPr>
              <w:t>BinPro</w:t>
            </w:r>
            <w:proofErr w:type="spellEnd"/>
            <w:r w:rsidRPr="00AC26F8">
              <w:rPr>
                <w:bCs/>
              </w:rPr>
              <w:t>/CONCOCT</w:t>
            </w:r>
          </w:p>
        </w:tc>
      </w:tr>
      <w:tr w:rsidR="00ED2A5A" w:rsidRPr="00AC26F8" w14:paraId="4B21E0B0" w14:textId="77777777" w:rsidTr="00135D36">
        <w:tc>
          <w:tcPr>
            <w:tcW w:w="3055" w:type="dxa"/>
          </w:tcPr>
          <w:p w14:paraId="6A1AA491" w14:textId="65FA3290" w:rsidR="00ED2A5A" w:rsidRPr="00AC26F8" w:rsidRDefault="00ED2A5A" w:rsidP="000A48DA">
            <w:r w:rsidRPr="00AC26F8">
              <w:t>DAS Tool</w:t>
            </w:r>
          </w:p>
        </w:tc>
        <w:tc>
          <w:tcPr>
            <w:tcW w:w="3510" w:type="dxa"/>
          </w:tcPr>
          <w:p w14:paraId="1B284C09" w14:textId="10643289" w:rsidR="00ED2A5A" w:rsidRPr="00AC26F8" w:rsidRDefault="00ED2A5A" w:rsidP="000A48DA">
            <w:pPr>
              <w:pStyle w:val="Acknowledgement"/>
              <w:ind w:left="0" w:firstLine="0"/>
            </w:pPr>
            <w:proofErr w:type="spellStart"/>
            <w:r w:rsidRPr="00AC26F8">
              <w:t>Sieber</w:t>
            </w:r>
            <w:proofErr w:type="spellEnd"/>
            <w:r w:rsidRPr="00AC26F8">
              <w:t xml:space="preserve"> et al., 2018</w:t>
            </w:r>
          </w:p>
        </w:tc>
        <w:tc>
          <w:tcPr>
            <w:tcW w:w="2785" w:type="dxa"/>
          </w:tcPr>
          <w:p w14:paraId="73F9A452" w14:textId="6201BA44" w:rsidR="00ED2A5A" w:rsidRPr="00AC26F8" w:rsidRDefault="00ED2A5A" w:rsidP="000A48DA">
            <w:pPr>
              <w:rPr>
                <w:bCs/>
              </w:rPr>
            </w:pPr>
            <w:r w:rsidRPr="00AC26F8">
              <w:t>github.com/</w:t>
            </w:r>
            <w:proofErr w:type="spellStart"/>
            <w:r w:rsidRPr="00AC26F8">
              <w:t>cmks</w:t>
            </w:r>
            <w:proofErr w:type="spellEnd"/>
            <w:r w:rsidRPr="00AC26F8">
              <w:t>/</w:t>
            </w:r>
            <w:proofErr w:type="spellStart"/>
            <w:r w:rsidRPr="00AC26F8">
              <w:t>DAS_Tool</w:t>
            </w:r>
            <w:proofErr w:type="spellEnd"/>
          </w:p>
        </w:tc>
      </w:tr>
      <w:tr w:rsidR="00A2563A" w:rsidRPr="00AC26F8" w14:paraId="0527155E" w14:textId="77777777" w:rsidTr="00135D36">
        <w:tc>
          <w:tcPr>
            <w:tcW w:w="3055" w:type="dxa"/>
          </w:tcPr>
          <w:p w14:paraId="4A774FE0" w14:textId="110944CB" w:rsidR="00A2563A" w:rsidRPr="00AC26F8" w:rsidRDefault="00A2563A" w:rsidP="000A48DA">
            <w:pPr>
              <w:rPr>
                <w:bCs/>
              </w:rPr>
            </w:pPr>
            <w:r w:rsidRPr="00AC26F8">
              <w:t>PATRIC</w:t>
            </w:r>
          </w:p>
        </w:tc>
        <w:tc>
          <w:tcPr>
            <w:tcW w:w="3510" w:type="dxa"/>
          </w:tcPr>
          <w:p w14:paraId="5E402FD2" w14:textId="53CA2EE2" w:rsidR="00A2563A" w:rsidRPr="00AC26F8" w:rsidRDefault="00A2563A" w:rsidP="000A48DA">
            <w:pPr>
              <w:pStyle w:val="Acknowledgement"/>
              <w:ind w:left="0" w:firstLine="0"/>
              <w:rPr>
                <w:bCs/>
                <w:lang w:eastAsia="zh-CN"/>
              </w:rPr>
            </w:pPr>
            <w:r w:rsidRPr="00AC26F8">
              <w:t>Davis et al., 2020</w:t>
            </w:r>
          </w:p>
        </w:tc>
        <w:tc>
          <w:tcPr>
            <w:tcW w:w="2785" w:type="dxa"/>
          </w:tcPr>
          <w:p w14:paraId="5F777742" w14:textId="0D08EB9C" w:rsidR="00A2563A" w:rsidRPr="00AC26F8" w:rsidRDefault="00A2563A" w:rsidP="000A48DA">
            <w:pPr>
              <w:rPr>
                <w:bCs/>
              </w:rPr>
            </w:pPr>
            <w:r w:rsidRPr="00AC26F8">
              <w:rPr>
                <w:bCs/>
              </w:rPr>
              <w:t>www.patricbrc.org</w:t>
            </w:r>
          </w:p>
        </w:tc>
      </w:tr>
      <w:tr w:rsidR="00727A02" w:rsidRPr="00AC26F8" w14:paraId="66A5B552" w14:textId="77777777" w:rsidTr="00135D36">
        <w:tc>
          <w:tcPr>
            <w:tcW w:w="3055" w:type="dxa"/>
          </w:tcPr>
          <w:p w14:paraId="5881CCD4" w14:textId="4C15E4C6" w:rsidR="00727A02" w:rsidRPr="00AC26F8" w:rsidRDefault="00727A02" w:rsidP="000A48DA">
            <w:r w:rsidRPr="00AC26F8">
              <w:t>Kraken2</w:t>
            </w:r>
          </w:p>
        </w:tc>
        <w:tc>
          <w:tcPr>
            <w:tcW w:w="3510" w:type="dxa"/>
          </w:tcPr>
          <w:p w14:paraId="069BB876" w14:textId="6BCD2C13" w:rsidR="00727A02" w:rsidRPr="00AC26F8" w:rsidRDefault="00727A02" w:rsidP="000A48DA">
            <w:pPr>
              <w:pStyle w:val="Acknowledgement"/>
              <w:ind w:left="0" w:firstLine="0"/>
            </w:pPr>
            <w:r w:rsidRPr="00AC26F8">
              <w:t>Wood et al., 2019</w:t>
            </w:r>
          </w:p>
        </w:tc>
        <w:tc>
          <w:tcPr>
            <w:tcW w:w="2785" w:type="dxa"/>
          </w:tcPr>
          <w:p w14:paraId="1F00395F" w14:textId="43716525" w:rsidR="00727A02" w:rsidRPr="00AC26F8" w:rsidRDefault="00727A02" w:rsidP="000A48DA">
            <w:pPr>
              <w:rPr>
                <w:bCs/>
              </w:rPr>
            </w:pPr>
            <w:r w:rsidRPr="00AC26F8">
              <w:rPr>
                <w:bCs/>
              </w:rPr>
              <w:t>github.com/</w:t>
            </w:r>
            <w:proofErr w:type="spellStart"/>
            <w:r w:rsidRPr="00AC26F8">
              <w:rPr>
                <w:bCs/>
              </w:rPr>
              <w:t>DerrickWood</w:t>
            </w:r>
            <w:proofErr w:type="spellEnd"/>
            <w:r w:rsidRPr="00AC26F8">
              <w:rPr>
                <w:bCs/>
              </w:rPr>
              <w:t>/kraken2</w:t>
            </w:r>
          </w:p>
        </w:tc>
      </w:tr>
    </w:tbl>
    <w:p w14:paraId="14F4A11E" w14:textId="5A0281B9" w:rsidR="00F61501" w:rsidRPr="00AC26F8" w:rsidRDefault="00F61501" w:rsidP="000A48DA">
      <w:pPr>
        <w:pStyle w:val="Acknowledgement"/>
        <w:ind w:left="0" w:firstLine="0"/>
        <w:rPr>
          <w:bCs/>
          <w:sz w:val="20"/>
          <w:szCs w:val="20"/>
          <w:lang w:eastAsia="zh-CN"/>
        </w:rPr>
      </w:pPr>
    </w:p>
    <w:p w14:paraId="64FCB136" w14:textId="3BF8D6CE" w:rsidR="000371AA" w:rsidRPr="00AC26F8" w:rsidRDefault="000371AA" w:rsidP="000A48DA">
      <w:pPr>
        <w:pStyle w:val="Acknowledgement"/>
        <w:ind w:left="0" w:firstLine="0"/>
        <w:rPr>
          <w:b/>
        </w:rPr>
      </w:pPr>
      <w:r w:rsidRPr="00AC26F8">
        <w:rPr>
          <w:b/>
        </w:rPr>
        <w:t>RESOURCE AVAILABILITY</w:t>
      </w:r>
    </w:p>
    <w:p w14:paraId="048439E1" w14:textId="32A947DF" w:rsidR="00AA35BA" w:rsidRPr="00AC26F8" w:rsidRDefault="00ED2A5A" w:rsidP="000A48DA">
      <w:pPr>
        <w:pStyle w:val="Acknowledgement"/>
        <w:ind w:left="0" w:firstLine="0"/>
        <w:rPr>
          <w:b/>
        </w:rPr>
      </w:pPr>
      <w:r w:rsidRPr="00AC26F8">
        <w:rPr>
          <w:b/>
        </w:rPr>
        <w:t xml:space="preserve"> </w:t>
      </w:r>
    </w:p>
    <w:p w14:paraId="0FA628C0" w14:textId="72F38D64" w:rsidR="000371AA" w:rsidRPr="00AC26F8" w:rsidRDefault="000371AA" w:rsidP="000A48DA">
      <w:pPr>
        <w:pStyle w:val="Acknowledgement"/>
        <w:ind w:left="0" w:firstLine="0"/>
        <w:rPr>
          <w:b/>
        </w:rPr>
      </w:pPr>
      <w:r w:rsidRPr="00AC26F8">
        <w:rPr>
          <w:b/>
        </w:rPr>
        <w:t>Lead contact</w:t>
      </w:r>
    </w:p>
    <w:p w14:paraId="62F799C6" w14:textId="76D5B98A" w:rsidR="009D14AD" w:rsidRPr="00AC26F8" w:rsidRDefault="009D14AD" w:rsidP="000A48DA">
      <w:pPr>
        <w:pStyle w:val="Acknowledgement"/>
        <w:ind w:left="0" w:firstLine="0"/>
        <w:rPr>
          <w:bCs/>
        </w:rPr>
      </w:pPr>
      <w:r w:rsidRPr="00AC26F8">
        <w:rPr>
          <w:bCs/>
        </w:rPr>
        <w:t xml:space="preserve">Further information and requests </w:t>
      </w:r>
      <w:r w:rsidR="00DB5930" w:rsidRPr="00AC26F8">
        <w:rPr>
          <w:bCs/>
        </w:rPr>
        <w:t xml:space="preserve">for resources </w:t>
      </w:r>
      <w:r w:rsidR="00424601" w:rsidRPr="00AC26F8">
        <w:rPr>
          <w:bCs/>
        </w:rPr>
        <w:t>should be directed to and will be fulfilled by the lead contact, Joao B. Xavier (</w:t>
      </w:r>
      <w:r w:rsidR="00424601" w:rsidRPr="00AC26F8">
        <w:rPr>
          <w:bCs/>
          <w:color w:val="000000"/>
        </w:rPr>
        <w:t>xavierj@mskcc.org</w:t>
      </w:r>
      <w:r w:rsidR="00424601" w:rsidRPr="00AC26F8">
        <w:rPr>
          <w:bCs/>
        </w:rPr>
        <w:t>)</w:t>
      </w:r>
    </w:p>
    <w:p w14:paraId="4DB4A215" w14:textId="243AD1AE" w:rsidR="00424601" w:rsidRPr="00AC26F8" w:rsidRDefault="00424601" w:rsidP="000A48DA">
      <w:pPr>
        <w:pStyle w:val="Acknowledgement"/>
        <w:ind w:left="0" w:firstLine="0"/>
        <w:rPr>
          <w:b/>
        </w:rPr>
      </w:pPr>
    </w:p>
    <w:p w14:paraId="7F8AD4A7" w14:textId="78DDA0BF" w:rsidR="00424601" w:rsidRPr="00AC26F8" w:rsidRDefault="00424601" w:rsidP="000A48DA">
      <w:pPr>
        <w:pStyle w:val="Acknowledgement"/>
        <w:ind w:left="0" w:firstLine="0"/>
        <w:rPr>
          <w:b/>
        </w:rPr>
      </w:pPr>
      <w:r w:rsidRPr="00AC26F8">
        <w:rPr>
          <w:b/>
        </w:rPr>
        <w:t>Materials Availability</w:t>
      </w:r>
    </w:p>
    <w:p w14:paraId="696CB9BE" w14:textId="631E66E7" w:rsidR="00B91C5E" w:rsidRPr="00AC26F8" w:rsidRDefault="00B91C5E" w:rsidP="000A48DA">
      <w:pPr>
        <w:pStyle w:val="Acknowledgement"/>
        <w:ind w:left="0" w:firstLine="0"/>
        <w:rPr>
          <w:bCs/>
        </w:rPr>
      </w:pPr>
      <w:r w:rsidRPr="00AC26F8">
        <w:rPr>
          <w:bCs/>
        </w:rPr>
        <w:t>This study did not generate new unique reagents.</w:t>
      </w:r>
    </w:p>
    <w:p w14:paraId="0CC4DDB5" w14:textId="1D9B97AA" w:rsidR="00424601" w:rsidRPr="00AC26F8" w:rsidRDefault="00424601" w:rsidP="000A48DA">
      <w:pPr>
        <w:pStyle w:val="Acknowledgement"/>
        <w:ind w:left="0" w:firstLine="0"/>
        <w:rPr>
          <w:b/>
        </w:rPr>
      </w:pPr>
    </w:p>
    <w:p w14:paraId="751628F9" w14:textId="3CBAED31" w:rsidR="00424601" w:rsidRPr="00AC26F8" w:rsidRDefault="00424601" w:rsidP="000A48DA">
      <w:pPr>
        <w:pStyle w:val="Acknowledgement"/>
        <w:ind w:left="0" w:firstLine="0"/>
        <w:rPr>
          <w:b/>
        </w:rPr>
      </w:pPr>
      <w:r w:rsidRPr="00AC26F8">
        <w:rPr>
          <w:b/>
        </w:rPr>
        <w:t xml:space="preserve">Data and </w:t>
      </w:r>
      <w:r w:rsidR="00373FB2" w:rsidRPr="00AC26F8">
        <w:rPr>
          <w:b/>
        </w:rPr>
        <w:t>c</w:t>
      </w:r>
      <w:r w:rsidRPr="00AC26F8">
        <w:rPr>
          <w:b/>
        </w:rPr>
        <w:t xml:space="preserve">ode </w:t>
      </w:r>
      <w:r w:rsidR="00373FB2" w:rsidRPr="00AC26F8">
        <w:rPr>
          <w:b/>
        </w:rPr>
        <w:t>a</w:t>
      </w:r>
      <w:r w:rsidRPr="00AC26F8">
        <w:rPr>
          <w:b/>
        </w:rPr>
        <w:t>vailability</w:t>
      </w:r>
    </w:p>
    <w:p w14:paraId="6FF9C461" w14:textId="39B4E233" w:rsidR="00424601" w:rsidRPr="00AC26F8" w:rsidRDefault="00DB5930" w:rsidP="000A48DA">
      <w:pPr>
        <w:pStyle w:val="Acknowledgement"/>
        <w:numPr>
          <w:ilvl w:val="0"/>
          <w:numId w:val="14"/>
        </w:numPr>
        <w:rPr>
          <w:b/>
        </w:rPr>
      </w:pPr>
      <w:r w:rsidRPr="00AC26F8">
        <w:t>All raw sequences of the microbiome datasets analyzed in this study are public available with accession numbers listed in the key resource table.</w:t>
      </w:r>
    </w:p>
    <w:p w14:paraId="3D2B4966" w14:textId="77777777" w:rsidR="00DB5930" w:rsidRPr="00AC26F8" w:rsidRDefault="00DB5930" w:rsidP="000A48DA">
      <w:pPr>
        <w:pStyle w:val="Acknowledgement"/>
        <w:numPr>
          <w:ilvl w:val="0"/>
          <w:numId w:val="14"/>
        </w:numPr>
        <w:rPr>
          <w:color w:val="000000" w:themeColor="text1"/>
        </w:rPr>
      </w:pPr>
      <w:r w:rsidRPr="00AC26F8">
        <w:t xml:space="preserve">All processed data supporting the findings of this study are available within the article and its supplementary materials. </w:t>
      </w:r>
    </w:p>
    <w:p w14:paraId="64A6BB76" w14:textId="326A9037" w:rsidR="00DB5930" w:rsidRPr="00AC26F8" w:rsidRDefault="00DB5930" w:rsidP="000A48DA">
      <w:pPr>
        <w:pStyle w:val="Acknowledgement"/>
        <w:numPr>
          <w:ilvl w:val="0"/>
          <w:numId w:val="14"/>
        </w:numPr>
        <w:rPr>
          <w:color w:val="000000" w:themeColor="text1"/>
        </w:rPr>
      </w:pPr>
      <w:r w:rsidRPr="00AC26F8">
        <w:rPr>
          <w:color w:val="000000" w:themeColor="text1"/>
        </w:rPr>
        <w:lastRenderedPageBreak/>
        <w:t xml:space="preserve">Customized Python scripts for all analyses included in this study are available on </w:t>
      </w:r>
      <w:proofErr w:type="spellStart"/>
      <w:r w:rsidRPr="00AC26F8">
        <w:rPr>
          <w:color w:val="000000" w:themeColor="text1"/>
        </w:rPr>
        <w:t>Github</w:t>
      </w:r>
      <w:proofErr w:type="spellEnd"/>
      <w:r w:rsidRPr="00AC26F8">
        <w:rPr>
          <w:color w:val="000000" w:themeColor="text1"/>
        </w:rPr>
        <w:t xml:space="preserve"> (https://github.com/liaochen1988/Source_codes_for_oral_microbiome_contamination).</w:t>
      </w:r>
    </w:p>
    <w:p w14:paraId="0300A376" w14:textId="77777777" w:rsidR="00C96E9D" w:rsidRPr="00AC26F8" w:rsidRDefault="00C96E9D" w:rsidP="000A48DA">
      <w:pPr>
        <w:pStyle w:val="Acknowledgement"/>
        <w:ind w:left="0" w:firstLine="0"/>
      </w:pPr>
    </w:p>
    <w:p w14:paraId="7E11DBAE" w14:textId="6988E531" w:rsidR="00770908" w:rsidRPr="00AC26F8" w:rsidRDefault="00B132B8" w:rsidP="000A48DA">
      <w:pPr>
        <w:pStyle w:val="SMHeading"/>
      </w:pPr>
      <w:r w:rsidRPr="00AC26F8">
        <w:t>METHOD DETAILS</w:t>
      </w:r>
    </w:p>
    <w:p w14:paraId="0E258F29" w14:textId="77777777" w:rsidR="00770908" w:rsidRPr="00AC26F8" w:rsidRDefault="00770908" w:rsidP="000A48DA">
      <w:pPr>
        <w:rPr>
          <w:b/>
        </w:rPr>
      </w:pPr>
    </w:p>
    <w:p w14:paraId="2431249A" w14:textId="7F676E83" w:rsidR="00795B72" w:rsidRDefault="00795B72" w:rsidP="000A48DA">
      <w:pPr>
        <w:rPr>
          <w:b/>
        </w:rPr>
      </w:pPr>
      <w:r>
        <w:rPr>
          <w:b/>
        </w:rPr>
        <w:t>Reference 16S rRNA gene sequences of oral-typical bacteria</w:t>
      </w:r>
    </w:p>
    <w:p w14:paraId="5BC9E51D" w14:textId="6EBBCF9F" w:rsidR="002F32DF" w:rsidRDefault="006D4B18" w:rsidP="000A48DA">
      <w:r>
        <w:t>To detect oral-derived bacteria in the human gut, we reused the HMP data and</w:t>
      </w:r>
      <w:r w:rsidR="007348CD">
        <w:t xml:space="preserve"> </w:t>
      </w:r>
      <w:r w:rsidR="000C5371">
        <w:t>defined</w:t>
      </w:r>
      <w:r w:rsidR="007348CD">
        <w:t xml:space="preserve"> oral-typical 16S rRNA gene </w:t>
      </w:r>
      <w:r w:rsidR="000C5371">
        <w:t>ASVs</w:t>
      </w:r>
      <w:r w:rsidR="007348CD">
        <w:t xml:space="preserve"> based on the tw</w:t>
      </w:r>
      <w:r w:rsidR="00A0024F">
        <w:t>o criteria</w:t>
      </w:r>
      <w:r w:rsidR="007348CD">
        <w:t xml:space="preserve">: (1) </w:t>
      </w:r>
      <w:r w:rsidR="00A0024F">
        <w:t>the mean relative abundance</w:t>
      </w:r>
      <w:r w:rsidR="000C5371">
        <w:t xml:space="preserve"> of </w:t>
      </w:r>
      <w:r w:rsidR="001C21FB">
        <w:t xml:space="preserve">each </w:t>
      </w:r>
      <w:r w:rsidR="007E6942">
        <w:t xml:space="preserve">oral-typical </w:t>
      </w:r>
      <w:r w:rsidR="001C21FB">
        <w:t>ASV across</w:t>
      </w:r>
      <w:r w:rsidR="00A0024F">
        <w:t xml:space="preserve"> all oral cavity samples </w:t>
      </w:r>
      <w:r w:rsidR="001C21FB">
        <w:t xml:space="preserve">is </w:t>
      </w:r>
      <w:r w:rsidR="00A0024F">
        <w:t>greater than 1e-4 and</w:t>
      </w:r>
      <w:r w:rsidR="001C21FB">
        <w:t xml:space="preserve"> its</w:t>
      </w:r>
      <w:r w:rsidR="00A0024F">
        <w:t xml:space="preserve"> </w:t>
      </w:r>
      <w:r w:rsidR="000C5371">
        <w:t xml:space="preserve">relative abundance averaged </w:t>
      </w:r>
      <w:r w:rsidR="00A0024F">
        <w:t xml:space="preserve">across all gut samples </w:t>
      </w:r>
      <w:r w:rsidR="001C21FB">
        <w:t>is no bigger than the same threshold</w:t>
      </w:r>
      <w:r w:rsidR="00A0024F">
        <w:t>; (2) the prevalence</w:t>
      </w:r>
      <w:r w:rsidR="007E6942">
        <w:t xml:space="preserve"> of each oral-typical ASV </w:t>
      </w:r>
      <w:r w:rsidR="00A0024F">
        <w:t xml:space="preserve">across all oral cavity samples </w:t>
      </w:r>
      <w:r w:rsidR="007E6942">
        <w:t>is</w:t>
      </w:r>
      <w:r w:rsidR="00A0024F">
        <w:t xml:space="preserve"> greater than 0.05 and </w:t>
      </w:r>
      <w:r w:rsidR="007E6942">
        <w:t>its prevalence averaged</w:t>
      </w:r>
      <w:r w:rsidR="00A0024F">
        <w:t xml:space="preserve"> across all gut samples </w:t>
      </w:r>
      <w:r w:rsidR="007E6942">
        <w:t>is smaller than or equal to the same cutoff value</w:t>
      </w:r>
      <w:r w:rsidR="00A0024F">
        <w:t xml:space="preserve">. </w:t>
      </w:r>
      <w:r w:rsidR="000C5371">
        <w:t>P</w:t>
      </w:r>
      <w:r w:rsidR="00A0024F">
        <w:t>revalence</w:t>
      </w:r>
      <w:r w:rsidR="000C5371">
        <w:t xml:space="preserve"> of an ASV</w:t>
      </w:r>
      <w:r w:rsidR="00A0024F">
        <w:t xml:space="preserve"> </w:t>
      </w:r>
      <w:r w:rsidR="000C5371">
        <w:t xml:space="preserve">is </w:t>
      </w:r>
      <w:r w:rsidR="007B16CA">
        <w:t xml:space="preserve">computed as </w:t>
      </w:r>
      <w:r w:rsidR="000C5371">
        <w:t xml:space="preserve">the proportion of </w:t>
      </w:r>
      <w:r w:rsidR="007B16CA">
        <w:t>samples that contain the ASV at a relative abundance above 1e-3. Similar th</w:t>
      </w:r>
      <w:r w:rsidR="00A0024F">
        <w:t xml:space="preserve">resholds </w:t>
      </w:r>
      <w:r w:rsidR="007B16CA">
        <w:t xml:space="preserve">of relative abundance and prevalence </w:t>
      </w:r>
      <w:r w:rsidR="00A0024F">
        <w:t xml:space="preserve">were </w:t>
      </w:r>
      <w:r w:rsidR="007B16CA">
        <w:t xml:space="preserve">used in a previous study to identify oral-typical species from metagenomic profiles </w:t>
      </w:r>
      <w:r w:rsidR="007B16CA">
        <w:fldChar w:fldCharType="begin"/>
      </w:r>
      <w:r w:rsidR="007B16CA">
        <w:instrText xml:space="preserve"> ADDIN EN.CITE &lt;EndNote&gt;&lt;Cite&gt;&lt;Author&gt;Thomas&lt;/Author&gt;&lt;Year&gt;2019&lt;/Year&gt;&lt;RecNum&gt;39&lt;/RecNum&gt;&lt;DisplayText&gt;(Thomas&lt;style face="italic"&gt; et al.&lt;/style&gt;, 2019)&lt;/DisplayText&gt;&lt;record&gt;&lt;rec-number&gt;39&lt;/rec-number&gt;&lt;foreign-keys&gt;&lt;key app="EN" db-id="2sp5sfrv1a5aw5ewfx5v0pdpsarfx02azxv2" timestamp="1660588259"&gt;39&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7B16CA">
        <w:fldChar w:fldCharType="separate"/>
      </w:r>
      <w:r w:rsidR="007B16CA">
        <w:rPr>
          <w:noProof/>
        </w:rPr>
        <w:t>(Thomas</w:t>
      </w:r>
      <w:r w:rsidR="007B16CA" w:rsidRPr="007B16CA">
        <w:rPr>
          <w:i/>
          <w:noProof/>
        </w:rPr>
        <w:t xml:space="preserve"> et al.</w:t>
      </w:r>
      <w:r w:rsidR="007B16CA">
        <w:rPr>
          <w:noProof/>
        </w:rPr>
        <w:t>, 2019)</w:t>
      </w:r>
      <w:r w:rsidR="007B16CA">
        <w:fldChar w:fldCharType="end"/>
      </w:r>
      <w:r w:rsidR="007B16CA">
        <w:t>. The threshold of occurrence (or presence) of an ASV was also adopted from the literature</w:t>
      </w:r>
      <w:r w:rsidR="007650AA">
        <w:t xml:space="preserve"> </w:t>
      </w:r>
      <w:r w:rsidR="007650AA">
        <w:fldChar w:fldCharType="begin"/>
      </w:r>
      <w:r w:rsidR="007650AA">
        <w:instrText xml:space="preserve"> ADDIN EN.CITE &lt;EndNote&gt;&lt;Cite&gt;&lt;Author&gt;Machado&lt;/Author&gt;&lt;Year&gt;2021&lt;/Year&gt;&lt;RecNum&gt;40&lt;/RecNum&gt;&lt;DisplayText&gt;(Machado et al., 2021)&lt;/DisplayText&gt;&lt;record&gt;&lt;rec-number&gt;40&lt;/rec-number&gt;&lt;foreign-keys&gt;&lt;key app="EN" db-id="2sp5sfrv1a5aw5ewfx5v0pdpsarfx02azxv2" timestamp="1660588448"&gt;40&lt;/key&gt;&lt;/foreign-keys&gt;&lt;ref-type name="Journal Article"&gt;17&lt;/ref-type&gt;&lt;contributors&gt;&lt;authors&gt;&lt;author&gt;Machado, Daniel&lt;/author&gt;&lt;author&gt;Maistrenko, Oleksandr M&lt;/author&gt;&lt;author&gt;Andrejev, Sergej&lt;/author&gt;&lt;author&gt;Kim, Yongkyu&lt;/author&gt;&lt;author&gt;Bork, Peer&lt;/author&gt;&lt;author&gt;Patil, Kaustubh R&lt;/author&gt;&lt;author&gt;Patil, Kiran R&lt;/author&gt;&lt;/authors&gt;&lt;/contributors&gt;&lt;titles&gt;&lt;title&gt;Polarization of microbial communities between competitive and cooperative metabolism&lt;/title&gt;&lt;secondary-title&gt;Nature ecology &amp;amp; evolution&lt;/secondary-title&gt;&lt;/titles&gt;&lt;periodical&gt;&lt;full-title&gt;Nature ecology &amp;amp; evolution&lt;/full-title&gt;&lt;/periodical&gt;&lt;pages&gt;195-203&lt;/pages&gt;&lt;volume&gt;5&lt;/volume&gt;&lt;number&gt;2&lt;/number&gt;&lt;dates&gt;&lt;year&gt;2021&lt;/year&gt;&lt;/dates&gt;&lt;isbn&gt;2397-334X&lt;/isbn&gt;&lt;urls&gt;&lt;/urls&gt;&lt;/record&gt;&lt;/Cite&gt;&lt;/EndNote&gt;</w:instrText>
      </w:r>
      <w:r w:rsidR="007650AA">
        <w:fldChar w:fldCharType="separate"/>
      </w:r>
      <w:r w:rsidR="007650AA">
        <w:rPr>
          <w:noProof/>
        </w:rPr>
        <w:t>(Machado et al., 2021)</w:t>
      </w:r>
      <w:r w:rsidR="007650AA">
        <w:fldChar w:fldCharType="end"/>
      </w:r>
      <w:r w:rsidR="007B16CA">
        <w:t xml:space="preserve">.  </w:t>
      </w:r>
      <w:r w:rsidR="00A43710">
        <w:t>Importantly, we have shown that the estimation of total fractions of oral-typical bacteria is robust against variations of these cutoff thresholds (</w:t>
      </w:r>
      <w:r w:rsidR="00A43710" w:rsidRPr="00A43710">
        <w:rPr>
          <w:highlight w:val="yellow"/>
        </w:rPr>
        <w:t>Fig. 5</w:t>
      </w:r>
      <w:r w:rsidR="00A43710">
        <w:t>).</w:t>
      </w:r>
    </w:p>
    <w:p w14:paraId="69453D12" w14:textId="77777777" w:rsidR="002F32DF" w:rsidRDefault="002F32DF" w:rsidP="000A48DA"/>
    <w:p w14:paraId="2096CC8E" w14:textId="373BAF61" w:rsidR="00795B72" w:rsidRDefault="006D4B18" w:rsidP="000A48DA">
      <w:r>
        <w:t xml:space="preserve">Due to </w:t>
      </w:r>
      <w:r w:rsidR="00152C85">
        <w:t>the lack of</w:t>
      </w:r>
      <w:r>
        <w:t xml:space="preserve"> </w:t>
      </w:r>
      <w:r w:rsidR="00A0024F">
        <w:t xml:space="preserve">large-scale </w:t>
      </w:r>
      <w:r>
        <w:t>paired</w:t>
      </w:r>
      <w:r w:rsidR="00A0024F">
        <w:t xml:space="preserve"> oral-gut</w:t>
      </w:r>
      <w:r w:rsidR="00B6551F">
        <w:t xml:space="preserve"> microbiome</w:t>
      </w:r>
      <w:r w:rsidR="00A0024F">
        <w:t xml:space="preserve"> samples </w:t>
      </w:r>
      <w:r>
        <w:rPr>
          <w:rFonts w:hint="eastAsia"/>
        </w:rPr>
        <w:t>in</w:t>
      </w:r>
      <w:r>
        <w:t xml:space="preserve"> mouse</w:t>
      </w:r>
      <w:r w:rsidR="00A0024F">
        <w:rPr>
          <w:rFonts w:hint="eastAsia"/>
        </w:rPr>
        <w:t>,</w:t>
      </w:r>
      <w:r w:rsidR="00A0024F">
        <w:t xml:space="preserve"> we </w:t>
      </w:r>
      <w:r>
        <w:t xml:space="preserve">used the full-length 16S rRNA genes from the </w:t>
      </w:r>
      <w:r w:rsidR="00A0024F">
        <w:t>Mouse Oral Microbiome Database (MOMD)</w:t>
      </w:r>
      <w:r>
        <w:t xml:space="preserve"> as the starting point</w:t>
      </w:r>
      <w:r w:rsidR="00A0024F">
        <w:t xml:space="preserve">. </w:t>
      </w:r>
      <w:r w:rsidR="00B6551F">
        <w:t>S</w:t>
      </w:r>
      <w:r w:rsidR="00152C85">
        <w:t>imilar approach</w:t>
      </w:r>
      <w:r w:rsidR="00B6551F">
        <w:t>es</w:t>
      </w:r>
      <w:r w:rsidR="00152C85">
        <w:t xml:space="preserve"> w</w:t>
      </w:r>
      <w:r w:rsidR="00B6551F">
        <w:t>ere implemented</w:t>
      </w:r>
      <w:r w:rsidR="00152C85">
        <w:t xml:space="preserve"> to identify oral bacteria in the human gut by profiling sequences against oral bacteria in the </w:t>
      </w:r>
      <w:r w:rsidR="00A0024F">
        <w:t>Human Oral Microbiome Database</w:t>
      </w:r>
      <w:r w:rsidR="00B6551F">
        <w:t xml:space="preserve"> (HOMD) </w:t>
      </w:r>
      <w:r w:rsidR="00B6551F">
        <w:fldChar w:fldCharType="begin"/>
      </w:r>
      <w:r w:rsidR="00AD2768">
        <w:instrText xml:space="preserve"> ADDIN EN.CITE &lt;EndNote&gt;&lt;Cite&gt;&lt;Author&gt;Coker&lt;/Author&gt;&lt;Year&gt;2018&lt;/Year&gt;&lt;RecNum&gt;41&lt;/RecNum&gt;&lt;DisplayText&gt;(Coker et al., 2018; Hu et al., 2022)&lt;/DisplayText&gt;&lt;record&gt;&lt;rec-number&gt;41&lt;/rec-number&gt;&lt;foreign-keys&gt;&lt;key app="EN" db-id="2sp5sfrv1a5aw5ewfx5v0pdpsarfx02azxv2" timestamp="1660590561"&gt;41&lt;/key&gt;&lt;/foreign-keys&gt;&lt;ref-type name="Journal Article"&gt;17&lt;/ref-type&gt;&lt;contributors&gt;&lt;authors&gt;&lt;author&gt;Coker, Olabisi Oluwabukola&lt;/author&gt;&lt;author&gt;Dai, Zhenwei&lt;/author&gt;&lt;author&gt;Nie, Yongzhan&lt;/author&gt;&lt;author&gt;Zhao, Guijun&lt;/author&gt;&lt;author&gt;Cao, Lei&lt;/author&gt;&lt;author&gt;Nakatsu, Geicho&lt;/author&gt;&lt;author&gt;Wu, William Kk&lt;/author&gt;&lt;author&gt;Wong, Sunny Hei&lt;/author&gt;&lt;author&gt;Chen, Zigui&lt;/author&gt;&lt;author&gt;Sung, Joseph JY&lt;/author&gt;&lt;/authors&gt;&lt;/contributors&gt;&lt;titles&gt;&lt;title&gt;Mucosal microbiome dysbiosis in gastric carcinogenesis&lt;/title&gt;&lt;secondary-title&gt;Gut&lt;/secondary-title&gt;&lt;/titles&gt;&lt;periodical&gt;&lt;full-title&gt;Gut&lt;/full-title&gt;&lt;/periodical&gt;&lt;pages&gt;1024-1032&lt;/pages&gt;&lt;volume&gt;67&lt;/volume&gt;&lt;number&gt;6&lt;/number&gt;&lt;dates&gt;&lt;year&gt;2018&lt;/year&gt;&lt;/dates&gt;&lt;isbn&gt;0017-5749&lt;/isbn&gt;&lt;urls&gt;&lt;/urls&gt;&lt;/record&gt;&lt;/Cite&gt;&lt;Cite&gt;&lt;Author&gt;Hu&lt;/Author&gt;&lt;Year&gt;2022&lt;/Year&gt;&lt;RecNum&gt;33&lt;/RecNum&gt;&lt;record&gt;&lt;rec-number&gt;33&lt;/rec-number&gt;&lt;foreign-keys&gt;&lt;key app="EN" db-id="p9va20r95e2rd5ee5p15v5efzvx2s50sasrr" timestamp="1660520544"&gt;33&lt;/key&gt;&lt;/foreign-keys&gt;&lt;ref-type name="Journal Article"&gt;17&lt;/ref-type&gt;&lt;contributors&gt;&lt;authors&gt;&lt;author&gt;Hu, Yichen&lt;/author&gt;&lt;author&gt;Amir, Amnon&lt;/author&gt;&lt;author&gt;Huang, Xiaochang&lt;/author&gt;&lt;author&gt;Li, Yan&lt;/author&gt;&lt;author&gt;Huang, Shi&lt;/author&gt;&lt;author&gt;Wolfe, Elaine&lt;/author&gt;&lt;author&gt;Weiss, Sophie&lt;/author&gt;&lt;author&gt;Knight, Rob&lt;/author&gt;&lt;author&gt;Xu, Zhenjiang Zech&lt;/author&gt;&lt;/authors&gt;&lt;/contributors&gt;&lt;titles&gt;&lt;title&gt;Diurnal and eating-associated microbial patterns revealed via high-frequency saliva sampling&lt;/title&gt;&lt;secondary-title&gt;Genome Research&lt;/secondary-title&gt;&lt;/titles&gt;&lt;pages&gt;1112-1123&lt;/pages&gt;&lt;volume&gt;32&lt;/volume&gt;&lt;number&gt;6&lt;/number&gt;&lt;dates&gt;&lt;year&gt;2022&lt;/year&gt;&lt;/dates&gt;&lt;isbn&gt;1088-9051&lt;/isbn&gt;&lt;urls&gt;&lt;/urls&gt;&lt;/record&gt;&lt;/Cite&gt;&lt;/EndNote&gt;</w:instrText>
      </w:r>
      <w:r w:rsidR="00B6551F">
        <w:fldChar w:fldCharType="separate"/>
      </w:r>
      <w:r w:rsidR="00AD2768">
        <w:rPr>
          <w:noProof/>
        </w:rPr>
        <w:t>(Coker et al., 2018; Hu et al., 2022)</w:t>
      </w:r>
      <w:r w:rsidR="00B6551F">
        <w:fldChar w:fldCharType="end"/>
      </w:r>
      <w:r w:rsidR="00152C85">
        <w:t xml:space="preserve">. </w:t>
      </w:r>
      <w:r w:rsidR="00B6551F">
        <w:t xml:space="preserve">However, the original MOMD contains sequences from bacteria that colonize both mouse oral cavity and gut. We thus filtered MOMD by excluding sequences that have exact matches in </w:t>
      </w:r>
      <w:r w:rsidR="00B6551F" w:rsidRPr="00B6551F">
        <w:t>the Mouse Gut Microbial Biobank</w:t>
      </w:r>
      <w:r w:rsidR="00B6551F">
        <w:t xml:space="preserve"> </w:t>
      </w:r>
      <w:r w:rsidR="00F64B83">
        <w:fldChar w:fldCharType="begin"/>
      </w:r>
      <w:r w:rsidR="00471ECC">
        <w:instrText xml:space="preserve"> ADDIN EN.CITE &lt;EndNote&gt;&lt;Cite&gt;&lt;Author&gt;Liu&lt;/Author&gt;&lt;Year&gt;2020&lt;/Year&gt;&lt;RecNum&gt;42&lt;/RecNum&gt;&lt;DisplayText&gt;(Liu et al., 2020)&lt;/DisplayText&gt;&lt;record&gt;&lt;rec-number&gt;42&lt;/rec-number&gt;&lt;foreign-keys&gt;&lt;key app="EN" db-id="2sp5sfrv1a5aw5ewfx5v0pdpsarfx02azxv2" timestamp="1660591341"&gt;42&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00F64B83">
        <w:fldChar w:fldCharType="separate"/>
      </w:r>
      <w:r w:rsidR="00471ECC">
        <w:rPr>
          <w:noProof/>
        </w:rPr>
        <w:t>(Liu et al., 2020)</w:t>
      </w:r>
      <w:r w:rsidR="00F64B83">
        <w:fldChar w:fldCharType="end"/>
      </w:r>
      <w:r w:rsidR="00F64B83">
        <w:t xml:space="preserve"> </w:t>
      </w:r>
      <w:r w:rsidR="00B6551F">
        <w:t xml:space="preserve">and </w:t>
      </w:r>
      <w:r w:rsidR="00B6551F" w:rsidRPr="00B6551F">
        <w:t>the Mouse Intestinal Bacterial Collection</w:t>
      </w:r>
      <w:r w:rsidR="00F64B83">
        <w:t xml:space="preserve"> </w:t>
      </w:r>
      <w:r w:rsidR="00F64B83">
        <w:fldChar w:fldCharType="begin"/>
      </w:r>
      <w:r w:rsidR="00471ECC">
        <w:instrText xml:space="preserve"> ADDIN EN.CITE &lt;EndNote&gt;&lt;Cite&gt;&lt;Author&gt;Lagkouvardos&lt;/Author&gt;&lt;Year&gt;2016&lt;/Year&gt;&lt;RecNum&gt;23&lt;/RecNum&gt;&lt;DisplayText&gt;(Lagkouvardos et al., 2016)&lt;/DisplayText&gt;&lt;record&gt;&lt;rec-number&gt;23&lt;/rec-number&gt;&lt;foreign-keys&gt;&lt;key app="EN" db-id="p9va20r95e2rd5ee5p15v5efzvx2s50sasrr" timestamp="1660520544"&gt;23&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ages&gt;1-15&lt;/pages&gt;&lt;volume&gt;1&lt;/volume&gt;&lt;number&gt;10&lt;/number&gt;&lt;dates&gt;&lt;year&gt;2016&lt;/year&gt;&lt;/dates&gt;&lt;isbn&gt;2058-5276&lt;/isbn&gt;&lt;urls&gt;&lt;/urls&gt;&lt;/record&gt;&lt;/Cite&gt;&lt;/EndNote&gt;</w:instrText>
      </w:r>
      <w:r w:rsidR="00F64B83">
        <w:fldChar w:fldCharType="separate"/>
      </w:r>
      <w:r w:rsidR="00471ECC">
        <w:rPr>
          <w:noProof/>
        </w:rPr>
        <w:t>(Lagkouvardos et al., 2016)</w:t>
      </w:r>
      <w:r w:rsidR="00F64B83">
        <w:fldChar w:fldCharType="end"/>
      </w:r>
      <w:r w:rsidR="00B6551F">
        <w:t xml:space="preserve">. Both sources contain cultured gut microbes that also have full length 16S rRNA genes. </w:t>
      </w:r>
      <w:r w:rsidR="002B1C0B">
        <w:t>To</w:t>
      </w:r>
      <w:r w:rsidR="00ED30A1">
        <w:t xml:space="preserve"> further</w:t>
      </w:r>
      <w:r w:rsidR="002B1C0B">
        <w:t xml:space="preserve"> expand the database, we profiled the sequences in a paired </w:t>
      </w:r>
      <w:r w:rsidR="00ED30A1">
        <w:t xml:space="preserve">mouse </w:t>
      </w:r>
      <w:r w:rsidR="002B1C0B">
        <w:t xml:space="preserve">oral-gut microbiome dataset </w:t>
      </w:r>
      <w:r w:rsidR="00ED30A1">
        <w:t xml:space="preserve">and identified oral-typical ASVs using the same criteria </w:t>
      </w:r>
      <w:r w:rsidR="00696CFB">
        <w:t>mentioned ab</w:t>
      </w:r>
      <w:r w:rsidR="00ED30A1">
        <w:t>ove</w:t>
      </w:r>
      <w:r w:rsidR="002B1C0B">
        <w:t>. For</w:t>
      </w:r>
      <w:r w:rsidR="00696CFB">
        <w:t xml:space="preserve"> each</w:t>
      </w:r>
      <w:r w:rsidR="002B1C0B">
        <w:t xml:space="preserve"> </w:t>
      </w:r>
      <w:r w:rsidR="00A37A38">
        <w:t xml:space="preserve">oral-typical </w:t>
      </w:r>
      <w:r w:rsidR="002B1C0B">
        <w:t>ASV that cannot be matched to any sequence</w:t>
      </w:r>
      <w:r w:rsidR="00696CFB">
        <w:t>s</w:t>
      </w:r>
      <w:r w:rsidR="002B1C0B">
        <w:t xml:space="preserve"> in MOMD, we</w:t>
      </w:r>
      <w:r w:rsidR="00696CFB">
        <w:t xml:space="preserve"> searched against the </w:t>
      </w:r>
      <w:r w:rsidR="00BA0ED2">
        <w:t xml:space="preserve">NCBI NT database for </w:t>
      </w:r>
      <w:r w:rsidR="00A37A38">
        <w:t xml:space="preserve">full-length 16S rRNA </w:t>
      </w:r>
      <w:r w:rsidR="002B1C0B">
        <w:t>sequences</w:t>
      </w:r>
      <w:r w:rsidR="00A37A38">
        <w:t xml:space="preserve"> that </w:t>
      </w:r>
      <w:r w:rsidR="00BA0ED2">
        <w:t xml:space="preserve">were isolated from mouse and </w:t>
      </w:r>
      <w:r w:rsidR="00A37A38">
        <w:t xml:space="preserve">contain </w:t>
      </w:r>
      <w:r w:rsidR="00BA0ED2">
        <w:t>the oral-typical ASV as a partial sequence.</w:t>
      </w:r>
    </w:p>
    <w:p w14:paraId="5F17C850" w14:textId="498B9F58" w:rsidR="00471ECC" w:rsidRDefault="00471ECC" w:rsidP="000A48DA"/>
    <w:p w14:paraId="0C6CD74D" w14:textId="7D7F6373" w:rsidR="00471ECC" w:rsidRDefault="00471ECC" w:rsidP="000A48DA">
      <w:r>
        <w:t xml:space="preserve">The 16S rRNA sequences in the Mouse Oral Microbiome Database (MOMD) </w:t>
      </w:r>
      <w:r>
        <w:fldChar w:fldCharType="begin"/>
      </w:r>
      <w:r>
        <w:instrText xml:space="preserve"> ADDIN EN.CITE &lt;EndNote&gt;&lt;Cite&gt;&lt;Author&gt;Joseph&lt;/Author&gt;&lt;Year&gt;2021&lt;/Year&gt;&lt;RecNum&gt;32&lt;/RecNum&gt;&lt;DisplayText&gt;(Joseph et al., 2021)&lt;/DisplayText&gt;&lt;record&gt;&lt;rec-number&gt;32&lt;/rec-number&gt;&lt;foreign-keys&gt;&lt;key app="EN" db-id="eeaavdvxvv5azseddsrxz2d0vpf5v0xr9ea5" timestamp="1659534249"&gt;32&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fldChar w:fldCharType="separate"/>
      </w:r>
      <w:r>
        <w:rPr>
          <w:noProof/>
        </w:rPr>
        <w:t>(Joseph et al., 2021)</w:t>
      </w:r>
      <w:r>
        <w:fldChar w:fldCharType="end"/>
      </w:r>
      <w:r>
        <w:t xml:space="preserve"> were used as the starting point for gathering oral-typical sequences (</w:t>
      </w:r>
      <w:r w:rsidRPr="00F72DCD">
        <w:rPr>
          <w:highlight w:val="yellow"/>
        </w:rPr>
        <w:t>Fig. S1</w:t>
      </w:r>
      <w:r>
        <w:rPr>
          <w:highlight w:val="yellow"/>
        </w:rPr>
        <w:t>A</w:t>
      </w:r>
      <w:r>
        <w:t>)</w:t>
      </w:r>
      <w:r>
        <w:rPr>
          <w:rFonts w:hint="eastAsia"/>
        </w:rPr>
        <w:t>.</w:t>
      </w:r>
      <w:r>
        <w:t xml:space="preserve"> We filtered MOMD by removing gut-colonizing sequences closely matching to those in two large-scale mouse gut bacterial collections </w:t>
      </w:r>
      <w:r>
        <w:fldChar w:fldCharType="begin">
          <w:fldData xml:space="preserve">PEVuZE5vdGU+PENpdGU+PEF1dGhvcj5MaXU8L0F1dGhvcj48WWVhcj4yMDIwPC9ZZWFyPjxSZWNO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</w:fldData>
        </w:fldChar>
      </w:r>
      <w:r>
        <w:instrText xml:space="preserve"> ADDIN EN.CITE </w:instrText>
      </w:r>
      <w:r>
        <w:fldChar w:fldCharType="begin">
          <w:fldData xml:space="preserve">PEVuZE5vdGU+PENpdGU+PEF1dGhvcj5MaXU8L0F1dGhvcj48WWVhcj4yMDIwPC9ZZWFyPjxSZWNO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</w:fldData>
        </w:fldChar>
      </w:r>
      <w:r>
        <w:instrText xml:space="preserve"> ADDIN EN.CITE.DATA </w:instrText>
      </w:r>
      <w:r>
        <w:fldChar w:fldCharType="end"/>
      </w:r>
      <w:r>
        <w:fldChar w:fldCharType="separate"/>
      </w:r>
      <w:r>
        <w:rPr>
          <w:noProof/>
        </w:rPr>
        <w:t>(Lagkouvardos</w:t>
      </w:r>
      <w:r w:rsidRPr="00471ECC">
        <w:rPr>
          <w:i/>
          <w:noProof/>
        </w:rPr>
        <w:t xml:space="preserve"> et al.</w:t>
      </w:r>
      <w:r>
        <w:rPr>
          <w:noProof/>
        </w:rPr>
        <w:t>, 2016; Liu</w:t>
      </w:r>
      <w:r w:rsidRPr="00471ECC">
        <w:rPr>
          <w:i/>
          <w:noProof/>
        </w:rPr>
        <w:t xml:space="preserve"> et al.</w:t>
      </w:r>
      <w:r>
        <w:rPr>
          <w:noProof/>
        </w:rPr>
        <w:t>, 2020)</w:t>
      </w:r>
      <w:r>
        <w:fldChar w:fldCharType="end"/>
      </w:r>
      <w:r>
        <w:t xml:space="preserve"> and added oral-typical sequences absent in the MOMD from a small but rare set (n=11) of paired oral-gut samples from pregnant mice </w:t>
      </w:r>
      <w:r>
        <w:fldChar w:fldCharType="begin"/>
      </w:r>
      <w:r w:rsidR="00433E35">
        <w:instrText xml:space="preserve"> ADDIN EN.CITE &lt;EndNote&gt;&lt;Cite&gt;&lt;Author&gt;Theis&lt;/Author&gt;&lt;Year&gt;2020&lt;/Year&gt;&lt;RecNum&gt;30&lt;/RecNum&gt;&lt;DisplayText&gt;(Theis&lt;style face="italic"&gt; et al.&lt;/style&gt;,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fldChar w:fldCharType="separate"/>
      </w:r>
      <w:r w:rsidR="00433E35">
        <w:rPr>
          <w:noProof/>
        </w:rPr>
        <w:t>(Theis</w:t>
      </w:r>
      <w:r w:rsidR="00433E35" w:rsidRPr="00433E35">
        <w:rPr>
          <w:i/>
          <w:noProof/>
        </w:rPr>
        <w:t xml:space="preserve"> et al.</w:t>
      </w:r>
      <w:r w:rsidR="00433E35">
        <w:rPr>
          <w:noProof/>
        </w:rPr>
        <w:t>, 2020)</w:t>
      </w:r>
      <w:r>
        <w:fldChar w:fldCharType="end"/>
      </w:r>
      <w:r>
        <w:t>;.</w:t>
      </w:r>
    </w:p>
    <w:p w14:paraId="4333DC7C" w14:textId="2FA16F34" w:rsidR="00D975C6" w:rsidRDefault="00D975C6" w:rsidP="000A48DA"/>
    <w:p w14:paraId="5F33DCE7" w14:textId="021E57F6" w:rsidR="00D975C6" w:rsidRDefault="00D975C6" w:rsidP="000A48DA">
      <w:r>
        <w:t xml:space="preserve">The oral bacterial loads are computed by multiplying total bacterial loads with total fractions of oral-typical bacterial ASVs. The gut bacterial loads are </w:t>
      </w:r>
      <w:proofErr w:type="spellStart"/>
      <w:r>
        <w:t>thetotl</w:t>
      </w:r>
      <w:proofErr w:type="spellEnd"/>
      <w:r>
        <w:t xml:space="preserve"> </w:t>
      </w:r>
      <w:proofErr w:type="spellStart"/>
      <w:r>
        <w:t>bacterailloads</w:t>
      </w:r>
      <w:proofErr w:type="spellEnd"/>
      <w:r>
        <w:t xml:space="preserve"> </w:t>
      </w:r>
      <w:proofErr w:type="spellStart"/>
      <w:r>
        <w:t>struacted</w:t>
      </w:r>
      <w:proofErr w:type="spellEnd"/>
      <w:r>
        <w:t xml:space="preserve"> from oral bacterial loads. They represent the </w:t>
      </w:r>
      <w:proofErr w:type="spellStart"/>
      <w:r>
        <w:t>toal</w:t>
      </w:r>
      <w:proofErr w:type="spellEnd"/>
      <w:r>
        <w:t xml:space="preserve"> density of oral-</w:t>
      </w:r>
      <w:proofErr w:type="spellStart"/>
      <w:r>
        <w:t>atyocal</w:t>
      </w:r>
      <w:proofErr w:type="spellEnd"/>
      <w:r>
        <w:t xml:space="preserve"> ASVs, which may include ASVs that translocated from body sites other than oral cavity. Our study ignored </w:t>
      </w:r>
      <w:proofErr w:type="spellStart"/>
      <w:r>
        <w:t>sthis</w:t>
      </w:r>
      <w:proofErr w:type="spellEnd"/>
      <w:r>
        <w:t xml:space="preserve"> possibility and consider oral-atypical as gut-resident bacteria</w:t>
      </w:r>
      <w:r w:rsidR="005511C9">
        <w:t>.</w:t>
      </w:r>
    </w:p>
    <w:p w14:paraId="5363D3D1" w14:textId="77777777" w:rsidR="00CC6FA6" w:rsidRPr="008E6D94" w:rsidRDefault="00CC6FA6" w:rsidP="000A48DA"/>
    <w:p w14:paraId="51F1CF91" w14:textId="272DD42A" w:rsidR="00770908" w:rsidRPr="00AC26F8" w:rsidRDefault="00770908" w:rsidP="000A48DA">
      <w:pPr>
        <w:rPr>
          <w:b/>
        </w:rPr>
      </w:pPr>
      <w:r w:rsidRPr="00AC26F8">
        <w:rPr>
          <w:b/>
        </w:rPr>
        <w:t>Ecological modeling</w:t>
      </w:r>
    </w:p>
    <w:p w14:paraId="44B4C5F1" w14:textId="6B35AFD0" w:rsidR="00770908" w:rsidRPr="00AC26F8" w:rsidRDefault="00770908" w:rsidP="000A48DA">
      <w:r w:rsidRPr="00AC26F8">
        <w:t>Our model (Eq. (1)-(2) in the main text) describes several key ecological processes associated with the oral-derived and gut-resident bacterial populations: transmission of oral bacteria to the gut lumen (zero-order kinetics), excretion of both populations in feces (first-order kinetics), population growth, and intra-/inter-population competition for resources (</w:t>
      </w:r>
      <w:proofErr w:type="spellStart"/>
      <w:r w:rsidRPr="00AC26F8">
        <w:t>Lotka</w:t>
      </w:r>
      <w:proofErr w:type="spellEnd"/>
      <w:r w:rsidRPr="00AC26F8">
        <w:t xml:space="preserve">-Volterra-type </w:t>
      </w:r>
      <w:r w:rsidRPr="00AC26F8">
        <w:fldChar w:fldCharType="begin"/>
      </w:r>
      <w:r w:rsidR="00D42550" w:rsidRPr="00AC26F8">
        <w:instrText>ADDIN F1000_CSL_CITATION&lt;~#@#~&gt;[{"DOI":"10.1371/journal.pcbi.1003388","First":false,"Last":false,"PMCID":"PMC3861043","PMID":"24348232","abstract":"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family":"Stein","given":"Richard R"},{"family":"Bucci","given":"Vanni"},{"family":"Toussaint","given":"Nora C"},{"family":"Buffie","given":"Charlie G"},{"family":"Rätsch","given":"Gunnar"},{"family":"Pamer","given":"Eric G"},{"family":"Sander","given":"Chris"},{"family":"Xavier","given":"João B"}],"authorYearDisplayFormat":false,"citation-label":"32482","container-title":"PLoS Computational Biology","container-title-short":"PLoS Comput. Biol.","id":"32482","invisible":false,"issue":"12","issued":{"date-parts":[["2013","12","12"]]},"journalAbbreviation":"PLoS Comput. Biol.","page":"e1003388","suppress-author":false,"title":"Ecological modeling from time-series inference: insight into dynamics and stability of intestinal microbiota.","type":"article-journal","volume":"9"}]</w:instrText>
      </w:r>
      <w:r w:rsidRPr="00AC26F8">
        <w:fldChar w:fldCharType="separate"/>
      </w:r>
      <w:r w:rsidR="00D42550" w:rsidRPr="00AC26F8">
        <w:rPr>
          <w:noProof/>
        </w:rPr>
        <w:t>(Stein et al., 2013)</w:t>
      </w:r>
      <w:r w:rsidRPr="00AC26F8">
        <w:fldChar w:fldCharType="end"/>
      </w:r>
      <w:r w:rsidRPr="00AC26F8">
        <w:t xml:space="preserve">). The host effects such as gut inflammation are not explicitly modeled. We focus on antibiotic-induced perturbations and assume that antibiotics inhibit growth of both types of bacteria equally. If the averaged inhibitory effects between oral and gut bacteria are proportional and differ by a constant, the coefficients representing the unequal inhibitory effects </w:t>
      </w:r>
      <w:r w:rsidRPr="00AC26F8">
        <w:fldChar w:fldCharType="begin"/>
      </w:r>
      <w:r w:rsidR="00D42550" w:rsidRPr="00AC26F8">
        <w:instrText>ADDIN F1000_CSL_CITATION&lt;~#@#~&gt;[{"DOI":"10.1038/s41467-020-14422-w","First":false,"Last":false,"PMCID":"PMC7000725","PMID":"32019923","abstract":"The global threat of antimicrobial resistance has driven the use of high-throughput sequencing techniques to monitor the profile of resistance genes, known as the resistome, in microbial populations. The human oral cavity contains a poorly explored reservoir of these genes. Here we analyse and compare the resistome profiles of 788 oral cavities worldwide with paired stool metagenomes. We find country and body site-specific differences in the prevalence of antimicrobial resistance genes, classes and mechanisms in oral and stool samples. Within individuals, the highest abundances of antimicrobial resistance genes are found in the oral cavity, but the oral cavity contains a lower diversity of resistance genes compared to the gut. Additionally, co-occurrence analysis shows contrasting ARG-species associations between saliva and stool samples. Maintenance and persistence of antimicrobial resistance is likely to vary across different body sites. Thus, we highlight the importance of characterising the resistome across body sites to uncover the antimicrobial resistance potential in the human body.","author":[{"family":"Carr","given":"Victoria R"},{"family":"Witherden","given":"Elizabeth A"},{"family":"Lee","given":"Sunjae"},{"family":"Shoaie","given":"Saeed"},{"family":"Mullany","given":"Peter"},{"family":"Proctor","given":"Gordon B"},{"family":"Gomez-Cabrero","given":"David"},{"family":"Moyes","given":"David L"}],"authorYearDisplayFormat":false,"citation-label":"8419985","container-title":"Nature Communications","container-title-short":"Nat. Commun.","id":"8419985","invisible":false,"issue":"1","issued":{"date-parts":[["2020","2","4"]]},"journalAbbreviation":"Nat. Commun.","page":"693","suppress-author":false,"title":"Abundance and diversity of resistomes differ between healthy human oral cavities and gut.","type":"article-journal","volume":"11"}]</w:instrText>
      </w:r>
      <w:r w:rsidRPr="00AC26F8">
        <w:fldChar w:fldCharType="separate"/>
      </w:r>
      <w:r w:rsidR="00D42550" w:rsidRPr="00AC26F8">
        <w:rPr>
          <w:noProof/>
        </w:rPr>
        <w:t>(Carr et al., 2020)</w:t>
      </w:r>
      <w:r w:rsidRPr="00AC26F8">
        <w:fldChar w:fldCharType="end"/>
      </w:r>
      <w:r w:rsidRPr="00AC26F8">
        <w:t xml:space="preserve"> can be absorbed into the growth rates (</w:t>
      </w:r>
      <m:oMath>
        <m:sSub>
          <m:sSubPr>
            <m:ctrlPr>
              <w:rPr>
                <w:rFonts w:ascii="Cambria Math" w:hAnsi="Cambria Math"/>
              </w:rPr>
            </m:ctrlPr>
          </m:sSubPr>
          <m:e>
            <m:r>
              <w:rPr>
                <w:rFonts w:ascii="Cambria Math" w:hAnsi="Cambria Math"/>
              </w:rPr>
              <m:t>γ</m:t>
            </m:r>
          </m:e>
          <m:sub>
            <m:r>
              <w:rPr>
                <w:rFonts w:ascii="Cambria Math" w:hAnsi="Cambria Math"/>
              </w:rPr>
              <m:t>o</m:t>
            </m:r>
          </m:sub>
        </m:sSub>
      </m:oMath>
      <w:r w:rsidRPr="00AC26F8">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rsidRPr="00AC26F8">
        <w:t xml:space="preserve">). Since oral cavity would be only briefly exposed to antibiotics during swallowing </w:t>
      </w:r>
      <w:r w:rsidRPr="00AC26F8">
        <w:fldChar w:fldCharType="begin"/>
      </w:r>
      <w:r w:rsidR="00D42550" w:rsidRPr="00AC26F8">
        <w:instrText>ADDIN F1000_CSL_CITATION&lt;~#@#~&gt;[{"DOI":"10.1038/s41467-020-14422-w","First":false,"Last":false,"PMCID":"PMC7000725","PMID":"32019923","abstract":"The global threat of antimicrobial resistance has driven the use of high-throughput sequencing techniques to monitor the profile of resistance genes, known as the resistome, in microbial populations. The human oral cavity contains a poorly explored reservoir of these genes. Here we analyse and compare the resistome profiles of 788 oral cavities worldwide with paired stool metagenomes. We find country and body site-specific differences in the prevalence of antimicrobial resistance genes, classes and mechanisms in oral and stool samples. Within individuals, the highest abundances of antimicrobial resistance genes are found in the oral cavity, but the oral cavity contains a lower diversity of resistance genes compared to the gut. Additionally, co-occurrence analysis shows contrasting ARG-species associations between saliva and stool samples. Maintenance and persistence of antimicrobial resistance is likely to vary across different body sites. Thus, we highlight the importance of characterising the resistome across body sites to uncover the antimicrobial resistance potential in the human body.","author":[{"family":"Carr","given":"Victoria R"},{"family":"Witherden","given":"Elizabeth A"},{"family":"Lee","given":"Sunjae"},{"family":"Shoaie","given":"Saeed"},{"family":"Mullany","given":"Peter"},{"family":"Proctor","given":"Gordon B"},{"family":"Gomez-Cabrero","given":"David"},{"family":"Moyes","given":"David L"}],"authorYearDisplayFormat":false,"citation-label":"8419985","container-title":"Nature Communications","container-title-short":"Nat. Commun.","id":"8419985","invisible":false,"issue":"1","issued":{"date-parts":[["2020","2","4"]]},"journalAbbreviation":"Nat. Commun.","page":"693","suppress-author":false,"title":"Abundance and diversity of resistomes differ between healthy human oral cavities and gut.","type":"article-journal","volume":"11"}]</w:instrText>
      </w:r>
      <w:r w:rsidRPr="00AC26F8">
        <w:fldChar w:fldCharType="separate"/>
      </w:r>
      <w:r w:rsidR="00D42550" w:rsidRPr="00AC26F8">
        <w:rPr>
          <w:noProof/>
        </w:rPr>
        <w:t>(Carr et al., 2020)</w:t>
      </w:r>
      <w:r w:rsidRPr="00AC26F8">
        <w:fldChar w:fldCharType="end"/>
      </w:r>
      <w:r w:rsidRPr="00AC26F8">
        <w:t xml:space="preserve">, we assume that ϵ does not affect </w:t>
      </w:r>
      <m:oMath>
        <m:sSub>
          <m:sSubPr>
            <m:ctrlPr>
              <w:rPr>
                <w:rFonts w:ascii="Cambria Math" w:hAnsi="Cambria Math"/>
              </w:rPr>
            </m:ctrlPr>
          </m:sSubPr>
          <m:e>
            <m:r>
              <w:rPr>
                <w:rFonts w:ascii="Cambria Math" w:hAnsi="Cambria Math"/>
              </w:rPr>
              <m:t>α</m:t>
            </m:r>
          </m:e>
          <m:sub>
            <m:r>
              <w:rPr>
                <w:rFonts w:ascii="Cambria Math" w:hAnsi="Cambria Math"/>
              </w:rPr>
              <m:t>o</m:t>
            </m:r>
          </m:sub>
        </m:sSub>
      </m:oMath>
      <w:r w:rsidRPr="00AC26F8">
        <w:t xml:space="preserve">. Antibiotics may also change dilution rate </w:t>
      </w:r>
      <m:oMath>
        <m:r>
          <w:rPr>
            <w:rFonts w:ascii="Cambria Math" w:hAnsi="Cambria Math"/>
          </w:rPr>
          <m:t>D</m:t>
        </m:r>
      </m:oMath>
      <w:r w:rsidRPr="00AC26F8">
        <w:t xml:space="preserve"> (e.g., inducing diarrhea) but this effect is indirect and generally mild </w:t>
      </w:r>
      <w:r w:rsidRPr="00AC26F8">
        <w:fldChar w:fldCharType="begin"/>
      </w:r>
      <w:r w:rsidR="00D42550" w:rsidRPr="00AC26F8">
        <w:instrText>ADDIN F1000_CSL_CITATION&lt;~#@#~&gt;[{"DOI":"10.1093/cid/cis551","First":false,"Last":false,"PMCID":"PMC3657522","PMID":"22700831","abstract":"Diarrhea is common among hospitalized patients but the causes are distinct from those of diarrhea in the community. We review existing data about the epidemiology of nosocomial diarrhea and summarize recent progress in understanding the mechanisms of diarrhea. Clinicians should recognize that most cases of nosocomial diarrhea have a noninfectious etiology, including medications, underlying illness, and enteral feeding. Apart from Clostridium difficile, the frequency of infectious causes such as norovirus and toxigenic strains of Clostridium perfringens, Klebsiella oxytoca, Staphylococcus aureus, and Bacteroides fragilis remains largely undefined and test availability is limited. Here we provide a practical approach to the evaluation and management of nosocomial diarrhea when tests for C. difficile are negative.","author":[{"family":"Polage","given":"Christopher R"},{"family":"Solnick","given":"Jay V"},{"family":"Cohen","given":"Stuart H"}],"authorYearDisplayFormat":false,"citation-label":"1024172","container-title":"Clinical Infectious Diseases","container-title-short":"Clin. Infect. Dis.","id":"1024172","invisible":false,"issue":"7","issued":{"date-parts":[["2012","10"]]},"journalAbbreviation":"Clin. Infect. Dis.","page":"982-989","suppress-author":false,"title":"Nosocomial diarrhea: evaluation and treatment of causes other than Clostridium difficile.","type":"article-journal","volume":"55"}]</w:instrText>
      </w:r>
      <w:r w:rsidRPr="00AC26F8">
        <w:fldChar w:fldCharType="separate"/>
      </w:r>
      <w:r w:rsidR="00D42550" w:rsidRPr="00AC26F8">
        <w:rPr>
          <w:noProof/>
        </w:rPr>
        <w:t>(Polage et al., 2012)</w:t>
      </w:r>
      <w:r w:rsidRPr="00AC26F8">
        <w:fldChar w:fldCharType="end"/>
      </w:r>
      <w:r w:rsidRPr="00AC26F8">
        <w:t xml:space="preserve">. The details of model derivation and analytical solutions are available in </w:t>
      </w:r>
      <w:r w:rsidR="00373FB2" w:rsidRPr="00AC26F8">
        <w:rPr>
          <w:b/>
          <w:bCs/>
        </w:rPr>
        <w:t>Supplemental Information</w:t>
      </w:r>
      <w:r w:rsidRPr="00AC26F8">
        <w:t xml:space="preserve">. Unless otherwise noted, the model parameters are assigned to their default values: </w:t>
      </w:r>
      <m:oMath>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0.001</m:t>
        </m:r>
      </m:oMath>
      <w:r w:rsidRPr="00AC26F8">
        <w:t xml:space="preserve">, </w:t>
      </w:r>
      <m:oMath>
        <m:r>
          <w:rPr>
            <w:rFonts w:ascii="Cambria Math" w:hAnsi="Cambria Math"/>
          </w:rPr>
          <m:t>D=0.2</m:t>
        </m:r>
      </m:oMath>
      <w:r w:rsidRPr="00AC26F8">
        <w:t xml:space="preserve">, </w:t>
      </w:r>
      <m:oMath>
        <m:sSub>
          <m:sSubPr>
            <m:ctrlPr>
              <w:rPr>
                <w:rFonts w:ascii="Cambria Math" w:hAnsi="Cambria Math"/>
              </w:rPr>
            </m:ctrlPr>
          </m:sSubPr>
          <m:e>
            <m:r>
              <w:rPr>
                <w:rFonts w:ascii="Cambria Math" w:hAnsi="Cambria Math"/>
              </w:rPr>
              <m:t>K</m:t>
            </m:r>
          </m:e>
          <m:sub>
            <m:r>
              <w:rPr>
                <w:rFonts w:ascii="Cambria Math" w:hAnsi="Cambria Math"/>
              </w:rPr>
              <m:t>o</m:t>
            </m:r>
          </m:sub>
        </m:sSub>
        <m:r>
          <w:rPr>
            <w:rFonts w:ascii="Cambria Math" w:hAnsi="Cambria Math"/>
          </w:rPr>
          <m:t>=0.5</m:t>
        </m:r>
      </m:oMath>
      <w:r w:rsidRPr="00AC26F8">
        <w:t xml:space="preserve">, </w:t>
      </w:r>
      <m:oMath>
        <m:sSub>
          <m:sSubPr>
            <m:ctrlPr>
              <w:rPr>
                <w:rFonts w:ascii="Cambria Math" w:hAnsi="Cambria Math"/>
              </w:rPr>
            </m:ctrlPr>
          </m:sSubPr>
          <m:e>
            <m:r>
              <w:rPr>
                <w:rFonts w:ascii="Cambria Math" w:hAnsi="Cambria Math"/>
              </w:rPr>
              <m:t>K</m:t>
            </m:r>
          </m:e>
          <m:sub>
            <m:r>
              <w:rPr>
                <w:rFonts w:ascii="Cambria Math" w:hAnsi="Cambria Math"/>
              </w:rPr>
              <m:t>g</m:t>
            </m:r>
          </m:sub>
        </m:sSub>
        <m:r>
          <w:rPr>
            <w:rFonts w:ascii="Cambria Math" w:hAnsi="Cambria Math"/>
          </w:rPr>
          <m:t>=1</m:t>
        </m:r>
      </m:oMath>
      <w:r w:rsidRPr="00AC26F8">
        <w:t xml:space="preserve">, </w:t>
      </w:r>
      <m:oMath>
        <m:sSub>
          <m:sSubPr>
            <m:ctrlPr>
              <w:rPr>
                <w:rFonts w:ascii="Cambria Math" w:hAnsi="Cambria Math"/>
              </w:rPr>
            </m:ctrlPr>
          </m:sSubPr>
          <m:e>
            <m:r>
              <w:rPr>
                <w:rFonts w:ascii="Cambria Math" w:hAnsi="Cambria Math"/>
              </w:rPr>
              <m:t>γ</m:t>
            </m:r>
          </m:e>
          <m:sub>
            <m:r>
              <w:rPr>
                <w:rFonts w:ascii="Cambria Math" w:hAnsi="Cambria Math"/>
              </w:rPr>
              <m:t>o</m:t>
            </m:r>
          </m:sub>
        </m:sSub>
        <m:r>
          <w:rPr>
            <w:rFonts w:ascii="Cambria Math" w:hAnsi="Cambria Math"/>
          </w:rPr>
          <m:t>=0.5</m:t>
        </m:r>
      </m:oMath>
      <w:r w:rsidRPr="00AC26F8">
        <w:t xml:space="preserve">, </w:t>
      </w:r>
      <m:oMath>
        <m:sSub>
          <m:sSubPr>
            <m:ctrlPr>
              <w:rPr>
                <w:rFonts w:ascii="Cambria Math" w:hAnsi="Cambria Math"/>
              </w:rPr>
            </m:ctrlPr>
          </m:sSubPr>
          <m:e>
            <m:r>
              <w:rPr>
                <w:rFonts w:ascii="Cambria Math" w:hAnsi="Cambria Math"/>
              </w:rPr>
              <m:t>γ</m:t>
            </m:r>
          </m:e>
          <m:sub>
            <m:r>
              <w:rPr>
                <w:rFonts w:ascii="Cambria Math" w:hAnsi="Cambria Math"/>
              </w:rPr>
              <m:t>g</m:t>
            </m:r>
          </m:sub>
        </m:sSub>
        <m:r>
          <w:rPr>
            <w:rFonts w:ascii="Cambria Math" w:hAnsi="Cambria Math"/>
          </w:rPr>
          <m:t>=1</m:t>
        </m:r>
      </m:oMath>
      <w:r w:rsidRPr="00AC26F8">
        <w:t>.</w:t>
      </w:r>
    </w:p>
    <w:p w14:paraId="661A8757" w14:textId="77777777" w:rsidR="00770908" w:rsidRPr="00AC26F8" w:rsidRDefault="00770908" w:rsidP="000A48DA">
      <w:pPr>
        <w:rPr>
          <w:color w:val="222222"/>
        </w:rPr>
      </w:pPr>
    </w:p>
    <w:p w14:paraId="22C6F7D0" w14:textId="000021B6" w:rsidR="00770908" w:rsidRDefault="00770908" w:rsidP="000A48DA">
      <w:pPr>
        <w:rPr>
          <w:b/>
          <w:color w:val="222222"/>
        </w:rPr>
      </w:pPr>
      <w:r w:rsidRPr="00AC26F8">
        <w:rPr>
          <w:b/>
          <w:color w:val="222222"/>
        </w:rPr>
        <w:t>Quantifying oral bacteria fraction in microbiome samples</w:t>
      </w:r>
    </w:p>
    <w:p w14:paraId="2019ECEE" w14:textId="5E241A71" w:rsidR="00374C0D" w:rsidRPr="00AC26F8" w:rsidRDefault="00374C0D" w:rsidP="000A48DA">
      <w:pPr>
        <w:rPr>
          <w:b/>
          <w:color w:val="222222"/>
        </w:rPr>
      </w:pPr>
      <w:r>
        <w:t xml:space="preserve">A similar approach using the Human Oral Microbiome Database (HOMD) has been previously employed to classify oral bacteria </w:t>
      </w:r>
      <w:r>
        <w:fldChar w:fldCharType="begin"/>
      </w:r>
      <w:r w:rsidR="00B6551F">
        <w:instrText xml:space="preserve"> ADDIN EN.CITE &lt;EndNote&gt;&lt;Cite&gt;&lt;Author&gt;Coker&lt;/Author&gt;&lt;Year&gt;2018&lt;/Year&gt;&lt;RecNum&gt;41&lt;/RecNum&gt;&lt;DisplayText&gt;(Coker&lt;style face="italic"&gt; et al.&lt;/style&gt;, 2018; Hu&lt;style face="italic"&gt; et al.&lt;/style&gt;, 2022)&lt;/DisplayText&gt;&lt;record&gt;&lt;rec-number&gt;41&lt;/rec-number&gt;&lt;foreign-keys&gt;&lt;key app="EN" db-id="2sp5sfrv1a5aw5ewfx5v0pdpsarfx02azxv2" timestamp="1660590561"&gt;41&lt;/key&gt;&lt;/foreign-keys&gt;&lt;ref-type name="Journal Article"&gt;17&lt;/ref-type&gt;&lt;contributors&gt;&lt;authors&gt;&lt;author&gt;Coker, Olabisi Oluwabukola&lt;/author&gt;&lt;author&gt;Dai, Zhenwei&lt;/author&gt;&lt;author&gt;Nie, Yongzhan&lt;/author&gt;&lt;author&gt;Zhao, Guijun&lt;/author&gt;&lt;author&gt;Cao, Lei&lt;/author&gt;&lt;author&gt;Nakatsu, Geicho&lt;/author&gt;&lt;author&gt;Wu, William Kk&lt;/author&gt;&lt;author&gt;Wong, Sunny Hei&lt;/author&gt;&lt;author&gt;Chen, Zigui&lt;/author&gt;&lt;author&gt;Sung, Joseph JY&lt;/author&gt;&lt;/authors&gt;&lt;/contributors&gt;&lt;titles&gt;&lt;title&gt;Mucosal microbiome dysbiosis in gastric carcinogenesis&lt;/title&gt;&lt;secondary-title&gt;Gut&lt;/secondary-title&gt;&lt;/titles&gt;&lt;periodical&gt;&lt;full-title&gt;Gut&lt;/full-title&gt;&lt;/periodical&gt;&lt;pages&gt;1024-1032&lt;/pages&gt;&lt;volume&gt;67&lt;/volume&gt;&lt;number&gt;6&lt;/number&gt;&lt;dates&gt;&lt;year&gt;2018&lt;/year&gt;&lt;/dates&gt;&lt;isbn&gt;0017-5749&lt;/isbn&gt;&lt;urls&gt;&lt;/urls&gt;&lt;/record&gt;&lt;/Cite&gt;&lt;Cite&gt;&lt;Author&gt;Hu&lt;/Author&gt;&lt;Year&gt;2022&lt;/Year&gt;&lt;RecNum&gt;34&lt;/RecNum&gt;&lt;record&gt;&lt;rec-number&gt;34&lt;/rec-number&gt;&lt;foreign-keys&gt;&lt;key app="EN" db-id="eeaavdvxvv5azseddsrxz2d0vpf5v0xr9ea5" timestamp="1659538607"&gt;34&lt;/key&gt;&lt;/foreign-keys&gt;&lt;ref-type name="Journal Article"&gt;17&lt;/ref-type&gt;&lt;contributors&gt;&lt;authors&gt;&lt;author&gt;Hu, Yichen&lt;/author&gt;&lt;author&gt;Amir, Amnon&lt;/author&gt;&lt;author&gt;Huang, Xiaochang&lt;/author&gt;&lt;author&gt;Li, Yan&lt;/author&gt;&lt;author&gt;Huang, Shi&lt;/author&gt;&lt;author&gt;Wolfe, Elaine&lt;/author&gt;&lt;author&gt;Weiss, Sophie&lt;/author&gt;&lt;author&gt;Knight, Rob&lt;/author&gt;&lt;author&gt;Xu, Zhenjiang Zech&lt;/author&gt;&lt;/authors&gt;&lt;/contributors&gt;&lt;titles&gt;&lt;title&gt;Diurnal and eating-associated microbial patterns revealed via high-frequency saliva sampling&lt;/title&gt;&lt;secondary-title&gt;Genome Research&lt;/secondary-title&gt;&lt;/titles&gt;&lt;periodical&gt;&lt;full-title&gt;Genome Research&lt;/full-title&gt;&lt;/periodical&gt;&lt;pages&gt;1112-1123&lt;/pages&gt;&lt;volume&gt;32&lt;/volume&gt;&lt;number&gt;6&lt;/number&gt;&lt;dates&gt;&lt;year&gt;2022&lt;/year&gt;&lt;/dates&gt;&lt;isbn&gt;1088-9051&lt;/isbn&gt;&lt;urls&gt;&lt;/urls&gt;&lt;/record&gt;&lt;/Cite&gt;&lt;/EndNote&gt;</w:instrText>
      </w:r>
      <w:r>
        <w:fldChar w:fldCharType="separate"/>
      </w:r>
      <w:r w:rsidR="00B6551F">
        <w:rPr>
          <w:noProof/>
        </w:rPr>
        <w:t>(Coker</w:t>
      </w:r>
      <w:r w:rsidR="00B6551F" w:rsidRPr="00B6551F">
        <w:rPr>
          <w:i/>
          <w:noProof/>
        </w:rPr>
        <w:t xml:space="preserve"> et al.</w:t>
      </w:r>
      <w:r w:rsidR="00B6551F">
        <w:rPr>
          <w:noProof/>
        </w:rPr>
        <w:t>, 2018; Hu</w:t>
      </w:r>
      <w:r w:rsidR="00B6551F" w:rsidRPr="00B6551F">
        <w:rPr>
          <w:i/>
          <w:noProof/>
        </w:rPr>
        <w:t xml:space="preserve"> et al.</w:t>
      </w:r>
      <w:r w:rsidR="00B6551F">
        <w:rPr>
          <w:noProof/>
        </w:rPr>
        <w:t>, 2022)</w:t>
      </w:r>
      <w:r>
        <w:fldChar w:fldCharType="end"/>
      </w:r>
      <w:r>
        <w:t>.</w:t>
      </w:r>
    </w:p>
    <w:p w14:paraId="17020665" w14:textId="77777777" w:rsidR="004134D7" w:rsidRPr="00AC26F8" w:rsidRDefault="00770908" w:rsidP="000A48DA">
      <w:r w:rsidRPr="00AC26F8">
        <w:t xml:space="preserve">We model the bacterial community in any microbiome sample as a linear combination of five source communities, corresponding to the typical communities of the five bacterial habitats revealed by the HMP dataset in the </w:t>
      </w:r>
      <w:proofErr w:type="spellStart"/>
      <w:r w:rsidRPr="00AC26F8">
        <w:t>tSNE</w:t>
      </w:r>
      <w:proofErr w:type="spellEnd"/>
      <w:r w:rsidRPr="00AC26F8">
        <w:t xml:space="preserve"> plot.</w:t>
      </w:r>
      <w:r w:rsidR="004134D7" w:rsidRPr="00AC26F8">
        <w:t xml:space="preserve"> Our approach is based on two assumptions: (1) bacteria translocate among different body sites </w:t>
      </w:r>
      <w:r w:rsidR="004134D7" w:rsidRPr="00AC26F8">
        <w:fldChar w:fldCharType="begin"/>
      </w:r>
      <w:r w:rsidR="004134D7" w:rsidRPr="00AC26F8">
        <w:instrText>ADDIN F1000_CSL_CITATION&lt;~#@#~&gt;[{"DOI":"10.1136/gut.42.1.29","First":false,"Last":false,"PMCID":"PMC1726947","PMID":"9505882","abstract":"&lt;strong&gt;BACKGROUND:&lt;/strong&gt; Gut translocation of bacteria has been shown in both animal and human studies. Evidence from animal studies that links bacteria translocation to the development of postoperative sepsis and multiple organ failure has yet to be confirmed in humans.&lt;br&gt;&lt;br&gt;&lt;strong&gt;AIMS:&lt;/strong&gt; To examine the spectrum of bacteria involved in translocation in surgical patients undergoing laparotomy and to determine the relation between nodal migration of bacteria and the development of postoperative septic complications.&lt;br&gt;&lt;br&gt;&lt;strong&gt;METHODS:&lt;/strong&gt; Mesenteric lymph nodes (MLN), serosal scrapings, and peripheral blood from 448 surgical patients undergoing laparotomy were analysed using standard microbiological techniques.&lt;br&gt;&lt;br&gt;&lt;strong&gt;RESULTS:&lt;/strong&gt; Bacterial translocation was identified in 69 patients (15.4%). The most common organism identified was Escherichia coli (54%). Both enteric bacteria, typical of indigenous intestinal flora, and non-enteric bacteria were isolated. Postoperative septic complications developed in 104 patients (23%). Enteric organisms were responsible in 74% of patients. Forty one per cent of patients who had evidence of bacterial translocation developed sepsis compared with 14% in whom no organisms were cultured (p &lt;  0.001). Septic morbidity was more frequent when a greater diversity of bacteria resided within the MLN, but this was not statistically significant.&lt;br&gt;&lt;br&gt;&lt;strong&gt;CONCLUSION:&lt;/strong&gt; Bacterial translocation is associated with a significant increase in the development of postoperative sepsis in surgical patients. The organisms responsible for septic morbidity are similar in spectrum to those observed in the mesenteric lymph nodes. These data strongly support the gut origin hypothesis of sepsis in humans.","author":[{"family":"O'Boyle","given":"C J"},{"family":"MacFie","given":"J"},{"family":"Mitchell","given":"C J"},{"family":"Johnstone","given":"D"},{"family":"Sagar","given":"P M"},{"family":"Sedman","given":"P C"}],"authorYearDisplayFormat":false,"citation-label":"4937699","container-title":"Gut","container-title-short":"Gut","id":"4937699","invisible":false,"issue":"1","issued":{"date-parts":[["1998","1"]]},"journalAbbreviation":"Gut","page":"29-35","suppress-author":false,"title":"Microbiology of bacterial translocation in humans.","type":"article-journal","volume":"42"}]</w:instrText>
      </w:r>
      <w:r w:rsidR="004134D7" w:rsidRPr="00AC26F8">
        <w:fldChar w:fldCharType="separate"/>
      </w:r>
      <w:r w:rsidR="004134D7" w:rsidRPr="00AC26F8">
        <w:t>(O’Boyle et al., 1998)</w:t>
      </w:r>
      <w:r w:rsidR="004134D7" w:rsidRPr="00AC26F8">
        <w:fldChar w:fldCharType="end"/>
      </w:r>
      <w:r w:rsidR="004134D7" w:rsidRPr="00AC26F8">
        <w:t xml:space="preserve"> within individuals and (2) each human body site is a distinct habitat that selects for a particular microbiome composition, such that the microbiome composition at a specific body site in one person can be approximated by the typical composition shared among the entire population. The second assumption is supported by findings that microbiome compositions vary more between body sites within the same individuals than between the same body site but in different individuals </w:t>
      </w:r>
      <w:r w:rsidR="004134D7" w:rsidRPr="00AC26F8">
        <w:fldChar w:fldCharType="begin"/>
      </w:r>
      <w:r w:rsidR="004134D7" w:rsidRPr="00AC26F8">
        <w:instrText>ADDIN F1000_CSL_CITATION&lt;~#@#~&gt;[{"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DOI":"10.1038/nm.4272","First":false,"Last":false,"PMCID":"PMC5345907","PMID":"28112736","abstract":"Human microbial communities are characterized by their taxonomic, metagenomic and metabolic diversity, which varies by distinct body sites and influences human physiology. However, when and how microbial communities within each body niche acquire unique taxonomical and functional signatures in early life remains underexplored. We thus sought to determine the taxonomic composition and potential metabolic function of the neonatal and early infant microbiota across multiple body sites and assess the effect of the mode of delivery and its potential confounders or modifiers. A cohort of pregnant women in their early third trimester (n = 81) were prospectively enrolled for longitudinal sampling through 6 weeks after delivery, and a second matched cross-sectional cohort (n = 81) was additionally recruited for sampling once at the time of delivery. Samples across multiple body sites, including stool, oral gingiva, nares, skin and vagina were collected for each maternal-infant dyad. Whole-genome shotgun sequencing and sequencing analysis of the gene encoding the 16S rRNA were performed to interrogate the composition and function of the neonatal and maternal microbiota. We found that the neonatal microbiota and its associated functional pathways were relatively homogeneous across all body sites at delivery, with the notable exception of the neonatal meconium. However, by 6 weeks after delivery, the infant microbiota structure and function had substantially expanded and diversified, with the body site serving as the primary determinant of the composition of the bacterial community and its functional capacity. Although minor variations in the neonatal (immediately at birth) microbiota community structure were associated with the cesarean mode of delivery in some body sites (oral gingiva, nares and skin; R2 = 0.038), this was not true for neonatal stool (meconium; Mann-Whitney P &gt; 0.05), and there was no observable difference in community function regardless of delivery mode. For infants at 6 weeks of age, the microbiota structure and function had expanded and diversified with demonstrable body site specificity (P &lt;  0.001, R2 = 0.189) but without discernable differences in community structure or function between infants delivered vaginally or by cesarean surgery (P = 0.057, R2 = 0.007). We conclude that within the first 6 weeks of life, the infant microbiota undergoes substantial reorganization, which is primarily driven by body site and not by mode of delivery.","author":[{"family":"Chu","given":"Derrick M"},{"family":"Ma","given":"Jun"},{"family":"Prince","given":"Amanda L"},{"family":"Antony","given":"Kathleen M"},{"family":"Seferovic","given":"Maxim D"},{"family":"Aagaard","given":"Kjersti M"}],"authorYearDisplayFormat":false,"citation-label":"3014890","container-title":"Nature Medicine","container-title-short":"Nat. Med.","id":"3014890","invisible":false,"issue":"3","issued":{"date-parts":[["2017","3"]]},"journalAbbreviation":"Nat. Med.","page":"314-326","suppress-author":false,"title":"Maturation of the infant microbiome community structure and function across multiple body sites and in relation to mode of delivery.","type":"article-journal","volume":"23"},{"DOI":"10.1186/gb-2012-13-6-r42","First":false,"Last":false,"PMCID":"PMC3446314","PMID":"22698087","abstract":"&lt;strong&gt;BACKGROUND:&lt;/strong&gt; To understand the relationship between our bacterial microbiome and health, it is essential to define the microbiome in the absence of disease. The digestive tract includes diverse habitats and hosts the human body's greatest bacterial density. We describe the bacterial community composition of ten digestive tract sites from more than 200 normal adults enrolled in the Human Microbiome Project, and metagenomically determined metabolic potentials of four representative sites.&lt;br&gt;&lt;br&gt;&lt;strong&gt;RESULTS:&lt;/strong&gt; The microbiota of these diverse habitats formed four groups based on similar community compositions: buccal mucosa, keratinized gingiva, hard palate; saliva, tongue, tonsils, throat; sub- and supra-gingival plaques; and stool. Phyla initially identified from environmental samples were detected throughout this population, primarily TM7, SR1, and Synergistetes. Genera with pathogenic members were well-represented among this disease-free cohort. Tooth-associated communities were distinct, but not entirely dissimilar, from other oral surfaces. The Porphyromonadaceae, Veillonellaceae and Lachnospiraceae families were common to all sites, but the distributions of their genera varied significantly. Most metabolic processes were distributed widely throughout the digestive tract microbiota, with variations in metagenomic abundance between body habitats. These included shifts in sugar transporter types between the supragingival plaque, other oral surfaces, and stool; hydrogen and hydrogen sulfide production were also differentially distributed.&lt;br&gt;&lt;br&gt;&lt;strong&gt;CONCLUSIONS:&lt;/strong&gt; The microbiomes of ten digestive tract sites separated into four types based on composition. A core set of metabolic pathways was present across these diverse digestive tract habitats. These data provide a critical baseline for future studies investigating local and systemic diseases affecting human health.","author":[{"family":"Segata","given":"Nicola"},{"family":"Haake","given":"Susan Kinder"},{"family":"Mannon","given":"Peter"},{"family":"Lemon","given":"Katherine P"},{"family":"Waldron","given":"Levi"},{"family":"Gevers","given":"Dirk"},{"family":"Huttenhower","given":"Curtis"},{"family":"Izard","given":"Jacques"}],"authorYearDisplayFormat":false,"citation-label":"594073","container-title":"Genome Biology","container-title-short":"Genome Biol.","id":"594073","invisible":false,"issue":"6","issued":{"date-parts":[["2012","6","14"]]},"journalAbbreviation":"Genome Biol.","page":"R42","suppress-author":false,"title":"Composition of the adult digestive tract bacterial microbiome based on seven mouth surfaces, tonsils, throat and stool samples.","type":"article-journal","volume":"13"}]</w:instrText>
      </w:r>
      <w:r w:rsidR="004134D7" w:rsidRPr="00AC26F8">
        <w:fldChar w:fldCharType="separate"/>
      </w:r>
      <w:r w:rsidR="004134D7" w:rsidRPr="00AC26F8">
        <w:t>(Chu et al., 2017; Human Microbiome Project Consortium, 2012; Segata et al., 2012)</w:t>
      </w:r>
      <w:r w:rsidR="004134D7" w:rsidRPr="00AC26F8">
        <w:fldChar w:fldCharType="end"/>
      </w:r>
      <w:r w:rsidR="004134D7" w:rsidRPr="00AC26F8">
        <w:t>.</w:t>
      </w:r>
    </w:p>
    <w:p w14:paraId="4BDCAB7D" w14:textId="77777777" w:rsidR="004C2E17" w:rsidRPr="00AC26F8" w:rsidRDefault="00770908" w:rsidP="000A48DA">
      <w:pPr>
        <w:ind w:firstLine="720"/>
      </w:pPr>
      <w:r w:rsidRPr="00AC26F8">
        <w:t>We simultaneously obtained the typical compositions of these habitats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and their mixing proportions (</w:t>
      </w:r>
      <m:oMath>
        <m:sSub>
          <m:sSubPr>
            <m:ctrlPr>
              <w:rPr>
                <w:rFonts w:ascii="Cambria Math" w:hAnsi="Cambria Math"/>
              </w:rPr>
            </m:ctrlPr>
          </m:sSubPr>
          <m:e>
            <m:r>
              <w:rPr>
                <w:rFonts w:ascii="Cambria Math" w:hAnsi="Cambria Math"/>
              </w:rPr>
              <m:t>W</m:t>
            </m:r>
          </m:e>
          <m:sub>
            <m:r>
              <w:rPr>
                <w:rFonts w:ascii="Cambria Math" w:hAnsi="Cambria Math"/>
              </w:rPr>
              <m:t>hmp</m:t>
            </m:r>
          </m:sub>
        </m:sSub>
      </m:oMath>
      <w:r w:rsidRPr="00AC26F8">
        <w:t>) in HMP samples by decomposing the HMP relative abundance table (</w:t>
      </w:r>
      <m:oMath>
        <m:sSub>
          <m:sSubPr>
            <m:ctrlPr>
              <w:rPr>
                <w:rFonts w:ascii="Cambria Math" w:hAnsi="Cambria Math"/>
              </w:rPr>
            </m:ctrlPr>
          </m:sSubPr>
          <m:e>
            <m:r>
              <w:rPr>
                <w:rFonts w:ascii="Cambria Math" w:hAnsi="Cambria Math"/>
              </w:rPr>
              <m:t>X</m:t>
            </m:r>
          </m:e>
          <m:sub>
            <m:r>
              <w:rPr>
                <w:rFonts w:ascii="Cambria Math" w:hAnsi="Cambria Math"/>
              </w:rPr>
              <m:t>hmp</m:t>
            </m:r>
          </m:sub>
        </m:sSub>
      </m:oMath>
      <w:r w:rsidRPr="00AC26F8">
        <w:t xml:space="preserve">) using Non-negative Matrix Factorization (NMF). The following objective function was minimized by NMF under the constraints that both </w:t>
      </w:r>
      <m:oMath>
        <m:sSub>
          <m:sSubPr>
            <m:ctrlPr>
              <w:rPr>
                <w:rFonts w:ascii="Cambria Math" w:hAnsi="Cambria Math"/>
              </w:rPr>
            </m:ctrlPr>
          </m:sSubPr>
          <m:e>
            <m:r>
              <w:rPr>
                <w:rFonts w:ascii="Cambria Math" w:hAnsi="Cambria Math"/>
              </w:rPr>
              <m:t>W</m:t>
            </m:r>
          </m:e>
          <m:sub>
            <m:r>
              <w:rPr>
                <w:rFonts w:ascii="Cambria Math" w:hAnsi="Cambria Math"/>
              </w:rPr>
              <m:t>hmp</m:t>
            </m:r>
          </m:sub>
        </m:sSub>
      </m:oMath>
      <w:r w:rsidRPr="00AC26F8">
        <w:t xml:space="preserve"> and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are non-negative: </w:t>
      </w:r>
      <m:oMath>
        <m:r>
          <w:rPr>
            <w:rFonts w:ascii="Cambria Math" w:hAnsi="Cambria Math"/>
          </w:rPr>
          <m:t>0.5||</m:t>
        </m:r>
        <m:sSub>
          <m:sSubPr>
            <m:ctrlPr>
              <w:rPr>
                <w:rFonts w:ascii="Cambria Math" w:hAnsi="Cambria Math"/>
              </w:rPr>
            </m:ctrlPr>
          </m:sSubPr>
          <m:e>
            <m:r>
              <w:rPr>
                <w:rFonts w:ascii="Cambria Math" w:hAnsi="Cambria Math"/>
              </w:rPr>
              <m:t>X</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mp</m:t>
            </m:r>
          </m:sub>
        </m:sSub>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kl</m:t>
            </m:r>
          </m:sub>
          <m:sup>
            <m:r>
              <w:rPr>
                <w:rFonts w:ascii="Cambria Math" w:hAnsi="Cambria Math"/>
              </w:rPr>
              <m:t>2</m:t>
            </m:r>
          </m:sup>
        </m:sSubSup>
        <m:r>
          <w:rPr>
            <w:rFonts w:ascii="Cambria Math" w:hAnsi="Cambria Math"/>
          </w:rPr>
          <m:t>+α</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vec(</m:t>
        </m:r>
        <m:sSub>
          <m:sSubPr>
            <m:ctrlPr>
              <w:rPr>
                <w:rFonts w:ascii="Cambria Math" w:hAnsi="Cambria Math"/>
              </w:rPr>
            </m:ctrlPr>
          </m:sSubPr>
          <m:e>
            <m:r>
              <w:rPr>
                <w:rFonts w:ascii="Cambria Math" w:hAnsi="Cambria Math"/>
              </w:rPr>
              <m:t>W</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α</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vec(</m:t>
        </m:r>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0.5α</m:t>
        </m:r>
        <m:sSub>
          <m:sSubPr>
            <m:ctrlPr>
              <w:rPr>
                <w:rFonts w:ascii="Cambria Math" w:hAnsi="Cambria Math"/>
              </w:rPr>
            </m:ctrlPr>
          </m:sSubPr>
          <m:e>
            <m:r>
              <w:rPr>
                <w:rFonts w:ascii="Cambria Math" w:hAnsi="Cambria Math"/>
              </w:rPr>
              <m:t>(1-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Fro</m:t>
            </m:r>
          </m:sub>
          <m:sup>
            <m:r>
              <w:rPr>
                <w:rFonts w:ascii="Cambria Math" w:hAnsi="Cambria Math"/>
              </w:rPr>
              <m:t>2</m:t>
            </m:r>
          </m:sup>
        </m:sSubSup>
        <m:r>
          <w:rPr>
            <w:rFonts w:ascii="Cambria Math" w:hAnsi="Cambria Math"/>
          </w:rPr>
          <m:t>+0.5α</m:t>
        </m:r>
        <m:sSub>
          <m:sSubPr>
            <m:ctrlPr>
              <w:rPr>
                <w:rFonts w:ascii="Cambria Math" w:hAnsi="Cambria Math"/>
              </w:rPr>
            </m:ctrlPr>
          </m:sSubPr>
          <m:e>
            <m:r>
              <w:rPr>
                <w:rFonts w:ascii="Cambria Math" w:hAnsi="Cambria Math"/>
              </w:rPr>
              <m:t>(1-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Fro</m:t>
            </m:r>
          </m:sub>
          <m:sup>
            <m:r>
              <w:rPr>
                <w:rFonts w:ascii="Cambria Math" w:hAnsi="Cambria Math"/>
              </w:rPr>
              <m:t>2</m:t>
            </m:r>
          </m:sup>
        </m:sSubSup>
      </m:oMath>
      <w:r w:rsidRPr="00AC26F8">
        <w:t xml:space="preserve">, where </w:t>
      </w:r>
      <m:oMath>
        <m:r>
          <w:rPr>
            <w:rFonts w:ascii="Cambria Math" w:hAnsi="Cambria Math"/>
          </w:rPr>
          <m:t>||vec(∙)|</m:t>
        </m:r>
        <m:sSub>
          <m:sSubPr>
            <m:ctrlPr>
              <w:rPr>
                <w:rFonts w:ascii="Cambria Math" w:hAnsi="Cambria Math"/>
              </w:rPr>
            </m:ctrlPr>
          </m:sSubPr>
          <m:e>
            <m:r>
              <w:rPr>
                <w:rFonts w:ascii="Cambria Math" w:hAnsi="Cambria Math"/>
              </w:rPr>
              <m:t>|</m:t>
            </m:r>
          </m:e>
          <m:sub>
            <m:r>
              <w:rPr>
                <w:rFonts w:ascii="Cambria Math" w:hAnsi="Cambria Math"/>
              </w:rPr>
              <m:t>1</m:t>
            </m:r>
          </m:sub>
        </m:sSub>
      </m:oMath>
      <w:r w:rsidRPr="00AC26F8">
        <w:t xml:space="preserve">is the element-wise L1 norm, </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ro</m:t>
            </m:r>
          </m:sub>
        </m:sSub>
      </m:oMath>
      <w:r w:rsidRPr="00AC26F8">
        <w:t xml:space="preserve"> is the Frobenius norm, and </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kl</m:t>
            </m:r>
          </m:sub>
        </m:sSub>
      </m:oMath>
      <w:r w:rsidRPr="00AC26F8">
        <w:t xml:space="preserve"> is the Kullback-Leibler distance. Both </w:t>
      </w:r>
      <m:oMath>
        <m:r>
          <w:rPr>
            <w:rFonts w:ascii="Cambria Math" w:hAnsi="Cambria Math"/>
          </w:rPr>
          <m:t>α</m:t>
        </m:r>
      </m:oMath>
      <w:r w:rsidRPr="00AC26F8">
        <w:t xml:space="preserve"> (a constant that multiplies the regularization term) and </w:t>
      </w:r>
      <m:oMath>
        <m:sSub>
          <m:sSubPr>
            <m:ctrlPr>
              <w:rPr>
                <w:rFonts w:ascii="Cambria Math" w:hAnsi="Cambria Math"/>
              </w:rPr>
            </m:ctrlPr>
          </m:sSubPr>
          <m:e>
            <m:r>
              <w:rPr>
                <w:rFonts w:ascii="Cambria Math" w:hAnsi="Cambria Math"/>
              </w:rPr>
              <m:t>l</m:t>
            </m:r>
          </m:e>
          <m:sub>
            <m:r>
              <w:rPr>
                <w:rFonts w:ascii="Cambria Math" w:hAnsi="Cambria Math"/>
              </w:rPr>
              <m:t>1</m:t>
            </m:r>
          </m:sub>
        </m:sSub>
      </m:oMath>
      <w:r w:rsidRPr="00AC26F8">
        <w:t>(a regularization mixing parameter) are set to zero because the decomposition error (i.e.,</w:t>
      </w:r>
      <m:oMath>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mp</m:t>
            </m:r>
          </m:sub>
        </m:sSub>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kl</m:t>
            </m:r>
          </m:sub>
          <m:sup>
            <m:r>
              <w:rPr>
                <w:rFonts w:ascii="Cambria Math" w:hAnsi="Cambria Math"/>
              </w:rPr>
              <m:t>2</m:t>
            </m:r>
          </m:sup>
        </m:sSubSup>
      </m:oMath>
      <w:r w:rsidRPr="00AC26F8">
        <w:t xml:space="preserve">) is optimized without regularization (see </w:t>
      </w:r>
      <w:r w:rsidRPr="00AC26F8">
        <w:rPr>
          <w:b/>
        </w:rPr>
        <w:t>Fig. S1A</w:t>
      </w:r>
      <w:r w:rsidRPr="00AC26F8">
        <w:t xml:space="preserve">). We normalized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such that each row sum equals to 1 (i.e., the relative abundance for each community sums up to 1) and </w:t>
      </w:r>
      <m:oMath>
        <m:sSub>
          <m:sSubPr>
            <m:ctrlPr>
              <w:rPr>
                <w:rFonts w:ascii="Cambria Math" w:hAnsi="Cambria Math"/>
              </w:rPr>
            </m:ctrlPr>
          </m:sSubPr>
          <m:e>
            <m:r>
              <w:rPr>
                <w:rFonts w:ascii="Cambria Math" w:hAnsi="Cambria Math"/>
              </w:rPr>
              <m:t>W</m:t>
            </m:r>
          </m:e>
          <m:sub>
            <m:r>
              <w:rPr>
                <w:rFonts w:ascii="Cambria Math" w:hAnsi="Cambria Math"/>
              </w:rPr>
              <m:t>hmp</m:t>
            </m:r>
          </m:sub>
        </m:sSub>
      </m:oMath>
      <w:r w:rsidRPr="00AC26F8">
        <w:t xml:space="preserve"> is updated accordingly to keep their product (</w:t>
      </w:r>
      <m:oMath>
        <m:sSub>
          <m:sSubPr>
            <m:ctrlPr>
              <w:rPr>
                <w:rFonts w:ascii="Cambria Math" w:hAnsi="Cambria Math"/>
              </w:rPr>
            </m:ctrlPr>
          </m:sSubPr>
          <m:e>
            <m:r>
              <w:rPr>
                <w:rFonts w:ascii="Cambria Math" w:hAnsi="Cambria Math"/>
              </w:rPr>
              <m:t>W</m:t>
            </m:r>
          </m:e>
          <m:sub>
            <m:r>
              <w:rPr>
                <w:rFonts w:ascii="Cambria Math" w:hAnsi="Cambria Math"/>
              </w:rPr>
              <m:t>hmp</m:t>
            </m:r>
          </m:sub>
        </m:sSub>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the same. Given the microbiome relative abundances of new test samples (</w:t>
      </w:r>
      <m:oMath>
        <m:sSub>
          <m:sSubPr>
            <m:ctrlPr>
              <w:rPr>
                <w:rFonts w:ascii="Cambria Math" w:hAnsi="Cambria Math"/>
              </w:rPr>
            </m:ctrlPr>
          </m:sSubPr>
          <m:e>
            <m:r>
              <w:rPr>
                <w:rFonts w:ascii="Cambria Math" w:hAnsi="Cambria Math"/>
              </w:rPr>
              <m:t>X</m:t>
            </m:r>
          </m:e>
          <m:sub>
            <m:r>
              <w:rPr>
                <w:rFonts w:ascii="Cambria Math" w:hAnsi="Cambria Math"/>
              </w:rPr>
              <m:t>new</m:t>
            </m:r>
          </m:sub>
        </m:sSub>
      </m:oMath>
      <w:r w:rsidRPr="00AC26F8">
        <w:t>), the mixing proportions of these samples (</w:t>
      </w:r>
      <m:oMath>
        <m:sSub>
          <m:sSubPr>
            <m:ctrlPr>
              <w:rPr>
                <w:rFonts w:ascii="Cambria Math" w:hAnsi="Cambria Math"/>
              </w:rPr>
            </m:ctrlPr>
          </m:sSubPr>
          <m:e>
            <m:r>
              <w:rPr>
                <w:rFonts w:ascii="Cambria Math" w:hAnsi="Cambria Math"/>
              </w:rPr>
              <m:t>W</m:t>
            </m:r>
          </m:e>
          <m:sub>
            <m:r>
              <w:rPr>
                <w:rFonts w:ascii="Cambria Math" w:hAnsi="Cambria Math"/>
              </w:rPr>
              <m:t>new</m:t>
            </m:r>
          </m:sub>
        </m:sSub>
      </m:oMath>
      <w:r w:rsidRPr="00AC26F8">
        <w:t xml:space="preserve">) can be similarly solved by minimizing </w:t>
      </w:r>
      <m:oMath>
        <m:r>
          <w:rPr>
            <w:rFonts w:ascii="Cambria Math" w:hAnsi="Cambria Math"/>
          </w:rPr>
          <m:t>0.5||</m:t>
        </m:r>
        <m:sSub>
          <m:sSubPr>
            <m:ctrlPr>
              <w:rPr>
                <w:rFonts w:ascii="Cambria Math" w:hAnsi="Cambria Math"/>
              </w:rPr>
            </m:ctrlPr>
          </m:sSubPr>
          <m:e>
            <m:r>
              <w:rPr>
                <w:rFonts w:ascii="Cambria Math" w:hAnsi="Cambria Math"/>
              </w:rPr>
              <m:t>X</m:t>
            </m:r>
          </m:e>
          <m:sub>
            <m:r>
              <w:rPr>
                <w:rFonts w:ascii="Cambria Math" w:hAnsi="Cambria Math"/>
              </w:rPr>
              <m:t>ne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ew</m:t>
            </m:r>
          </m:sub>
        </m:sSub>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kl</m:t>
            </m:r>
          </m:sub>
          <m:sup>
            <m:r>
              <w:rPr>
                <w:rFonts w:ascii="Cambria Math" w:hAnsi="Cambria Math"/>
              </w:rPr>
              <m:t>2</m:t>
            </m:r>
          </m:sup>
        </m:sSubSup>
      </m:oMath>
      <w:r w:rsidRPr="00AC26F8">
        <w:t xml:space="preserve"> where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is obtained in the previous step and fixed </w:t>
      </w:r>
      <w:r w:rsidRPr="00AC26F8">
        <w:lastRenderedPageBreak/>
        <w:t xml:space="preserve">here. Unless otherwise specified, our approach sums up the fractions of oral bacteria from both oral cavity habitat 1 and 2 to compute “oral bacteria in feces”. </w:t>
      </w:r>
    </w:p>
    <w:p w14:paraId="6A921D2C" w14:textId="026A877E" w:rsidR="00770908" w:rsidRPr="00AC26F8" w:rsidRDefault="00770908" w:rsidP="000A48DA">
      <w:pPr>
        <w:ind w:firstLine="720"/>
      </w:pPr>
      <w:r w:rsidRPr="00AC26F8">
        <w:t xml:space="preserve">We choose to collapse bacterial taxa at the lowest classified level up to genus for two reasons: (1) the interindividual variability in gut microbiome is lower in higher taxonomic ranks </w:t>
      </w:r>
      <w:r w:rsidRPr="00AC26F8">
        <w:fldChar w:fldCharType="begin"/>
      </w:r>
      <w:r w:rsidR="00D42550" w:rsidRPr="00AC26F8">
        <w:instrText>ADDIN F1000_CSL_CITATION&lt;~#@#~&gt;[{"DOI":"10.1126/science.1110591","First":false,"Last":false,"PMCID":"PMC1395357","PMID":"15831718","abstract":"The human endogenous intestinal microflora is an essential \"organ\" in providing nourishment, regulating epithelial development, and instructing innate immunity; yet, surprisingly, basic features remain poorly described. We examined 13,355 prokaryotic ribosomal RNA gene sequences from multiple colonic mucosal sites and feces of healthy subjects to improve our understanding of gut microbial diversity. A majority of the bacterial sequences corresponded to uncultivated species and novel microorganisms. We discovered significant intersubject variability and differences between stool and mucosa community composition. Characterization of this immensely diverse ecosystem is the first step in elucidating its role in health and disease.","author":[{"family":"Eckburg","given":"Paul B"},{"family":"Bik","given":"Elisabeth M"},{"family":"Bernstein","given":"Charles N"},{"family":"Purdom","given":"Elizabeth"},{"family":"Dethlefsen","given":"Les"},{"family":"Sargent","given":"Michael"},{"family":"Gill","given":"Steven R"},{"family":"Nelson","given":"Karen E"},{"family":"Relman","given":"David A"}],"authorYearDisplayFormat":false,"citation-label":"593838","container-title":"Science","container-title-short":"Science","id":"593838","invisible":false,"issue":"5728","issued":{"date-parts":[["2005","6","10"]]},"journalAbbreviation":"Science","page":"1635-1638","suppress-author":false,"title":"Diversity of the human intestinal microbial flora.","type":"article-journal","volume":"308"},{"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w:instrText>
      </w:r>
      <w:r w:rsidRPr="00AC26F8">
        <w:fldChar w:fldCharType="separate"/>
      </w:r>
      <w:r w:rsidR="00D42550" w:rsidRPr="00AC26F8">
        <w:rPr>
          <w:noProof/>
        </w:rPr>
        <w:t>(Eckburg et al., 2005; Human Microbiome Project Consortium, 2012)</w:t>
      </w:r>
      <w:r w:rsidRPr="00AC26F8">
        <w:fldChar w:fldCharType="end"/>
      </w:r>
      <w:r w:rsidRPr="00AC26F8">
        <w:t xml:space="preserve"> and (2) higher taxonomic rank reduces batch effects when comparing results across multiple studies </w:t>
      </w:r>
      <w:r w:rsidRPr="00AC26F8">
        <w:fldChar w:fldCharType="begin"/>
      </w:r>
      <w:r w:rsidR="00D42550" w:rsidRPr="00AC26F8">
        <w:instrText>ADDIN F1000_CSL_CITATION&lt;~#@#~&gt;[{"DOI":"10.1128/AEM.03006-05","First":false,"Last":false,"PMCID":"PMC1489311","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family":"DeSantis","given":"T Z"},{"family":"Hugenholtz","given":"P"},{"family":"Larsen","given":"N"},{"family":"Rojas","given":"M"},{"family":"Brodie","given":"E L"},{"family":"Keller","given":"K"},{"family":"Huber","given":"T"},{"family":"Dalevi","given":"D"},{"family":"Hu","given":"P"},{"family":"Andersen","given":"G L"}],"authorYearDisplayFormat":false,"citation-label":"227370","container-title":"Applied and Environmental Microbiology","container-title-short":"Appl. Environ. Microbiol.","id":"227370","invisible":false,"issue":"7","issued":{"date-parts":[["2006","7"]]},"journalAbbreviation":"Appl. Environ. Microbiol.","page":"5069-5072","suppress-author":false,"title":"Greengenes, a chimera-checked 16S rRNA gene database and workbench compatible with ARB.","type":"article-journal","volume":"72"}]</w:instrText>
      </w:r>
      <w:r w:rsidRPr="00AC26F8">
        <w:fldChar w:fldCharType="separate"/>
      </w:r>
      <w:r w:rsidR="00D42550" w:rsidRPr="00AC26F8">
        <w:rPr>
          <w:noProof/>
        </w:rPr>
        <w:t>(DeSantis et al., 2006)</w:t>
      </w:r>
      <w:r w:rsidRPr="00AC26F8">
        <w:fldChar w:fldCharType="end"/>
      </w:r>
      <w:r w:rsidRPr="00AC26F8">
        <w:t>. Since the test samples may be classified using any taxonomic database, its relative abundance table (</w:t>
      </w:r>
      <m:oMath>
        <m:sSub>
          <m:sSubPr>
            <m:ctrlPr>
              <w:rPr>
                <w:rFonts w:ascii="Cambria Math" w:hAnsi="Cambria Math"/>
              </w:rPr>
            </m:ctrlPr>
          </m:sSubPr>
          <m:e>
            <m:r>
              <w:rPr>
                <w:rFonts w:ascii="Cambria Math" w:hAnsi="Cambria Math"/>
              </w:rPr>
              <m:t>X</m:t>
            </m:r>
          </m:e>
          <m:sub>
            <m:r>
              <w:rPr>
                <w:rFonts w:ascii="Cambria Math" w:hAnsi="Cambria Math"/>
              </w:rPr>
              <m:t>new</m:t>
            </m:r>
          </m:sub>
        </m:sSub>
      </m:oMath>
      <w:r w:rsidRPr="00AC26F8">
        <w:t>) needs to reconstructed to match the taxonomic labels assigned to HMP sequences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using the GreenGenes taxonomy </w:t>
      </w:r>
      <w:r w:rsidRPr="00AC26F8">
        <w:fldChar w:fldCharType="begin"/>
      </w:r>
      <w:r w:rsidR="00D42550" w:rsidRPr="00AC26F8">
        <w:instrText>ADDIN F1000_CSL_CITATION&lt;~#@#~&gt;[{"DOI":"10.1128/AEM.03006-05","First":false,"Last":false,"PMCID":"PMC1489311","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family":"DeSantis","given":"T Z"},{"family":"Hugenholtz","given":"P"},{"family":"Larsen","given":"N"},{"family":"Rojas","given":"M"},{"family":"Brodie","given":"E L"},{"family":"Keller","given":"K"},{"family":"Huber","given":"T"},{"family":"Dalevi","given":"D"},{"family":"Hu","given":"P"},{"family":"Andersen","given":"G L"}],"authorYearDisplayFormat":false,"citation-label":"227370","container-title":"Applied and Environmental Microbiology","container-title-short":"Appl. Environ. Microbiol.","id":"227370","invisible":false,"issue":"7","issued":{"date-parts":[["2006","7"]]},"journalAbbreviation":"Appl. Environ. Microbiol.","page":"5069-5072","suppress-author":false,"title":"Greengenes, a chimera-checked 16S rRNA gene database and workbench compatible with ARB.","type":"article-journal","volume":"72"}]</w:instrText>
      </w:r>
      <w:r w:rsidRPr="00AC26F8">
        <w:fldChar w:fldCharType="separate"/>
      </w:r>
      <w:r w:rsidR="00D42550" w:rsidRPr="00AC26F8">
        <w:rPr>
          <w:noProof/>
        </w:rPr>
        <w:t>(DeSantis et al., 2006)</w:t>
      </w:r>
      <w:r w:rsidRPr="00AC26F8">
        <w:fldChar w:fldCharType="end"/>
      </w:r>
      <w:r w:rsidRPr="00AC26F8">
        <w:t xml:space="preserve">. When a taxon is not a </w:t>
      </w:r>
      <w:proofErr w:type="spellStart"/>
      <w:r w:rsidRPr="00AC26F8">
        <w:t>GreenGenes</w:t>
      </w:r>
      <w:proofErr w:type="spellEnd"/>
      <w:r w:rsidRPr="00AC26F8">
        <w:t xml:space="preserve"> taxonomy, it will be mapped to the lowest classified taxonomy in </w:t>
      </w:r>
      <w:proofErr w:type="spellStart"/>
      <w:r w:rsidRPr="00AC26F8">
        <w:t>GreenGenes</w:t>
      </w:r>
      <w:proofErr w:type="spellEnd"/>
      <w:r w:rsidRPr="00AC26F8">
        <w:t xml:space="preserve"> along the lineage of the taxon until the rank kingdom. Non-bacterial sequences are removed from all relative abundance tables. </w:t>
      </w:r>
    </w:p>
    <w:p w14:paraId="027600F9" w14:textId="77777777" w:rsidR="00770908" w:rsidRPr="00AC26F8" w:rsidRDefault="00770908" w:rsidP="000A48DA">
      <w:pPr>
        <w:ind w:firstLine="720"/>
      </w:pPr>
    </w:p>
    <w:p w14:paraId="040FF7B9" w14:textId="77777777" w:rsidR="00770908" w:rsidRPr="00AC26F8" w:rsidRDefault="00770908" w:rsidP="000A48DA">
      <w:pPr>
        <w:rPr>
          <w:b/>
        </w:rPr>
      </w:pPr>
      <w:r w:rsidRPr="00AC26F8">
        <w:rPr>
          <w:b/>
          <w:color w:val="222222"/>
        </w:rPr>
        <w:t>Alternative oral bacteria quantification approaches</w:t>
      </w:r>
    </w:p>
    <w:p w14:paraId="2BB164C2" w14:textId="77777777" w:rsidR="008939B7" w:rsidRPr="00AC26F8" w:rsidRDefault="00770908" w:rsidP="000A48DA">
      <w:r w:rsidRPr="00AC26F8">
        <w:t>We adopted two well-established microbial source tracking methods to validate our approach. A Random Forest classifier (1,000 trees with maximum tree depth 5) was trained on all HMP samples to predict sample collection body sites from bacterial composition. The prediction is probabilistic with probabilities calculated as the number of trees voting for each body site divided by the total number of trees in the forest. For new test samples, the proportion from each body site is therefore an average of the relative abundance of all bacterial taxa weighted by the probabilities that they come from the body site.</w:t>
      </w:r>
    </w:p>
    <w:p w14:paraId="49681294" w14:textId="7A15A6EA" w:rsidR="00770908" w:rsidRPr="00AC26F8" w:rsidRDefault="00770908" w:rsidP="000A48DA">
      <w:pPr>
        <w:ind w:firstLine="720"/>
      </w:pPr>
      <w:proofErr w:type="spellStart"/>
      <w:r w:rsidRPr="00AC26F8">
        <w:t>SourceTracker</w:t>
      </w:r>
      <w:proofErr w:type="spellEnd"/>
      <w:r w:rsidRPr="00AC26F8">
        <w:t xml:space="preserve"> 2 </w:t>
      </w:r>
      <w:r w:rsidRPr="00AC26F8">
        <w:fldChar w:fldCharType="begin"/>
      </w:r>
      <w:r w:rsidR="00D42550" w:rsidRPr="00AC26F8">
        <w:instrText>ADDIN F1000_CSL_CITATION&lt;~#@#~&gt;[{"DOI":"10.1038/nmeth.1650","First":false,"Last":false,"PMCID":"PMC3791591","PMID":"21765408","abstract":"Contamination is a critical issue in high-throughput metagenomic studies, yet progress toward a comprehensive solution has been limited. We present SourceTracker, a Bayesian approach to estimate the proportion of contaminants in a given community that come from possible source environments. We applied SourceTracker to microbial surveys from neonatal intensive care units (NICUs), offices and molecular biology laboratories, and provide a database of known contaminants for future testing.","author":[{"family":"Knights","given":"Dan"},{"family":"Kuczynski","given":"Justin"},{"family":"Charlson","given":"Emily S"},{"family":"Zaneveld","given":"Jesse"},{"family":"Mozer","given":"Michael C"},{"family":"Collman","given":"Ronald G"},{"family":"Bushman","given":"Frederic D"},{"family":"Knight","given":"Rob"},{"family":"Kelley","given":"Scott T"}],"authorYearDisplayFormat":false,"citation-label":"17791","container-title":"Nature Methods","container-title-short":"Nat. Methods","id":"17791","invisible":false,"issue":"9","issued":{"date-parts":[["2011","7","17"]]},"journalAbbreviation":"Nat. Methods","page":"761-763","suppress-author":false,"title":"Bayesian community-wide culture-independent microbial source tracking.","type":"article-journal","volume":"8"}]</w:instrText>
      </w:r>
      <w:r w:rsidRPr="00AC26F8">
        <w:fldChar w:fldCharType="separate"/>
      </w:r>
      <w:r w:rsidR="00D42550" w:rsidRPr="00AC26F8">
        <w:t>(Knights et al., 2011)</w:t>
      </w:r>
      <w:r w:rsidRPr="00AC26F8">
        <w:fldChar w:fldCharType="end"/>
      </w:r>
      <w:r w:rsidRPr="00AC26F8">
        <w:t xml:space="preserve"> uses a Bayesian approach to estimate the mixing proportions of all source communities into a sink community. For any fecal sample as a sink, we used all other samples from different body sites of the same individuals as sources. Rarefaction is performed at 100 sequences/sample for both sources and sinks. The total fraction of oral bacteria in feces is the sum of mean proportions from all oral cavity samples (from different subsites).</w:t>
      </w:r>
    </w:p>
    <w:p w14:paraId="389D87CA" w14:textId="77777777" w:rsidR="00770908" w:rsidRPr="00AC26F8" w:rsidRDefault="00770908" w:rsidP="000A48DA">
      <w:pPr>
        <w:ind w:firstLine="720"/>
      </w:pPr>
    </w:p>
    <w:p w14:paraId="0E6F29ED" w14:textId="77777777" w:rsidR="00770908" w:rsidRPr="00AC26F8" w:rsidRDefault="00770908" w:rsidP="000A48DA">
      <w:pPr>
        <w:rPr>
          <w:b/>
        </w:rPr>
      </w:pPr>
      <w:r w:rsidRPr="00AC26F8">
        <w:rPr>
          <w:b/>
        </w:rPr>
        <w:t>Identifying co-occurring ASVs</w:t>
      </w:r>
    </w:p>
    <w:p w14:paraId="59A81EE5" w14:textId="238A43C6" w:rsidR="00770908" w:rsidRPr="00AC26F8" w:rsidRDefault="00770908" w:rsidP="000A48DA">
      <w:r w:rsidRPr="00AC26F8">
        <w:t xml:space="preserve">The algorithm for computing co-occurrence is described in detail elsewhere </w:t>
      </w:r>
      <w:r w:rsidRPr="00AC26F8">
        <w:fldChar w:fldCharType="begin"/>
      </w:r>
      <w:r w:rsidR="00D42550" w:rsidRPr="00AC26F8">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AC26F8">
        <w:fldChar w:fldCharType="separate"/>
      </w:r>
      <w:r w:rsidR="00D42550" w:rsidRPr="00AC26F8">
        <w:t>(Machado et al., 2021)</w:t>
      </w:r>
      <w:r w:rsidRPr="00AC26F8">
        <w:fldChar w:fldCharType="end"/>
      </w:r>
      <w:r w:rsidRPr="00AC26F8">
        <w:t xml:space="preserve">. Briefly, it begins with ASV pairs and iteratively identifies co-occurring ASVs of larger combination sizes. In the next iteration, larger combinations are created by extending all co-occurring groups identified in the current iteration with one new ASV. T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is observed independently and its number of observation can be modeled by a binomial distribution; (3) the (false discovery rate) FDR-corrected </w:t>
      </w:r>
      <w:r w:rsidRPr="00AC26F8">
        <w:rPr>
          <w:i/>
        </w:rPr>
        <w:t>P</w:t>
      </w:r>
      <w:r w:rsidRPr="00AC26F8">
        <w:t xml:space="preserve">-values for the independent observation hypothesis must be less than 0.05. An oral group is a co-occurring group of oral ASVs. In this analysis, ASVs assigned to the following genera are considered to have an oral origin: </w:t>
      </w:r>
      <w:r w:rsidRPr="00AC26F8">
        <w:rPr>
          <w:i/>
        </w:rPr>
        <w:t>Actinomyces</w:t>
      </w:r>
      <w:r w:rsidRPr="00AC26F8">
        <w:t xml:space="preserve">, </w:t>
      </w:r>
      <w:proofErr w:type="spellStart"/>
      <w:r w:rsidRPr="00AC26F8">
        <w:rPr>
          <w:i/>
        </w:rPr>
        <w:t>Leptotrichia</w:t>
      </w:r>
      <w:proofErr w:type="spellEnd"/>
      <w:r w:rsidRPr="00AC26F8">
        <w:t xml:space="preserve">, </w:t>
      </w:r>
      <w:r w:rsidRPr="00AC26F8">
        <w:rPr>
          <w:i/>
        </w:rPr>
        <w:t>Campylobacter</w:t>
      </w:r>
      <w:r w:rsidRPr="00AC26F8">
        <w:t xml:space="preserve">, </w:t>
      </w:r>
      <w:r w:rsidRPr="00AC26F8">
        <w:rPr>
          <w:i/>
        </w:rPr>
        <w:t>Fusobacterium</w:t>
      </w:r>
      <w:r w:rsidRPr="00AC26F8">
        <w:t xml:space="preserve">, </w:t>
      </w:r>
      <w:r w:rsidRPr="00AC26F8">
        <w:rPr>
          <w:i/>
        </w:rPr>
        <w:t>Neisseria</w:t>
      </w:r>
      <w:r w:rsidRPr="00AC26F8">
        <w:t xml:space="preserve">, </w:t>
      </w:r>
      <w:r w:rsidRPr="00AC26F8">
        <w:rPr>
          <w:i/>
        </w:rPr>
        <w:t>Corynebacterium</w:t>
      </w:r>
      <w:r w:rsidRPr="00AC26F8">
        <w:t xml:space="preserve">, </w:t>
      </w:r>
      <w:proofErr w:type="spellStart"/>
      <w:r w:rsidRPr="00AC26F8">
        <w:rPr>
          <w:i/>
        </w:rPr>
        <w:t>Rothia</w:t>
      </w:r>
      <w:proofErr w:type="spellEnd"/>
      <w:r w:rsidRPr="00AC26F8">
        <w:t xml:space="preserve">, </w:t>
      </w:r>
      <w:r w:rsidRPr="00AC26F8">
        <w:rPr>
          <w:i/>
        </w:rPr>
        <w:t>Treponema</w:t>
      </w:r>
      <w:r w:rsidRPr="00AC26F8">
        <w:t xml:space="preserve">, </w:t>
      </w:r>
      <w:proofErr w:type="spellStart"/>
      <w:r w:rsidRPr="00AC26F8">
        <w:rPr>
          <w:i/>
        </w:rPr>
        <w:t>Veillonella</w:t>
      </w:r>
      <w:proofErr w:type="spellEnd"/>
      <w:r w:rsidRPr="00AC26F8">
        <w:t xml:space="preserve">, </w:t>
      </w:r>
      <w:proofErr w:type="spellStart"/>
      <w:r w:rsidRPr="00AC26F8">
        <w:rPr>
          <w:i/>
        </w:rPr>
        <w:t>Prevotella</w:t>
      </w:r>
      <w:proofErr w:type="spellEnd"/>
      <w:r w:rsidRPr="00AC26F8">
        <w:t xml:space="preserve">, </w:t>
      </w:r>
      <w:r w:rsidRPr="00AC26F8">
        <w:rPr>
          <w:i/>
        </w:rPr>
        <w:t>Streptococcus</w:t>
      </w:r>
      <w:r w:rsidRPr="00AC26F8">
        <w:t xml:space="preserve">, </w:t>
      </w:r>
      <w:proofErr w:type="spellStart"/>
      <w:r w:rsidRPr="00AC26F8">
        <w:rPr>
          <w:i/>
        </w:rPr>
        <w:t>Capnocytophaga</w:t>
      </w:r>
      <w:proofErr w:type="spellEnd"/>
      <w:r w:rsidRPr="00AC26F8">
        <w:t>,</w:t>
      </w:r>
      <w:r w:rsidRPr="00AC26F8">
        <w:rPr>
          <w:i/>
        </w:rPr>
        <w:t xml:space="preserve"> </w:t>
      </w:r>
      <w:proofErr w:type="spellStart"/>
      <w:r w:rsidRPr="00AC26F8">
        <w:rPr>
          <w:i/>
        </w:rPr>
        <w:t>Haemophilus</w:t>
      </w:r>
      <w:proofErr w:type="spellEnd"/>
      <w:r w:rsidRPr="00AC26F8">
        <w:t xml:space="preserve">. This list is a conservative enumeration based on the overlaps between principal bacterial genera found in the healthy oral cavity </w:t>
      </w:r>
      <w:r w:rsidRPr="00AC26F8">
        <w:fldChar w:fldCharType="begin"/>
      </w:r>
      <w:r w:rsidR="00D42550" w:rsidRPr="00AC26F8">
        <w:instrText>ADDIN F1000_CSL_CITATION&lt;~#@#~&gt;[{"DOI":"10.4103/jomfp.JOMFP_304_18","First":false,"Last":false,"PMCID":"PMC6503789","PMID":"31110428","abstract":"The oral cavity has the second largest and diverse microbiota after the gut harboring over 700 species of bacteria. It nurtures numerous microorganisms which include bacteria, fungi, viruses and protozoa. The mouth with its various niches is an exceptionally complex habitat where microbes colonize the hard surfaces of the teeth and the soft tissues of the oral mucosa. In addition to being the initiation point of digestion, the oral microbiome is crucial in maintaining oral as well as systemic health. Because of the ease of sample collection, it has become the most well-studied microbiome till date. Previously, studying the microbiome was limited to the conventional culture-dependent techniques, but the abundant microflora present in the oral cavity could not be cultured. Hence, studying the microbiome was difficult. The emergence of new genomic technologies including next-generation sequencing and bioinformatics has revealed the complexities of the oral microbiome. It has provided a powerful means of studying the microbiome. Understanding the oral microbiome in health and disease will give further directions to explore the functional and metabolic alterations associated with the diseased states and to identify molecular signatures for drug development and targeted therapies which will ultimately help in rendering personalized and precision medicine. This review article is an attempt to explain the different aspects of the oral microbiome in health.","author":[{"family":"Deo","given":"Priya Nimish"},{"family":"Deshmukh","given":"Revati"}],"authorYearDisplayFormat":false,"citation-label":"8509697","container-title":"Journal of oral and maxillofacial pathology : JOMFP","container-title-short":"J. Oral Maxillofac. Pathol.","id":"8509697","invisible":false,"issue":"1","issued":{"date-parts":[["2019","4"]]},"journalAbbreviation":"J. Oral Maxillofac. Pathol.","page":"122-128","suppress-author":false,"title":"Oral microbiome: Unveiling the fundamentals.","type":"article-journal","volume":"23"}]</w:instrText>
      </w:r>
      <w:r w:rsidRPr="00AC26F8">
        <w:fldChar w:fldCharType="separate"/>
      </w:r>
      <w:r w:rsidR="00D42550" w:rsidRPr="00AC26F8">
        <w:t>(Deo and Deshmukh, 2019)</w:t>
      </w:r>
      <w:r w:rsidRPr="00AC26F8">
        <w:fldChar w:fldCharType="end"/>
      </w:r>
      <w:r w:rsidRPr="00AC26F8">
        <w:t xml:space="preserve"> and the major signature taxa (relative abundance </w:t>
      </w:r>
      <m:oMath>
        <m:r>
          <w:rPr>
            <w:rFonts w:ascii="Cambria Math" w:hAnsi="Cambria Math"/>
          </w:rPr>
          <m:t>≥</m:t>
        </m:r>
      </m:oMath>
      <w:r w:rsidRPr="00AC26F8">
        <w:t xml:space="preserve">1%) of the oral cavity habitat 1 and 2 of the HMP samples. </w:t>
      </w:r>
    </w:p>
    <w:p w14:paraId="21B62111" w14:textId="77777777" w:rsidR="00770908" w:rsidRPr="00AC26F8" w:rsidRDefault="00770908" w:rsidP="000A48DA"/>
    <w:p w14:paraId="631F55E7" w14:textId="77777777" w:rsidR="00770908" w:rsidRPr="00AC26F8" w:rsidRDefault="00770908" w:rsidP="000A48DA">
      <w:pPr>
        <w:rPr>
          <w:b/>
        </w:rPr>
      </w:pPr>
      <w:r w:rsidRPr="00AC26F8">
        <w:rPr>
          <w:b/>
        </w:rPr>
        <w:t>16S rRNA gene amplicon sequencing data analysis</w:t>
      </w:r>
    </w:p>
    <w:p w14:paraId="07F078F4" w14:textId="372C8A23" w:rsidR="009B2BBC" w:rsidRPr="00AC26F8" w:rsidRDefault="00770908" w:rsidP="000A48DA">
      <w:r w:rsidRPr="00AC26F8">
        <w:lastRenderedPageBreak/>
        <w:t>Generally, we prefer to adopt the</w:t>
      </w:r>
      <w:r w:rsidR="00B74C33" w:rsidRPr="00AC26F8">
        <w:t xml:space="preserve"> metadata,</w:t>
      </w:r>
      <w:r w:rsidRPr="00AC26F8">
        <w:t xml:space="preserve"> OTU/ASV abundances and taxonomy used in the original studies if provided. This helps us contrast our results with their findings by minimizing the technical differences in processing their 16S sequences. </w:t>
      </w:r>
      <w:r w:rsidR="009B2BBC" w:rsidRPr="00AC26F8">
        <w:t>Sample metadata</w:t>
      </w:r>
      <w:r w:rsidR="00B74C33" w:rsidRPr="00AC26F8">
        <w:t xml:space="preserve">, </w:t>
      </w:r>
      <w:r w:rsidR="009B2BBC" w:rsidRPr="00AC26F8">
        <w:t xml:space="preserve">OTU table (including taxonomy) and sequences of the HMP cohort were downloaded from the HMP website (https://www.hmpdacc.org/HMQCP/all/). Sample, subject and clinical metadata, taxonomy and counts of ASVs, 16S/18S quantitative PCR data, and binarized fungal CFU counts of the MSK cohort </w:t>
      </w:r>
      <w:r w:rsidR="009B2BBC" w:rsidRPr="00AC26F8">
        <w:fldChar w:fldCharType="begin"/>
      </w:r>
      <w:r w:rsidR="009B2BBC"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DOI":"10.1101/2021.08.23.457365","First":false,"Last":false,"abstract":"&lt;p&gt;Hospitalized patients receiving hematopoietic cell transplants provide a unique opportunity to study how the human gut microbiome changes in response to perturbations, and how the resulting changes in the microbiome feedback on its living host. We previously compiled a large-scale longitudinal dataset of stool microbiome compositions from these patients and associated metadata1. In that dataset the microbiome analysis was limited to the taxonomic composition of the bacterial population obtained from 16S rRNA gene sequencing. Here, we augment those data with shotgun metagenomic sequences from a nested subset of 395 stool samples. We provide accession numbers that link each sample to the paired-end sequencing files deposited in a public repository, which can be directly accessed by the online services of PATRIC2 to be analyzed without the users having to download or transfer the files. We provide examples that show how shotgun sequencing enriches microbiome analyses beyond the taxonomic composition such as the analysis of gene functions including virulence factors and antibiotic resistances, and the assembly of genomes from metagenomic data.&lt;/p&gt;","author":[{"family":"Yan","given":"Jinyuan"},{"family":"Liao","given":"Chen"},{"family":"Taylor","given":"Bradford P."},{"family":"Fontana","given":"Emily"},{"family":"Amoretti","given":"Luigi A."},{"family":"Wright","given":"Roberta J."},{"family":"Dai","given":"Anqi"},{"family":"Waters","given":"Nicholas"},{"family":"Peled","given":"Jonathan U."},{"family":"Taur","given":"Ying"},{"family":"Perales","given":"Miguel-Angel"},{"family":"Siranosian","given":"Benjamin A"},{"family":"Bhatt","given":"Ami S"},{"family":"van den Brink","given":"Marcel R. M."},{"family":"Pamer","given":"Eric G."},{"family":"Schluter","given":"Jonas"},{"family":"Xavier","given":"Joao"}],"authorYearDisplayFormat":false,"citation-label":"11663133","container-title":"BioRxiv","container-title-short":"BioRxiv","id":"11663133","invisible":false,"issued":{"date-parts":[["2021","8","24"]]},"journalAbbreviation":"BioRxiv","suppress-author":false,"title":"A compilation of fecal microbiome shotgun metagenomics from hospitalized patients undergoing hematopoietic cell transplantation","type":"article-journal"}]</w:instrText>
      </w:r>
      <w:r w:rsidR="009B2BBC" w:rsidRPr="00AC26F8">
        <w:fldChar w:fldCharType="separate"/>
      </w:r>
      <w:r w:rsidR="009B2BBC" w:rsidRPr="00AC26F8">
        <w:t>(Liao et al., 2021; Yan et al., 2021)</w:t>
      </w:r>
      <w:r w:rsidR="009B2BBC" w:rsidRPr="00AC26F8">
        <w:fldChar w:fldCharType="end"/>
      </w:r>
      <w:r w:rsidR="009B2BBC" w:rsidRPr="00AC26F8">
        <w:t xml:space="preserve"> were downloaded from </w:t>
      </w:r>
      <w:proofErr w:type="spellStart"/>
      <w:r w:rsidR="009B2BBC" w:rsidRPr="00AC26F8">
        <w:t>Figshare</w:t>
      </w:r>
      <w:proofErr w:type="spellEnd"/>
      <w:r w:rsidR="009B2BBC" w:rsidRPr="00AC26F8">
        <w:t xml:space="preserve">  (https://figshare.com/collections/Compilation_of_longitudinal_microbiome_data_and_hospitalome_from_hematopoietic_cell_transplantation_patients/5271128). Subject and clinical metadata</w:t>
      </w:r>
      <w:r w:rsidR="00826E5E" w:rsidRPr="00AC26F8">
        <w:t xml:space="preserve">, </w:t>
      </w:r>
      <w:r w:rsidR="009B2BBC" w:rsidRPr="00AC26F8">
        <w:t xml:space="preserve">and microbial species relative abundance profiles of the PRISM, </w:t>
      </w:r>
      <w:proofErr w:type="spellStart"/>
      <w:r w:rsidR="009B2BBC" w:rsidRPr="00AC26F8">
        <w:t>LifeLines</w:t>
      </w:r>
      <w:proofErr w:type="spellEnd"/>
      <w:r w:rsidR="009B2BBC" w:rsidRPr="00AC26F8">
        <w:t xml:space="preserve"> DEEP and NLIBD cohorts were downloaded from the supplementary material of </w:t>
      </w:r>
      <w:r w:rsidR="009B2BBC" w:rsidRPr="00AC26F8">
        <w:fldChar w:fldCharType="begin"/>
      </w:r>
      <w:r w:rsidR="009B2BBC" w:rsidRPr="00AC26F8">
        <w:instrText>ADDIN F1000_CSL_CITATION&lt;~#@#~&gt;[{"DOI":"10.1038/s41564-018-0306-4","First":false,"Last":false,"PMCID":"PMC6342642","PMID":"30531976","abstract":"The inflammatory bowel diseases (IBDs), which include Crohn's disease (CD) and ulcerative colitis (UC), are multifactorial chronic conditions of the gastrointestinal tract. While IBD has been associated with dramatic changes in the gut microbiota, changes in the gut metabolome-the molecular interface between host and microbiota-are less well understood. To address this gap, we performed untargeted metabolomic and shotgun metagenomic profiling of cross-sectional stool samples from discovery (n = 155) and validation (n = 65) cohorts of CD, UC and non-IBD control patients. Metabolomic and metagenomic profiles were broadly correlated with faecal calprotectin levels (a measure of gut inflammation). Across &gt;8,000 measured metabolite features, we identified chemicals and chemical classes that were differentially abundant in IBD, including enrichments for sphingolipids and bile acids, and depletions for triacylglycerols and tetrapyrroles. While &gt; 50% of differentially abundant metabolite features were uncharacterized, many could be assigned putative roles through metabolomic 'guilt by association' (covariation with known metabolites). Differentially abundant species and functions from the metagenomic profiles reflected adaptation to oxidative stress in the IBD gut, and were individually consistent with previous findings. Integrating these data, however, we identified 122 robust associations between differentially abundant species and well-characterized differentially abundant metabolites, indicating possible mechanistic relationships that are perturbed in IBD. Finally, we found that metabolome- and metagenome-based classifiers of IBD status were highly accurate and, like the vast majority of individual trends, generalized well to the independent validation cohort. Our findings thus provide an improved understanding of perturbations of the microbiome-metabolome interface in IBD, including identification of many potential diagnostic and therapeutic targets.","author":[{"family":"Franzosa","given":"Eric A"},{"family":"Sirota-Madi","given":"Alexandra"},{"family":"Avila-Pacheco","given":"Julian"},{"family":"Fornelos","given":"Nadine"},{"family":"Haiser","given":"Henry J"},{"family":"Reinker","given":"Stefan"},{"family":"Vatanen","given":"Tommi"},{"family":"Hall","given":"A Brantley"},{"family":"Mallick","given":"Himel"},{"family":"McIver","given":"Lauren J"},{"family":"Sauk","given":"Jenny S"},{"family":"Wilson","given":"Robin G"},{"family":"Stevens","given":"Betsy W"},{"family":"Scott","given":"Justin M"},{"family":"Pierce","given":"Kerry"},{"family":"Deik","given":"Amy A"},{"family":"Bullock","given":"Kevin"},{"family":"Imhann","given":"Floris"},{"family":"Porter","given":"Jeffrey A"},{"family":"Zhernakova","given":"Alexandra"},{"family":"Fu","given":"Jingyuan"},{"family":"Weersma","given":"Rinse K"},{"family":"Wijmenga","given":"Cisca"},{"family":"Clish","given":"Clary B"},{"family":"Vlamakis","given":"Hera"},{"family":"Huttenhower","given":"Curtis"},{"family":"Xavier","given":"Ramnik J"}],"authorYearDisplayFormat":false,"citation-label":"6133487","container-title":"Nature Microbiology","container-title-short":"Nat. Microbiol.","id":"6133487","invisible":false,"issue":"2","issued":{"date-parts":[["2019","2"]]},"journalAbbreviation":"Nat. Microbiol.","page":"293-305","suppress-author":false,"title":"Gut microbiome structure and metabolic activity in inflammatory bowel disease.","type":"article-journal","volume":"4"}]</w:instrText>
      </w:r>
      <w:r w:rsidR="009B2BBC" w:rsidRPr="00AC26F8">
        <w:fldChar w:fldCharType="separate"/>
      </w:r>
      <w:r w:rsidR="009B2BBC" w:rsidRPr="00AC26F8">
        <w:t>Franzosa et al., 2019</w:t>
      </w:r>
      <w:r w:rsidR="009B2BBC" w:rsidRPr="00AC26F8">
        <w:fldChar w:fldCharType="end"/>
      </w:r>
      <w:r w:rsidR="009B2BBC" w:rsidRPr="00AC26F8">
        <w:t>. Subject and clinical metadata, OTU taxonomy and counts of the UMH (</w:t>
      </w:r>
      <w:r w:rsidR="009B2BBC" w:rsidRPr="00AC26F8">
        <w:fldChar w:fldCharType="begin"/>
      </w:r>
      <w:r w:rsidR="009B2BBC" w:rsidRPr="00AC26F8">
        <w:instrText>ADDIN F1000_CSL_CITATION&lt;~#@#~&gt;[{"DOI":"10.1128/mBio.01021-14","First":false,"Last":false,"PMCID":"PMC4010826","PMID":"24803517","abstract":"Antibiotic usage is the most commonly cited risk factor for hospital-acquired Clostridium difficile infections (CDI). The increased risk is due to disruption of the indigenous microbiome and a subsequent decrease in colonization resistance by the perturbed bacterial community; however, the specific changes in the microbiome that lead to increased risk are poorly understood. We developed statistical models that incorporated microbiome data with clinical and demographic data to better understand why individuals develop CDI. The 16S rRNA genes were sequenced from the feces of 338 individuals, including cases, diarrheal controls, and nondiarrheal controls. We modeled CDI and diarrheal status using multiple clinical variables, including age, antibiotic use, antacid use, and other known risk factors using logit regression. This base model was compared to models that incorporated microbiome data, using diversity metrics, community types, or specific bacterial populations, to identify characteristics of the microbiome associated with CDI susceptibility or resistance. The addition of microbiome data significantly improved our ability to distinguish CDI status when comparing cases or diarrheal controls to nondiarrheal controls. However, only when we assigned samples to community types was it possible to differentiate cases from diarrheal controls. Several bacterial species within the Ruminococcaceae, Lachnospiraceae, Bacteroides, and Porphyromonadaceae were largely absent in cases and highly associated with nondiarrheal controls. The improved discriminatory ability of our microbiome-based models confirms the theory that factors affecting the microbiome influence CDI. IMPORTANCE The gut microbiome, composed of the trillions of bacteria residing in the gastrointestinal tract, is responsible for a number of critical functions within the host. These include digestion, immune system stimulation, and colonization resistance. The microbiome's role in colonization resistance, which is the ability to prevent and limit pathogen colonization and growth, is key for protection against Clostridium difficile infections. However, the bacteria that are important for colonization resistance have not yet been elucidated. Using statistical modeling techniques and different representations of the microbiome, we demonstrated that several community types and the loss of several bacterial populations, including Bacteroides, Lachnospiraceae, and Ruminococcaceae, are associated with CDI. Our results emphasize the importance of considering the microbiome in mediating colonization resistance and may also direct the design of future multispecies probiotic therapies.","author":[{"family":"Schubert","given":"Alyxandria M"},{"family":"Rogers","given":"Mary A M"},{"family":"Ring","given":"Cathrin"},{"family":"Mogle","given":"Jill"},{"family":"Petrosino","given":"Joseph P"},{"family":"Young","given":"Vincent B"},{"family":"Aronoff","given":"David M"},{"family":"Schloss","given":"Patrick D"}],"authorYearDisplayFormat":false,"citation-label":"1276854","container-title":"mBio","container-title-short":"MBio","id":"1276854","invisible":false,"issue":"3","issued":{"date-parts":[["2014","5","6"]]},"journalAbbreviation":"MBio","page":"e01021-14","suppress-author":false,"title":"Microbiome data distinguish patients with Clostridium difficile infection and non-C. difficile-associated diarrhea from healthy controls.","type":"article-journal","volume":"5"}]</w:instrText>
      </w:r>
      <w:r w:rsidR="009B2BBC" w:rsidRPr="00AC26F8">
        <w:fldChar w:fldCharType="separate"/>
      </w:r>
      <w:r w:rsidR="009B2BBC" w:rsidRPr="00AC26F8">
        <w:t>Schubert et al., 2014</w:t>
      </w:r>
      <w:r w:rsidR="009B2BBC" w:rsidRPr="00AC26F8">
        <w:fldChar w:fldCharType="end"/>
      </w:r>
      <w:r w:rsidR="009B2BBC" w:rsidRPr="00AC26F8">
        <w:t>) and RISK (</w:t>
      </w:r>
      <w:r w:rsidR="009B2BBC" w:rsidRPr="00AC26F8">
        <w:fldChar w:fldCharType="begin"/>
      </w:r>
      <w:r w:rsidR="009B2BBC" w:rsidRPr="00AC26F8">
        <w:instrText>ADDIN F1000_CSL_CITATION&lt;~#@#~&gt;[{"DOI":"10.1016/j.chom.2014.02.005","First":false,"Last":false,"PMCID":"PMC4059512","PMID":"24629344","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lt;br&gt;&lt;br&gt;Copyright © 2014 Elsevier Inc. All rights reserved.","author":[{"family":"Gevers","given":"Dirk"},{"family":"Kugathasan","given":"Subra"},{"family":"Denson","given":"Lee A"},{"family":"Vázquez-Baeza","given":"Yoshiki"},{"family":"Van Treuren","given":"Will"},{"family":"Ren","given":"Boyu"},{"family":"Schwager","given":"Emma"},{"family":"Knights","given":"Dan"},{"family":"Song","given":"Se Jin"},{"family":"Yassour","given":"Moran"},{"family":"Morgan","given":"Xochitl C"},{"family":"Kostic","given":"Aleksandar D"},{"family":"Luo","given":"Chengwei"},{"family":"González","given":"Antonio"},{"family":"McDonald","given":"Daniel"},{"family":"Haberman","given":"Yael"},{"family":"Walters","given":"Thomas"},{"family":"Baker","given":"Susan"},{"family":"Rosh","given":"Joel"},{"family":"Stephens","given":"Michael"},{"family":"Heyman","given":"Melvin"},{"family":"Markowitz","given":"James"},{"family":"Baldassano","given":"Robert"},{"family":"Griffiths","given":"Anne"},{"family":"Sylvester","given":"Francisco"},{"family":"Mack","given":"David"},{"family":"Kim","given":"Sandra"},{"family":"Crandall","given":"Wallace"},{"family":"Hyams","given":"Jeffrey"},{"family":"Huttenhower","given":"Curtis"},{"family":"Knight","given":"Rob"},{"family":"Xavier","given":"Ramnik J"}],"authorYearDisplayFormat":false,"citation-label":"56833","container-title":"Cell Host &amp; Microbe","container-title-short":"Cell Host Microbe","id":"56833","invisible":false,"issue":"3","issued":{"date-parts":[["2014","3","12"]]},"journalAbbreviation":"Cell Host Microbe","page":"382-392","suppress-author":false,"title":"The treatment-naive microbiome in new-onset Crohn's disease.","type":"article-journal","volume":"15"}]</w:instrText>
      </w:r>
      <w:r w:rsidR="009B2BBC" w:rsidRPr="00AC26F8">
        <w:fldChar w:fldCharType="separate"/>
      </w:r>
      <w:r w:rsidR="009B2BBC" w:rsidRPr="00AC26F8">
        <w:t>Gevers et al., 2014</w:t>
      </w:r>
      <w:r w:rsidR="009B2BBC" w:rsidRPr="00AC26F8">
        <w:fldChar w:fldCharType="end"/>
      </w:r>
      <w:r w:rsidR="009B2BBC" w:rsidRPr="00AC26F8">
        <w:t xml:space="preserve">) cohorts were downloaded from the </w:t>
      </w:r>
      <w:proofErr w:type="spellStart"/>
      <w:r w:rsidR="009B2BBC" w:rsidRPr="00AC26F8">
        <w:t>MicrobiomeHD</w:t>
      </w:r>
      <w:proofErr w:type="spellEnd"/>
      <w:r w:rsidR="009B2BBC" w:rsidRPr="00AC26F8">
        <w:t xml:space="preserve"> database</w:t>
      </w:r>
      <w:r w:rsidR="0042312C" w:rsidRPr="00AC26F8">
        <w:t xml:space="preserve"> </w:t>
      </w:r>
      <w:r w:rsidR="009B2BBC" w:rsidRPr="00AC26F8">
        <w:t>(</w:t>
      </w:r>
      <w:hyperlink r:id="rId20" w:anchor=".YTqb8y9h1TY">
        <w:r w:rsidR="009B2BBC" w:rsidRPr="00AC26F8">
          <w:t>https://zenodo.org/record/569601#.YTqb8y9h1TY</w:t>
        </w:r>
      </w:hyperlink>
      <w:r w:rsidR="009B2BBC" w:rsidRPr="00AC26F8">
        <w:t xml:space="preserve">). Subject metadata and genus-level quantitative microbiome profiling matrix of the Belgium PSC/IBD cohort were downloaded from the supplementary material of </w:t>
      </w:r>
      <w:r w:rsidR="009B2BBC" w:rsidRPr="00AC26F8">
        <w:fldChar w:fldCharType="begin"/>
      </w:r>
      <w:r w:rsidR="009B2BBC" w:rsidRPr="00AC26F8">
        <w:instrText>ADDIN F1000_CSL_CITATION&lt;~#@#~&gt;[{"DOI":"10.1038/s41564-019-0483-9","First":false,"Last":false,"PMID":"31209308","abstract":"Recent work has highlighted the importance of confounder control in microbiome association studies1,2. For instance, multiple pathologies previously linked to gut ecosystem dysbiosis display concomitant changes in stool consistency3-6, a major covariate of microbiome variation2,7. In those cases, observed microbiota alterations could largely reflect variation in faecal water content. Moreover, stool moisture variation has been linked to fluctuations in faecal microbial load, inducing artefacts in relative abundance profile analyses8,9. Hence, the identification of associations between the gut microbiota and specific disease manifestations in pathologies with complex aetiologies requires a deconfounded, quantitative assessment of microbiome variation. Here, we revisit a disease association microbiome data set comprising 106 patients with primary sclerosing cholangitis (PSC) and/or inflammatory bowel disease10. Assessing quantitative taxon abundances9, we study microbiome alterations beyond symptomatic stool moisture variation. We observe an increased prevalence of a low cell count Bacteroides 2 enterotype across the pathologies studied, with microbial loads correlating inversely with intestinal and systemic inflammation markers. Quantitative analyses allow us to differentiate between taxa associated with either intestinal inflammation severity (Fusobacterium) or cholangitis/biliary obstruction (Enterococcus) among previously suggested PSC marker genera. We identify and validate a near-exclusion pattern between the inflammation-associated Fusobacterium and Veillonella genera, with Fusobacterium detection being restricted to Crohn's disease and patients with PSC-Crohn's disease. Overall, through absolute quantification and confounder control, we single out clear-cut microbiome markers associated with pathophysiological manifestations and disease diagnosis.","author":[{"family":"Vieira-Silva","given":"Sara"},{"family":"Sabino","given":"João"},{"family":"Valles-Colomer","given":"Mireia"},{"family":"Falony","given":"Gwen"},{"family":"Kathagen","given":"Gunter"},{"family":"Caenepeel","given":"Clara"},{"family":"Cleynen","given":"Isabelle"},{"family":"van der Merwe","given":"Schalk"},{"family":"Vermeire","given":"Séverine"},{"family":"Raes","given":"Jeroen"}],"authorYearDisplayFormat":false,"citation-label":"7241930","container-title":"Nature Microbiology","container-title-short":"Nat. Microbiol.","id":"7241930","invisible":false,"issue":"11","issued":{"date-parts":[["2019","11"]]},"journalAbbreviation":"Nat. Microbiol.","page":"1826-1831","suppress-author":false,"title":"Quantitative microbiome profiling disentangles inflammation- and bile duct obstruction-associated microbiota alterations across PSC/IBD diagnoses.","type":"article-journal","volume":"4"}]</w:instrText>
      </w:r>
      <w:r w:rsidR="009B2BBC" w:rsidRPr="00AC26F8">
        <w:fldChar w:fldCharType="separate"/>
      </w:r>
      <w:r w:rsidR="009B2BBC" w:rsidRPr="00AC26F8">
        <w:t>Vieira-Silva et al., 2019</w:t>
      </w:r>
      <w:r w:rsidR="009B2BBC" w:rsidRPr="00AC26F8">
        <w:fldChar w:fldCharType="end"/>
      </w:r>
      <w:r w:rsidR="009B2BBC" w:rsidRPr="00AC26F8">
        <w:t xml:space="preserve">. Sample, subject and clinical metadata as well as the OTU table of the PROTECT cohort were downloaded from the supplementary material of the associated publication </w:t>
      </w:r>
      <w:r w:rsidR="009B2BBC" w:rsidRPr="00AC26F8">
        <w:fldChar w:fldCharType="begin"/>
      </w:r>
      <w:r w:rsidR="009B2BBC" w:rsidRPr="00AC26F8">
        <w:instrText>ADDIN F1000_CSL_CITATION&lt;~#@#~&gt;[{"DOI":"10.1016/j.chom.2018.09.009","First":false,"Last":false,"PMCID":"PMC6277984","PMID":"30308161","abstract":"Evaluating progression risk and determining optimal therapy for ulcerative colitis (UC) is challenging as many patients exhibit incomplete responses to treatment. As part of the PROTECT (Predicting Response to Standardized Colitis Therapy) Study, we evaluated the role of the gut microbiome in disease course for 405 pediatric, new-onset, treatment-naive UC patients. Patients were monitored for 1 year upon treatment initiation, and microbial taxonomic composition was analyzed from fecal samples and rectal biopsies. Depletion of core gut microbes and expansion of bacteria typical of the oral cavity were associated with baseline disease severity. Remission and refractory disease were linked to species-specific temporal changes that may be implicative of therapy efficacy, and a pronounced increase in microbiome variability was observed prior to colectomy. Finally, microbial associations with disease-associated serological markers suggest host-microbial interactions in UC. These insights will help improve existing treatments and develop therapeutic approaches guiding optimal medical care.&lt;br&gt;&lt;br&gt;Copyright © 2018 Elsevier Inc. All rights reserved.","author":[{"family":"Schirmer","given":"Melanie"},{"family":"Denson","given":"Lee"},{"family":"Vlamakis","given":"Hera"},{"family":"Franzosa","given":"Eric A"},{"family":"Thomas","given":"Sonia"},{"family":"Gotman","given":"Nathan M"},{"family":"Rufo","given":"Paul"},{"family":"Baker","given":"Susan S"},{"family":"Sauer","given":"Cary"},{"family":"Markowitz","given":"James"},{"family":"Pfefferkorn","given":"Marian"},{"family":"Oliva-Hemker","given":"Maria"},{"family":"Rosh","given":"Joel"},{"family":"Otley","given":"Anthony"},{"family":"Boyle","given":"Brendan"},{"family":"Mack","given":"David"},{"family":"Baldassano","given":"Robert"},{"family":"Keljo","given":"David"},{"family":"LeLeiko","given":"Neal"},{"family":"Heyman","given":"Melvin"},{"family":"Griffiths","given":"Anne"},{"family":"Patel","given":"Ashish S"},{"family":"Noe","given":"Joshua"},{"family":"Kugathasan","given":"Subra"},{"family":"Walters","given":"Thomas"},{"family":"Huttenhower","given":"Curtis"},{"family":"Hyams","given":"Jeffrey"},{"family":"Xavier","given":"Ramnik J"}],"authorYearDisplayFormat":false,"citation-label":"5862814","container-title":"Cell Host &amp; Microbe","container-title-short":"Cell Host Microbe","id":"5862814","invisible":false,"issue":"4","issued":{"date-parts":[["2018","10","10"]]},"journalAbbreviation":"Cell Host Microbe","page":"600-610.e4","suppress-author":false,"title":"Compositional and temporal changes in the gut microbiome of pediatric ulcerative colitis patients are linked to disease course.","type":"article-journal","volume":"24"}]</w:instrText>
      </w:r>
      <w:r w:rsidR="009B2BBC" w:rsidRPr="00AC26F8">
        <w:fldChar w:fldCharType="separate"/>
      </w:r>
      <w:r w:rsidR="009B2BBC" w:rsidRPr="00AC26F8">
        <w:t>(Schirmer et al., 2018)</w:t>
      </w:r>
      <w:r w:rsidR="009B2BBC" w:rsidRPr="00AC26F8">
        <w:fldChar w:fldCharType="end"/>
      </w:r>
      <w:r w:rsidR="009B2BBC" w:rsidRPr="00AC26F8">
        <w:t>.</w:t>
      </w:r>
      <w:r w:rsidR="00826E5E" w:rsidRPr="00AC26F8">
        <w:t xml:space="preserve"> </w:t>
      </w:r>
      <w:r w:rsidR="009B2BBC" w:rsidRPr="00AC26F8">
        <w:t xml:space="preserve">Sample, subject, clinical metadata as well as other microbiology data of </w:t>
      </w:r>
      <w:r w:rsidR="00826E5E" w:rsidRPr="00AC26F8">
        <w:t xml:space="preserve">the Mount Sinai cohort </w:t>
      </w:r>
      <w:r w:rsidR="00826E5E" w:rsidRPr="00AC26F8">
        <w:fldChar w:fldCharType="begin"/>
      </w:r>
      <w:r w:rsidR="00826E5E" w:rsidRPr="00AC26F8">
        <w:instrText>ADDIN F1000_CSL_CITATION&lt;~#@#~&gt;[{"DOI":"10.7554/eLife.40553","First":false,"Last":false,"PMCID":"PMC6342524","PMID":"30666957","abstract":"To identify factors that regulate gut microbiota density and the impact of varied microbiota density on health, we assayed this fundamental ecosystem property in fecal samples across mammals, human disease, and therapeutic interventions. Physiologic features of the host (carrying capacity) and the fitness of the gut microbiota shape microbiota density. Therapeutic manipulation of microbiota density in mice altered host metabolic and immune homeostasis. In humans, gut microbiota density was reduced in Crohn's disease, ulcerative colitis, and ileal pouch-anal anastomosis. The gut microbiota in recurrent Clostridium difficile infection had lower density and reduced fitness that were restored by fecal microbiota transplantation. Understanding the interplay between microbiota and disease in terms of microbiota density, host carrying capacity, and microbiota fitness provide new insights into microbiome structure and microbiome targeted therapeutics.&lt;br&gt;&lt;br&gt;&lt;strong&gt;Editorial note:&lt;/strong&gt; This article has been through an editorial process in which the authors decide how to respond to the issues raised during peer review. The Reviewing Editor's assessment is that all the issues have been addressed (see decision letter).&lt;br&gt;&lt;br&gt;© 2019, Contijoch et al.","author":[{"family":"Contijoch","given":"Eduardo J"},{"family":"Britton","given":"Graham J"},{"family":"Yang","given":"Chao"},{"family":"Mogno","given":"Ilaria"},{"family":"Li","given":"Zhihua"},{"family":"Ng","given":"Ruby"},{"family":"Llewellyn","given":"Sean R"},{"family":"Hira","given":"Sheela"},{"family":"Johnson","given":"Crystal"},{"family":"Rabinowitz","given":"Keren M"},{"family":"Barkan","given":"Revital"},{"family":"Dotan","given":"Iris"},{"family":"Hirten","given":"Robert P"},{"family":"Fu","given":"Shih-Chen"},{"family":"Luo","given":"Yuying"},{"family":"Yang","given":"Nancy"},{"family":"Luong","given":"Tramy"},{"family":"Labrias","given":"Philippe R"},{"family":"Lira","given":"Sergio"},{"family":"Peter","given":"Inga"},{"family":"Grinspan","given":"Ari"},{"family":"Clemente","given":"Jose C"},{"family":"Kosoy","given":"Roman"},{"family":"Kim-Schulze","given":"Seunghee"},{"family":"Qin","given":"Xiaochen"},{"family":"Castillo","given":"Anabella"},{"family":"Hurley","given":"Amanda"},{"family":"Atreja","given":"Ashish"},{"family":"Rogers","given":"Jason"},{"family":"Fasihuddin","given":"Farah"},{"family":"Saliaj","given":"Merjona"},{"family":"Nolan","given":"Amy"},{"family":"Reyes-Mercedes","given":"Pamela"},{"family":"Rodriguez","given":"Carina"},{"family":"Aly","given":"Sarah"},{"family":"Santa-Cruz","given":"Kenneth"},{"family":"Peters","given":"Lauren"},{"family":"Suárez-Fariñas","given":"Mayte"},{"family":"Huang","given":"Ruiqi"},{"family":"Hao","given":"Ke"},{"family":"Zhu","given":"Jun"},{"family":"Zhang","given":"Bin"},{"family":"Losic","given":"Bojan"},{"family":"Irizar","given":"Haritz"},{"family":"Song","given":"Won-Min"},{"family":"Di Narzo","given":"Antonio"},{"family":"Wang","given":"Wenhui"},{"family":"Cohen","given":"Benjamin L"},{"family":"DiMaio","given":"Christopher"},{"family":"Greenwald","given":"David"},{"family":"Itzkowitz","given":"Steven"},{"family":"Lucas","given":"Aimee"},{"family":"Marion","given":"James"},{"family":"Maser","given":"Elana"},{"family":"Ungaro","given":"Ryan"},{"family":"Naymagon","given":"Steven"},{"family":"Novak","given":"Joshua"},{"family":"Shah","given":"Brijen"},{"family":"Ullman","given":"Thomas"},{"family":"Rubin","given":"Peter"},{"family":"George","given":"James"},{"family":"Legnani","given":"Peter"},{"family":"Telesco","given":"Shannon E"},{"family":"Friedman","given":"Joshua R"},{"family":"Brodmerkel","given":"Carrie"},{"family":"Plevy","given":"Scott"},{"family":"Cho","given":"Judy H"},{"family":"Colombel","given":"Jean-Frederic"},{"family":"Schadt","given":"Eric E"},{"family":"Argmann","given":"Carmen"},{"family":"Dubinsky","given":"Marla"},{"family":"Kasarskis","given":"Andrew"},{"family":"Sands","given":"Bruce"},{"family":"Faith","given":"Jeremiah J"}],"authorYearDisplayFormat":false,"citation-label":"6306053","container-title":"eLife","container-title-short":"eLife","id":"6306053","invisible":false,"issued":{"date-parts":[["2019","1","22"]]},"journalAbbreviation":"eLife","suppress-author":false,"title":"Gut microbiota density influences host physiology and is shaped by host and microbial factors.","type":"article-journal","volume":"8"}]</w:instrText>
      </w:r>
      <w:r w:rsidR="00826E5E" w:rsidRPr="00AC26F8">
        <w:fldChar w:fldCharType="separate"/>
      </w:r>
      <w:r w:rsidR="00826E5E" w:rsidRPr="00AC26F8">
        <w:t>(Contijoch et al., 2019)</w:t>
      </w:r>
      <w:r w:rsidR="00826E5E" w:rsidRPr="00AC26F8">
        <w:fldChar w:fldCharType="end"/>
      </w:r>
      <w:r w:rsidR="00826E5E" w:rsidRPr="00AC26F8">
        <w:t xml:space="preserve">, the LUMC cohort </w:t>
      </w:r>
      <w:r w:rsidR="00826E5E" w:rsidRPr="00AC26F8">
        <w:fldChar w:fldCharType="begin"/>
      </w:r>
      <w:r w:rsidR="00826E5E" w:rsidRPr="00AC26F8">
        <w:instrText>ADDIN F1000_CSL_CITATION&lt;~#@#~&gt;[{"DOI":"10.1016/j.bbmt.2019.01.037","First":false,"Last":false,"PMID":"30731251","abstract":"Bloodstream infections and graft-versus-host disease are common complications after hematopoietic stem cell transplantation (HSCT) procedures, associated with the gut microbiota that acts as a reservoir for opportunistic pathogens. Selective gut decontamination (SGD) and total gut decontamination (TGD) during HSCT have been associated with a decreased risk of developing these complications after transplantation. However, because studies have shown conflicting results, the use of these treatments remains subject of debate. In addition, their impact on the gut microbiota is not well studied. The aim of this study was to elucidate the dynamics of the microbiota during and after TGD and to compare these with the dynamics of SGD. In this prospective, observational, single-center study fecal samples were longitudinally collected from 19 children eligible for allogenic HSCT (TGD, n=12; SGD, n=7), weekly during hospital admission and monthly after discharge. In addition, fecal samples were collected from 3 family stem cell donors. Fecal microbiota structure of patients and donors was determined by 16S rRNA gene amplicon sequencing. Microbiota richness and diversity markedly decreased during SGD and TGD and gradually increased after cessation of decontamination treatment. During SGD, gut microbiota composition was relatively stable and dominated by Bacteroides, whereas it showed high inter- and intraindividual variation and low Bacteroides abundance during TGD. In some children TGD allowed the genera Enterococcus and Streptococcus to thrive during treatment. A gut microbiota dominated by Bacteroides was associated with increased predicted activity of several metabolic processes. Comparing the microbiota of recipients and their donors indicated that receiving an SCT did not alter the patient's microbiota to become more similar to that of its donor. Overall, our findings indicate that SGD and TGD affect gut microbiota structure in a treatment-specific manner. Whether these treatments affect clinical outcomes via interference with the gut microbiota needs to be further elucidated.&lt;br&gt;&lt;br&gt;Copyright © 2019 American Society for Blood and Marrow Transplantation. Published by Elsevier Inc. All rights reserved.","author":[{"family":"Bekker","given":"Vincent"},{"family":"Zwittink","given":"Romy D"},{"family":"Knetsch","given":"Cornelis W"},{"family":"Sanders","given":"Ingrid M J G"},{"family":"Berghuis","given":"Dagmar"},{"family":"Heidt","given":"Peter J"},{"family":"Vossen","given":"Jaak M J J"},{"family":"de Vos","given":"Willem M"},{"family":"Belzer","given":"Clara"},{"family":"Bredius","given":"Robbert G M"},{"family":"Van't Hof","given":"Peter J"},{"family":"Lankester","given":"Arjan C"},{"family":"Kuijper","given":"Ed J"}],"authorYearDisplayFormat":false,"citation-label":"6851095","container-title":"Biology of Blood and Marrow Transplantation","container-title-short":"Biol. Blood Marrow Transplant.","id":"6851095","invisible":false,"issue":"6","issued":{"date-parts":[["2019","6"]]},"journalAbbreviation":"Biol. Blood Marrow Transplant.","page":"1164-1171","suppress-author":false,"title":"Dynamics of the Gut Microbiota in Children Receiving Selective or Total Gut Decontamination Treatment during Hematopoietic Stem Cell Transplantation.","type":"article-journal","volume":"25"}]</w:instrText>
      </w:r>
      <w:r w:rsidR="00826E5E" w:rsidRPr="00AC26F8">
        <w:fldChar w:fldCharType="separate"/>
      </w:r>
      <w:r w:rsidR="00826E5E" w:rsidRPr="00AC26F8">
        <w:t>(Bekker et al., 2019)</w:t>
      </w:r>
      <w:r w:rsidR="00826E5E" w:rsidRPr="00AC26F8">
        <w:fldChar w:fldCharType="end"/>
      </w:r>
      <w:r w:rsidR="00826E5E" w:rsidRPr="00AC26F8">
        <w:t xml:space="preserve">, </w:t>
      </w:r>
      <w:r w:rsidR="000A0481" w:rsidRPr="00AC26F8">
        <w:t xml:space="preserve">and </w:t>
      </w:r>
      <w:r w:rsidR="00826E5E" w:rsidRPr="00AC26F8">
        <w:t xml:space="preserve">the UPenn cohort </w:t>
      </w:r>
      <w:r w:rsidR="00826E5E" w:rsidRPr="00AC26F8">
        <w:fldChar w:fldCharType="begin"/>
      </w:r>
      <w:r w:rsidR="00826E5E" w:rsidRPr="00AC26F8">
        <w:instrText>ADDIN F1000_CSL_CITATION&lt;~#@#~&gt;[{"DOI":"10.1016/j.chom.2015.09.008","First":false,"Last":false,"PMCID":"PMC4633303","PMID":"26468751","abstract":"Abnormal composition of intestinal bacteria--\"dysbiosis\"-is characteristic of Crohn's disease. Disease treatments include dietary changes and immunosuppressive anti-TNFα antibodies as well as ancillary antibiotic therapy, but their effects on microbiota composition are undetermined. Using shotgun metagenomic sequencing, we analyzed fecal samples from a prospective cohort of pediatric Crohn's disease patients starting therapy with enteral nutrition or anti-TNFα antibodies and reveal the full complement and dynamics of bacteria, fungi, archaea, and viruses during treatment. Bacterial community membership was associated independently with intestinal inflammation, antibiotic use, and therapy. Antibiotic exposure was associated with increased dysbiosis, whereas dysbiosis decreased with reduced intestinal inflammation. Fungal proportions increased with disease and antibiotic use. Dietary therapy had independent and rapid effects on microbiota composition distinct from other stressor-induced changes and effectively reduced inflammation. These findings reveal that dysbiosis results from independent effects of inflammation, diet, and antibiotics and shed light on Crohn disease treatments.&lt;br&gt;&lt;br&gt;Copyright © 2015 Elsevier Inc. All rights reserved.","author":[{"family":"Lewis","given":"James D"},{"family":"Chen","given":"Eric Z"},{"family":"Baldassano","given":"Robert N"},{"family":"Otley","given":"Anthony R"},{"family":"Griffiths","given":"Anne M"},{"family":"Lee","given":"Dale"},{"family":"Bittinger","given":"Kyle"},{"family":"Bailey","given":"Aubrey"},{"family":"Friedman","given":"Elliot S"},{"family":"Hoffmann","given":"Christian"},{"family":"Albenberg","given":"Lindsey"},{"family":"Sinha","given":"Rohini"},{"family":"Compher","given":"Charlene"},{"family":"Gilroy","given":"Erin"},{"family":"Nessel","given":"Lisa"},{"family":"Grant","given":"Amy"},{"family":"Chehoud","given":"Christel"},{"family":"Li","given":"Hongzhe"},{"family":"Wu","given":"Gary D"},{"family":"Bushman","given":"Frederic D"}],"authorYearDisplayFormat":false,"citation-label":"1190353","container-title":"Cell Host &amp; Microbe","container-title-short":"Cell Host Microbe","id":"1190353","invisible":false,"issue":"4","issued":{"date-parts":[["2015","10","14"]]},"journalAbbreviation":"Cell Host Microbe","page":"489-500","suppress-author":false,"title":"Inflammation, antibiotics, and diet as environmental stressors of the gut microbiome in pediatric crohn's disease.","type":"article-journal","volume":"18"}]</w:instrText>
      </w:r>
      <w:r w:rsidR="00826E5E" w:rsidRPr="00AC26F8">
        <w:fldChar w:fldCharType="separate"/>
      </w:r>
      <w:r w:rsidR="00826E5E" w:rsidRPr="00AC26F8">
        <w:t>(Lewis et al., 2015)</w:t>
      </w:r>
      <w:r w:rsidR="00826E5E" w:rsidRPr="00AC26F8">
        <w:fldChar w:fldCharType="end"/>
      </w:r>
      <w:r w:rsidR="00826E5E" w:rsidRPr="00AC26F8">
        <w:t xml:space="preserve"> </w:t>
      </w:r>
      <w:r w:rsidR="009B2BBC" w:rsidRPr="00AC26F8">
        <w:t xml:space="preserve">were downloaded from the supplementary material of the associated </w:t>
      </w:r>
      <w:r w:rsidR="001B0EE2" w:rsidRPr="00AC26F8">
        <w:t>studies</w:t>
      </w:r>
      <w:r w:rsidR="009B2BBC" w:rsidRPr="00AC26F8">
        <w:t>.</w:t>
      </w:r>
    </w:p>
    <w:p w14:paraId="442F58C2" w14:textId="40CB9BEA" w:rsidR="00770908" w:rsidRPr="00AC26F8" w:rsidRDefault="00770908" w:rsidP="000A48DA">
      <w:pPr>
        <w:ind w:firstLine="720"/>
      </w:pPr>
      <w:r w:rsidRPr="00AC26F8">
        <w:t xml:space="preserve">For samples whose relative microbiome profiles are not provided (the Mount Sinai cohort and LUMC cohort), their 16S reads were downloaded and analyzed using an in-house processing pipeline </w:t>
      </w:r>
      <w:r w:rsidRPr="00AC26F8">
        <w:fldChar w:fldCharType="begin"/>
      </w:r>
      <w:r w:rsidR="00D42550"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Pr="00AC26F8">
        <w:fldChar w:fldCharType="separate"/>
      </w:r>
      <w:r w:rsidR="00D42550" w:rsidRPr="00AC26F8">
        <w:t>(Liao et al., 2021)</w:t>
      </w:r>
      <w:r w:rsidRPr="00AC26F8">
        <w:fldChar w:fldCharType="end"/>
      </w:r>
      <w:r w:rsidRPr="00AC26F8">
        <w:t xml:space="preserve">. Briefly, ASVs were identified using the Divisive Amplicon Denoising Algorithm (DADA2) pipeline including filtering and trimming of the reads </w:t>
      </w:r>
      <w:r w:rsidRPr="00AC26F8">
        <w:fldChar w:fldCharType="begin"/>
      </w:r>
      <w:r w:rsidR="00D42550" w:rsidRPr="00AC26F8">
        <w:instrText>ADDIN F1000_CSL_CITATION&lt;~#@#~&gt;[{"DOI":"10.1038/nmeth.3869","First":false,"Last":false,"PMCID":"PMC4927377","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family":"Callahan","given":"B J"},{"family":"McMurdie","given":"Paul J"},{"family":"Rosen","given":"Michael J"},{"family":"Han","given":"Andrew W"},{"family":"Johnson","given":"Amy Jo A"},{"family":"Holmes","given":"Susan P"}],"authorYearDisplayFormat":false,"citation-label":"1532773","container-title":"Nature Methods","container-title-short":"Nat. Methods","id":"1532773","invisible":false,"issue":"7","issued":{"date-parts":[["2016","5","23"]]},"journalAbbreviation":"Nat. Methods","page":"581-583","suppress-author":false,"title":"DADA2: High-resolution sample inference from Illumina amplicon data.","type":"article-journal","volume":"13"}]</w:instrText>
      </w:r>
      <w:r w:rsidRPr="00AC26F8">
        <w:fldChar w:fldCharType="separate"/>
      </w:r>
      <w:r w:rsidR="00D42550" w:rsidRPr="00AC26F8">
        <w:t>(Callahan et al., 2016)</w:t>
      </w:r>
      <w:r w:rsidRPr="00AC26F8">
        <w:fldChar w:fldCharType="end"/>
      </w:r>
      <w:r w:rsidRPr="00AC26F8">
        <w:t>. Reads were trimmed to the first 180 bp or the first point with a quality score Q&lt;2</w:t>
      </w:r>
      <w:r w:rsidR="00EB17F7" w:rsidRPr="00AC26F8">
        <w:t xml:space="preserve"> (</w:t>
      </w:r>
      <w:r w:rsidR="00EB17F7" w:rsidRPr="00AC26F8">
        <w:rPr>
          <w:bCs/>
        </w:rPr>
        <w:fldChar w:fldCharType="begin"/>
      </w:r>
      <w:r w:rsidR="00EB17F7" w:rsidRPr="00AC26F8">
        <w:rPr>
          <w:bCs/>
        </w:rPr>
        <w:instrText>ADDIN F1000_CSL_CITATION&lt;~#@#~&gt;[{"DOI":"10.14806/ej.17.1.200","First":false,"Last":false,"author":[{"family":"Martin","given":"Marcel"}],"authorYearDisplayFormat":false,"citation-label":"827836","container-title":"EMBnet.journal","container-title-short":"EMBnet j.","id":"827836","invisible":false,"issue":"1","issued":{"date-parts":[["2011","5","2"]]},"journalAbbreviation":"EMBnet j.","page":"10","suppress-author":false,"title":"Cutadapt removes adapter sequences from high-throughput sequencing reads","type":"article-journal","volume":"17"}]</w:instrText>
      </w:r>
      <w:r w:rsidR="00EB17F7" w:rsidRPr="00AC26F8">
        <w:rPr>
          <w:bCs/>
        </w:rPr>
        <w:fldChar w:fldCharType="separate"/>
      </w:r>
      <w:r w:rsidR="00EB17F7" w:rsidRPr="00AC26F8">
        <w:rPr>
          <w:bCs/>
        </w:rPr>
        <w:t>Martin, 2011</w:t>
      </w:r>
      <w:r w:rsidR="00EB17F7" w:rsidRPr="00AC26F8">
        <w:rPr>
          <w:bCs/>
        </w:rPr>
        <w:fldChar w:fldCharType="end"/>
      </w:r>
      <w:r w:rsidR="00EB17F7" w:rsidRPr="00AC26F8">
        <w:t>)</w:t>
      </w:r>
      <w:r w:rsidRPr="00AC26F8">
        <w:t xml:space="preserve">. Reads were removed if they contained ambiguous nucleotides (N) or if two or more errors were expected based on the quality of the trimmed read. We assigned taxonomy to ASVs using the naive Bayesian classifier </w:t>
      </w:r>
      <w:r w:rsidRPr="00AC26F8">
        <w:fldChar w:fldCharType="begin"/>
      </w:r>
      <w:r w:rsidR="00D42550" w:rsidRPr="00AC26F8">
        <w:instrText>ADDIN F1000_CSL_CITATION&lt;~#@#~&gt;[{"DOI":"10.1128/AEM.00062-07","First":false,"Last":false,"PMCID":"PMC1950982","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family":"Wang","given":"Qiong"},{"family":"Garrity","given":"George M"},{"family":"Tiedje","given":"James M"},{"family":"Cole","given":"James R"}],"authorYearDisplayFormat":false,"citation-label":"137056","container-title":"Applied and Environmental Microbiology","container-title-short":"Appl. Environ. Microbiol.","id":"137056","invisible":false,"issue":"16","issued":{"date-parts":[["2007","8"]]},"journalAbbreviation":"Appl. Environ. Microbiol.","page":"5261-5267","suppress-author":false,"title":"Naive Bayesian classifier for rapid assignment of rRNA sequences into the new bacterial taxonomy.","type":"article-journal","volume":"73"}]</w:instrText>
      </w:r>
      <w:r w:rsidRPr="00AC26F8">
        <w:fldChar w:fldCharType="separate"/>
      </w:r>
      <w:r w:rsidR="00D42550" w:rsidRPr="00AC26F8">
        <w:t>(Wang et al., 2007)</w:t>
      </w:r>
      <w:r w:rsidRPr="00AC26F8">
        <w:fldChar w:fldCharType="end"/>
      </w:r>
      <w:r w:rsidRPr="00AC26F8">
        <w:t xml:space="preserve"> and the SILVA 138 database </w:t>
      </w:r>
      <w:r w:rsidRPr="00AC26F8">
        <w:fldChar w:fldCharType="begin"/>
      </w:r>
      <w:r w:rsidR="00D42550" w:rsidRPr="00AC26F8">
        <w:instrText>ADDIN F1000_CSL_CITATION&lt;~#@#~&gt;[{"DOI":"10.1093/nar/gks1219","First":false,"Last":false,"PMCID":"PMC3531112","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family":"Quast","given":"Christian"},{"family":"Pruesse","given":"Elmar"},{"family":"Yilmaz","given":"Pelin"},{"family":"Gerken","given":"Jan"},{"family":"Schweer","given":"Timmy"},{"family":"Yarza","given":"Pablo"},{"family":"Peplies","given":"Jörg"},{"family":"Glöckner","given":"Frank Oliver"}],"authorYearDisplayFormat":false,"citation-label":"773589","container-title":"Nucleic Acids Research","container-title-short":"Nucleic Acids Res.","id":"773589","invisible":false,"issue":"Database issue","issued":{"date-parts":[["2013","1"]]},"journalAbbreviation":"Nucleic Acids Res.","page":"D590-6","suppress-author":false,"title":"The SILVA ribosomal RNA gene database project: improved data processing and web-based tools.","type":"article-journal","volume":"41"}]</w:instrText>
      </w:r>
      <w:r w:rsidRPr="00AC26F8">
        <w:fldChar w:fldCharType="separate"/>
      </w:r>
      <w:r w:rsidR="00D42550" w:rsidRPr="00AC26F8">
        <w:t>(Quast et al., 2013)</w:t>
      </w:r>
      <w:r w:rsidRPr="00AC26F8">
        <w:fldChar w:fldCharType="end"/>
      </w:r>
      <w:r w:rsidRPr="00AC26F8">
        <w:t>.</w:t>
      </w:r>
    </w:p>
    <w:p w14:paraId="3D52FC9C" w14:textId="12F31AF1" w:rsidR="00EB3FE8" w:rsidRPr="00AC26F8" w:rsidRDefault="00EB3FE8" w:rsidP="000A48DA"/>
    <w:p w14:paraId="56467731" w14:textId="77777777" w:rsidR="00770908" w:rsidRPr="00AC26F8" w:rsidRDefault="00770908" w:rsidP="000A48DA">
      <w:pPr>
        <w:rPr>
          <w:b/>
        </w:rPr>
      </w:pPr>
      <w:r w:rsidRPr="00AC26F8">
        <w:rPr>
          <w:b/>
        </w:rPr>
        <w:t>Shotgun metagenomic sequencing data analysis</w:t>
      </w:r>
    </w:p>
    <w:p w14:paraId="00F1D316" w14:textId="7E784854" w:rsidR="00770908" w:rsidRPr="00AC26F8" w:rsidRDefault="00770908" w:rsidP="000A48DA">
      <w:r w:rsidRPr="00AC26F8">
        <w:t xml:space="preserve">The Shotgun data in Lewis </w:t>
      </w:r>
      <w:r w:rsidRPr="00AC26F8">
        <w:rPr>
          <w:i/>
        </w:rPr>
        <w:t>et al.</w:t>
      </w:r>
      <w:r w:rsidRPr="00AC26F8">
        <w:t xml:space="preserve"> 2015 was analyzed using the taxonomic classification services provided by the </w:t>
      </w:r>
      <w:proofErr w:type="spellStart"/>
      <w:r w:rsidRPr="00AC26F8">
        <w:t>Pathosystems</w:t>
      </w:r>
      <w:proofErr w:type="spellEnd"/>
      <w:r w:rsidRPr="00AC26F8">
        <w:t xml:space="preserve"> Resource Integration Center (PATRIC </w:t>
      </w:r>
      <w:r w:rsidRPr="00AC26F8">
        <w:fldChar w:fldCharType="begin"/>
      </w:r>
      <w:r w:rsidR="00D42550" w:rsidRPr="00AC26F8">
        <w:instrText>ADDIN F1000_CSL_CITATION&lt;~#@#~&gt;[{"DOI":"10.1093/nar/gkz943","First":false,"Last":false,"PMCID":"PMC7145515","PMID":"31667520","abstract":"The PathoSystems Resource Integration Center (PATRIC) is the bacterial Bioinformatics Resource Center funded by the National Institute of Allergy and Infectious Diseases (https://www.patricbrc.org). PATRIC supports bioinformatic analyses of all bacteria with a special emphasis on pathogens, offering a rich comparative analysis environment that provides users with access to over 250 000 uniformly annotated and publicly available genomes with curated metadata. PATRIC offers web-based visualization and comparative analysis tools, a private workspace in which users can analyze their own data in the context of the public collections, services that streamline complex bioinformatic workflows and command-line tools for bulk data analysis. Over the past several years, as genomic and other omics-related experiments have become more cost-effective and widespread, we have observed considerable growth in the usage of and demand for easy-to-use, publicly available bioinformatic tools and services. Here we report the recent updates to the PATRIC resource, including new web-based comparative analysis tools, eight new services and the release of a command-line interface to access, query and analyze data.&lt;br&gt;&lt;br&gt;Published by Oxford University Press on behalf of Nucleic Acids Research 2019.","author":[{"family":"Davis","given":"James J"},{"family":"Wattam","given":"Alice R"},{"family":"Aziz","given":"Ramy K"},{"family":"Brettin","given":"Thomas"},{"family":"Butler","given":"Ralph"},{"family":"Butler","given":"Rory M"},{"family":"Chlenski","given":"Philippe"},{"family":"Conrad","given":"Neal"},{"family":"Dickerman","given":"Allan"},{"family":"Dietrich","given":"Emily M"},{"family":"Gabbard","given":"Joseph L"},{"family":"Gerdes","given":"Svetlana"},{"family":"Guard","given":"Andrew"},{"family":"Kenyon","given":"Ronald W"},{"family":"Machi","given":"Dustin"},{"family":"Mao","given":"Chunhong"},{"family":"Murphy-Olson","given":"Dan"},{"family":"Nguyen","given":"Marcus"},{"family":"Nordberg","given":"Eric K"},{"family":"Olsen","given":"Gary J"},{"family":"Olson","given":"Robert D"},{"family":"Overbeek","given":"Jamie C"},{"family":"Overbeek","given":"Ross"},{"family":"Parrello","given":"Bruce"},{"family":"Pusch","given":"Gordon D"},{"family":"Shukla","given":"Maulik"},{"family":"Thomas","given":"Chris"},{"family":"VanOeffelen","given":"Margo"},{"family":"Vonstein","given":"Veronika"},{"family":"Warren","given":"Andrew S"},{"family":"Xia","given":"Fangfang"},{"family":"Xie","given":"Dawen"},{"family":"Yoo","given":"Hyunseung"},{"family":"Stevens","given":"Rick"}],"authorYearDisplayFormat":false,"citation-label":"7711495","container-title":"Nucleic Acids Research","container-title-short":"Nucleic Acids Res.","id":"7711495","invisible":false,"issue":"D1","issued":{"date-parts":[["2020","1","8"]]},"journalAbbreviation":"Nucleic Acids Res.","page":"D606-D612","suppress-author":false,"title":"The PATRIC Bioinformatics Resource Center: expanding data and analysis capabilities.","type":"article-journal","volume":"48"}]</w:instrText>
      </w:r>
      <w:r w:rsidRPr="00AC26F8">
        <w:fldChar w:fldCharType="separate"/>
      </w:r>
      <w:r w:rsidR="00D42550" w:rsidRPr="00AC26F8">
        <w:t>(Davis et al., 2020)</w:t>
      </w:r>
      <w:r w:rsidRPr="00AC26F8">
        <w:fldChar w:fldCharType="end"/>
      </w:r>
      <w:r w:rsidRPr="00AC26F8">
        <w:t xml:space="preserve">). PATRIC can take the SRA accession number of each sample as an input without downloading or transferring the sequencing </w:t>
      </w:r>
      <w:proofErr w:type="gramStart"/>
      <w:r w:rsidRPr="00AC26F8">
        <w:t>files, and</w:t>
      </w:r>
      <w:proofErr w:type="gramEnd"/>
      <w:r w:rsidRPr="00AC26F8">
        <w:t xml:space="preserve"> output the taxonomic classification of metagenomic DNA sequences included in the sample. The default algorithm is Kraken2 </w:t>
      </w:r>
      <w:r w:rsidRPr="00AC26F8">
        <w:fldChar w:fldCharType="begin"/>
      </w:r>
      <w:r w:rsidR="00D42550" w:rsidRPr="00AC26F8">
        <w:instrText>ADDIN F1000_CSL_CITATION&lt;~#@#~&gt;[{"DOI":"10.1186/s13059-019-1891-0","First":false,"Last":false,"PMCID":"PMC6883579","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family":"Wood","given":"Derrick E"},{"family":"Lu","given":"Jennifer"},{"family":"Langmead","given":"Ben"}],"authorYearDisplayFormat":false,"citation-label":"8120680","container-title":"Genome Biology","container-title-short":"Genome Biol.","id":"8120680","invisible":false,"issue":"1","issued":{"date-parts":[["2019","11","28"]]},"journalAbbreviation":"Genome Biol.","page":"257","suppress-author":false,"title":"Improved metagenomic analysis with Kraken 2.","type":"article-journal","volume":"20"}]</w:instrText>
      </w:r>
      <w:r w:rsidRPr="00AC26F8">
        <w:fldChar w:fldCharType="separate"/>
      </w:r>
      <w:r w:rsidR="00D42550" w:rsidRPr="00AC26F8">
        <w:t>(Wood et al., 2019)</w:t>
      </w:r>
      <w:r w:rsidRPr="00AC26F8">
        <w:fldChar w:fldCharType="end"/>
      </w:r>
      <w:r w:rsidRPr="00AC26F8">
        <w:t>, which uses exact k-</w:t>
      </w:r>
      <w:proofErr w:type="spellStart"/>
      <w:r w:rsidRPr="00AC26F8">
        <w:t>mer</w:t>
      </w:r>
      <w:proofErr w:type="spellEnd"/>
      <w:r w:rsidRPr="00AC26F8">
        <w:t xml:space="preserve"> matches to achieve high accuracy and fast classification speeds</w:t>
      </w:r>
      <w:r w:rsidR="004762DD" w:rsidRPr="00AC26F8">
        <w:t>.</w:t>
      </w:r>
    </w:p>
    <w:p w14:paraId="583B989B" w14:textId="22186ECE" w:rsidR="00770908" w:rsidRPr="00AC26F8" w:rsidRDefault="00770908" w:rsidP="000A48DA">
      <w:pPr>
        <w:ind w:firstLine="720"/>
      </w:pPr>
      <w:r w:rsidRPr="00AC26F8">
        <w:t xml:space="preserve">We used </w:t>
      </w:r>
      <w:proofErr w:type="spellStart"/>
      <w:r w:rsidRPr="00AC26F8">
        <w:t>iRep</w:t>
      </w:r>
      <w:proofErr w:type="spellEnd"/>
      <w:r w:rsidRPr="00AC26F8">
        <w:t xml:space="preserve"> </w:t>
      </w:r>
      <w:r w:rsidRPr="00AC26F8">
        <w:fldChar w:fldCharType="begin"/>
      </w:r>
      <w:r w:rsidR="00D42550" w:rsidRPr="00AC26F8">
        <w:instrText>ADDIN F1000_CSL_CITATION&lt;~#@#~&gt;[{"DOI":"10.1038/nbt.3704","First":false,"Last":false,"PMCID":"PMC5538567","PMID":"27819664","abstract":"Culture-independent microbiome studies have increased our understanding of the complexity and metabolic potential of microbial communities. However, to understand the contribution of individual microbiome members to community functions, it is important to determine which bacteria are actively replicating. We developed an algorithm, iRep, that uses draft-quality genome sequences and single time-point metagenome sequencing to infer microbial population replication rates. The algorithm calculates an index of replication (iRep) based on the sequencing coverage trend that results from bi-directional genome replication from a single origin of replication. We apply this method to show that microbial replication rates increase after antibiotic administration in human infants. We also show that uncultivated, groundwater-associated, Candidate Phyla Radiation bacteria only rarely replicate quickly in subsurface communities undergoing substantial changes in geochemistry. Our method can be applied to any genome-resolved microbiome study to track organism responses to varying conditions, identify actively growing populations and measure replication rates for use in modeling studies.","author":[{"family":"Brown","given":"Christopher T"},{"family":"Olm","given":"Matthew R"},{"family":"Thomas","given":"Brian C"},{"family":"Banfield","given":"Jillian F"}],"authorYearDisplayFormat":false,"citation-label":"2712265","container-title":"Nature Biotechnology","container-title-short":"Nat. Biotechnol.","id":"2712265","invisible":false,"issue":"12","issued":{"date-parts":[["2016","12"]]},"journalAbbreviation":"Nat. Biotechnol.","page":"1256-1263","suppress-author":false,"title":"Measurement of bacterial replication rates in microbial communities.","type":"article-journal","volume":"34"}]</w:instrText>
      </w:r>
      <w:r w:rsidRPr="00AC26F8">
        <w:fldChar w:fldCharType="separate"/>
      </w:r>
      <w:r w:rsidR="00D42550" w:rsidRPr="00AC26F8">
        <w:t>(Brown et al., 2016)</w:t>
      </w:r>
      <w:r w:rsidRPr="00AC26F8">
        <w:fldChar w:fldCharType="end"/>
      </w:r>
      <w:r w:rsidRPr="00AC26F8">
        <w:t xml:space="preserve"> to determine the replication rates of </w:t>
      </w:r>
      <w:r w:rsidRPr="00AC26F8">
        <w:rPr>
          <w:i/>
        </w:rPr>
        <w:t xml:space="preserve">Streptococcus spp. </w:t>
      </w:r>
      <w:r w:rsidRPr="00AC26F8">
        <w:t xml:space="preserve">that dominate stool samples in the MSK cohort. We first identified 33 Shotgun samples with at least 10% ASV_8 or ASV_16 based on their relative abundances in the 16S samples. We adapted a recently published pipeline </w:t>
      </w:r>
      <w:r w:rsidRPr="00AC26F8">
        <w:fldChar w:fldCharType="begin"/>
      </w:r>
      <w:r w:rsidR="00D42550" w:rsidRPr="00AC26F8">
        <w:instrText>ADDIN F1000_CSL_CITATION&lt;~#@#~&gt;[{"DOI":"10.1101/2021.03.12.435204","First":false,"Last":false,"abstract":"&lt;p&gt;Bacterial bloodstream infections are a major cause of morbidity and mortality among patients undergoing hematopoietic cell transplantation (HCT). Although previous research has demonstrated that pathogenic organisms may translocate from the gut microbiome into the bloodstream to cause infections, the mechanisms by which HCT patients acquire pathogens in their microbiome have not yet been described. We hypothesized that patient-patient transmission may be responsible for pathogens colonizing the microbiome of HCT patients, and that patients who share time and space in the hospital are more likely to share bacterial strains.&lt;/p&gt;\n&lt;p&gt;Here, we used linked-read and short-read metagenomic sequencing to analyze 401 stool samples collected from 149 adults undergoing HCT and hospitalized in the same unit over five years. We used metagenomic assembly and strain-specific comparison methods to investigate transmission of gut microbiota between individuals. While transmission of pathogens was found to be rare, we did observe four pairs of patients who harbor identical or nearly identical &lt;i&gt;E. faecium&lt;/i&gt; strains in their microbiome. These strains may be the result of transmission between patients who shared a room and bathroom, acquisition from a common source in the hospital or transmission from an unsampled source.&lt;/p&gt;\n&lt;p&gt;We also observed identical &lt;i&gt;Akkermansia muciniphila&lt;/i&gt; and &lt;i&gt;Hungatella hathewayi&lt;/i&gt; strains in two pairs of patients. In both cases, the patients were roommates for at least one day, the strain was absent in the putative recipient’s microbiome prior to the period of roommate overlap and the putative recipient had a microbiome perturbed by antibiotic treatment for a bloodstream infection. Finally, we identified multiple patients who acquired identical strains of several species commonly found in commercial probiotics and dairy products, including &lt;i&gt;Lactobacillus rhamnosus&lt;/i&gt; , &lt;i&gt;Lactobacillus gasseri&lt;/i&gt; and &lt;i&gt;Streptococcus thermophilus&lt;/i&gt; . Overall, the limited amount of putative transmission observed indicates that current infection control and contact precautions are successful in preventing interpersonal exchange of microbes. However, the potential transmission of commensal microbes with immunomodulatory properties raises questions about the recovery of microbiome diversity after HCT, and indicates that patients in this setting may acquire new microbes by sharing space with others.&lt;/p&gt;","author":[{"family":"Siranosian","given":"Benjamin A."},{"family":"Brooks","given":"Erin"},{"family":"Andermann","given":"Tessa"},{"family":"Rezvani","given":"Andrew R."},{"family":"Banaei","given":"Niaz"},{"family":"Tang","given":"Hua"},{"family":"Bhatt","given":"Ami S."}],"authorYearDisplayFormat":false,"citation-label":"11345650","container-title":"BioRxiv","container-title-short":"BioRxiv","id":"11345650","invisible":false,"issued":{"date-parts":[["2021","3","13"]]},"journalAbbreviation":"BioRxiv","suppress-author":false,"title":"Rare transmission of commensal and pathogenic bacteria in the gut microbiome of hospitalized adults","type":"article-journal"}]</w:instrText>
      </w:r>
      <w:r w:rsidRPr="00AC26F8">
        <w:fldChar w:fldCharType="separate"/>
      </w:r>
      <w:r w:rsidR="00D42550" w:rsidRPr="00AC26F8">
        <w:t>(Siranosian et al., 2021)</w:t>
      </w:r>
      <w:r w:rsidRPr="00AC26F8">
        <w:fldChar w:fldCharType="end"/>
      </w:r>
      <w:r w:rsidRPr="00AC26F8">
        <w:t xml:space="preserve"> to assemble the contigs from short reads using MEGAHIT </w:t>
      </w:r>
      <w:r w:rsidRPr="00AC26F8">
        <w:fldChar w:fldCharType="begin"/>
      </w:r>
      <w:r w:rsidR="00D42550" w:rsidRPr="00AC26F8">
        <w:instrText>ADDIN F1000_CSL_CITATION&lt;~#@#~&gt;[{"DOI":"10.1093/bioinformatics/btv033","First":false,"Last":false,"PMID":"25609793","abstract":"MEGAHIT is a NGS de novo assembler for assembling large and complex metagenomics data in a time- and cost-efficient manner. It finished assembling a soil metagenomics dataset with 252 Gbps in 44.1 and 99.6 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lt;br&gt;&lt;br&gt;© The Author 2015. Published by Oxford University Press. All rights reserved. For Permissions, please e-mail: journals.permissions@oup.com.","author":[{"family":"Li","given":"Dinghua"},{"family":"Liu","given":"Chi-Man"},{"family":"Luo","given":"Ruibang"},{"family":"Sadakane","given":"Kunihiko"},{"family":"Lam","given":"Tak-Wah"}],"authorYearDisplayFormat":false,"citation-label":"2928511","container-title":"Bioinformatics","container-title-short":"Bioinformatics","id":"2928511","invisible":false,"issue":"10","issued":{"date-parts":[["2015","5","15"]]},"journalAbbreviation":"Bioinformatics","page":"1674-1676","suppress-author":false,"title":"MEGAHIT: an ultra-fast single-node solution for large and complex metagenomics assembly via succinct de Bruijn graph.","type":"article-journal","volume":"31"}]</w:instrText>
      </w:r>
      <w:r w:rsidRPr="00AC26F8">
        <w:fldChar w:fldCharType="separate"/>
      </w:r>
      <w:r w:rsidR="00D42550" w:rsidRPr="00AC26F8">
        <w:t>(Li et al., 2015)</w:t>
      </w:r>
      <w:r w:rsidRPr="00AC26F8">
        <w:fldChar w:fldCharType="end"/>
      </w:r>
      <w:r w:rsidRPr="00AC26F8">
        <w:t xml:space="preserve"> and then bin the contigs into Metagenome-assembled genomes (MAGs) using two different methods: Metabat2 </w:t>
      </w:r>
      <w:r w:rsidRPr="00AC26F8">
        <w:fldChar w:fldCharType="begin"/>
      </w:r>
      <w:r w:rsidR="00D42550" w:rsidRPr="00AC26F8">
        <w:instrText>ADDIN F1000_CSL_CITATION&lt;~#@#~&gt;[{"DOI":"10.7717/peerj.7359","First":false,"Last":false,"PMCID":"PMC6662567","PMID":"31388474","abstract":"We previously reported on MetaBAT, an automated metagenome binning software tool to reconstruct single genomes from microbial communities for subsequent analyses of uncultivated microbial species. MetaBAT has become one of the most popular binning tools largely due to its computational efficiency and ease of use, especially in binning experiments with a large number of samples and a large assembly. MetaBAT requires users to choose parameters to fine-tune its sensitivity and specificity. If those parameters are not chosen properly, binning accuracy can suffer, especially on assemblies of poor quality. Here, we developed MetaBAT 2 to overcome this problem. MetaBAT 2 uses a new adaptive binning algorithm to eliminate manual parameter tuning. We also performed extensive software engineering optimization to increase both computational and memory efficiency. Comparing MetaBAT 2 to alternative software tools on over 100 real world metagenome assemblies shows superior accuracy and computing speed. Binning a typical metagenome assembly takes only a few minutes on a single commodity workstation. We therefore recommend the community adopts MetaBAT 2 for their metagenome binning experiments. MetaBAT 2 is open source software and available at https://bitbucket.org/berkeleylab/metabat.","author":[{"family":"Kang","given":"Dongwan D"},{"family":"Li","given":"Feng"},{"family":"Kirton","given":"Edward"},{"family":"Thomas","given":"Ashleigh"},{"family":"Egan","given":"Rob"},{"family":"An","given":"Hong"},{"family":"Wang","given":"Zhong"}],"authorYearDisplayFormat":false,"citation-label":"7996543","container-title":"PeerJ","container-title-short":"PeerJ","id":"7996543","invisible":false,"issued":{"date-parts":[["2019","7","26"]]},"journalAbbreviation":"PeerJ","page":"e7359","suppress-author":false,"title":"MetaBAT 2: an adaptive binning algorithm for robust and efficient genome reconstruction from metagenome assemblies.","type":"article-journal","volume":"7"}]</w:instrText>
      </w:r>
      <w:r w:rsidRPr="00AC26F8">
        <w:fldChar w:fldCharType="separate"/>
      </w:r>
      <w:r w:rsidR="00D42550" w:rsidRPr="00AC26F8">
        <w:t>(Kang et al., 2019)</w:t>
      </w:r>
      <w:r w:rsidRPr="00AC26F8">
        <w:fldChar w:fldCharType="end"/>
      </w:r>
      <w:r w:rsidRPr="00AC26F8">
        <w:t xml:space="preserve"> and CONCOCT </w:t>
      </w:r>
      <w:r w:rsidRPr="00AC26F8">
        <w:fldChar w:fldCharType="begin"/>
      </w:r>
      <w:r w:rsidR="00D42550" w:rsidRPr="00AC26F8">
        <w:instrText>ADDIN F1000_CSL_CITATION&lt;~#@#~&gt;[{"DOI":"10.1038/nmeth.3103","First":false,"Last":false,"PMID":"25218180","abstract":"Shotgun sequencing enables the reconstruction of genomes from complex microbial communities, but because assembly does not reconstruct entire genomes, it is necessary to bin genome fragments. Here we present CONCOCT, a new algorithm that combines sequence composition and coverage across multiple samples, to automatically cluster contigs into genomes. We demonstrate high recall and precision on artificial as well as real human gut metagenome data sets.","author":[{"family":"Alneberg","given":"Johannes"},{"family":"Bjarnason","given":"Brynjar Smári"},{"family":"de Bruijn","given":"Ino"},{"family":"Schirmer","given":"Melanie"},{"family":"Quick","given":"Joshua"},{"family":"Ijaz","given":"Umer Z"},{"family":"Lahti","given":"Leo"},{"family":"Loman","given":"Nicholas J"},{"family":"Andersson","given":"Anders F"},{"family":"Quince","given":"Christopher"}],"authorYearDisplayFormat":false,"citation-label":"162684","container-title":"Nature Methods","container-title-short":"Nat. Methods","id":"162684","invisible":false,"issue":"11","issued":{"date-parts":[["2014","11"]]},"journalAbbreviation":"Nat. Methods","page":"1144-1146","suppress-author":false,"title":"Binning metagenomic contigs by coverage and composition.","type":"article-journal","volume":"11"}]</w:instrText>
      </w:r>
      <w:r w:rsidRPr="00AC26F8">
        <w:fldChar w:fldCharType="separate"/>
      </w:r>
      <w:r w:rsidR="00D42550" w:rsidRPr="00AC26F8">
        <w:t>(Alneberg et al., 2014)</w:t>
      </w:r>
      <w:r w:rsidRPr="00AC26F8">
        <w:fldChar w:fldCharType="end"/>
      </w:r>
      <w:r w:rsidRPr="00AC26F8">
        <w:t xml:space="preserve">. The results were then aggregated to produce an optimized, non-redundant set of MAGs by DAS Tool </w:t>
      </w:r>
      <w:r w:rsidRPr="00AC26F8">
        <w:fldChar w:fldCharType="begin"/>
      </w:r>
      <w:r w:rsidR="00D42550" w:rsidRPr="00AC26F8">
        <w:instrText>ADDIN F1000_CSL_CITATION&lt;~#@#~&gt;[{"DOI":"10.1038/s41564-018-0171-1","First":false,"Last":false,"PMCID":"PMC6786971","PMID":"29807988","abstract":"Microbial communities are critical to ecosystem function. A key objective of metagenomic studies is to analyse organism-specific metabolic pathways and reconstruct community interaction networks. This requires accurate assignment of assembled genome fragments to genomes. Existing binning methods often fail to reconstruct a reasonable number of genomes and report many bins of low quality and completeness. Furthermore, the performance of existing algorithms varies between samples and biotopes. Here, we present a dereplication, aggregation and scoring strategy, DAS Tool, that combines the strengths of a flexible set of established binning algorithms. DAS Tool applied to a constructed community generated more accurate bins than any automated method. Indeed, when applied to environmental and host-associated samples of different complexity, DAS Tool recovered substantially more near-complete genomes, including previously unreported lineages, than any single binning method alone. The ability to reconstruct many near-complete genomes from metagenomics data will greatly advance genome-centric analyses of ecosystems.","author":[{"family":"Sieber","given":"Christian M K"},{"family":"Probst","given":"Alexander J"},{"family":"Sharrar","given":"Allison"},{"family":"Thomas","given":"Brian C"},{"family":"Hess","given":"Matthias"},{"family":"Tringe","given":"Susannah G"},{"family":"Banfield","given":"Jillian F"}],"authorYearDisplayFormat":false,"citation-label":"5334287","container-title":"Nature Microbiology","container-title-short":"Nat. Microbiol.","id":"5334287","invisible":false,"issue":"7","issued":{"date-parts":[["2018","7"]]},"journalAbbreviation":"Nat. Microbiol.","page":"836-843","suppress-author":false,"title":"Recovery of genomes from metagenomes via a dereplication, aggregation and scoring strategy.","type":"article-journal","volume":"3"}]</w:instrText>
      </w:r>
      <w:r w:rsidRPr="00AC26F8">
        <w:fldChar w:fldCharType="separate"/>
      </w:r>
      <w:r w:rsidR="00D42550" w:rsidRPr="00AC26F8">
        <w:t>(Sieber et al., 2018)</w:t>
      </w:r>
      <w:r w:rsidRPr="00AC26F8">
        <w:fldChar w:fldCharType="end"/>
      </w:r>
      <w:r w:rsidRPr="00AC26F8">
        <w:t>. The high-quality MAGs (</w:t>
      </w:r>
      <m:oMath>
        <m:r>
          <w:rPr>
            <w:rFonts w:ascii="Cambria Math" w:hAnsi="Cambria Math"/>
          </w:rPr>
          <m:t>≥</m:t>
        </m:r>
      </m:oMath>
      <w:r w:rsidRPr="00AC26F8">
        <w:t xml:space="preserve">75% complete, </w:t>
      </w:r>
      <m:oMath>
        <m:r>
          <w:rPr>
            <w:rFonts w:ascii="Cambria Math" w:hAnsi="Cambria Math"/>
          </w:rPr>
          <m:t>≤</m:t>
        </m:r>
      </m:oMath>
      <w:r w:rsidRPr="00AC26F8">
        <w:t xml:space="preserve">175 fragments/Mbp sequence, and </w:t>
      </w:r>
      <m:oMath>
        <m:r>
          <w:rPr>
            <w:rFonts w:ascii="Cambria Math" w:hAnsi="Cambria Math"/>
          </w:rPr>
          <m:t>≤</m:t>
        </m:r>
      </m:oMath>
      <w:r w:rsidRPr="00AC26F8">
        <w:t xml:space="preserve">2% contamination) classified as </w:t>
      </w:r>
      <w:r w:rsidRPr="00AC26F8">
        <w:rPr>
          <w:i/>
        </w:rPr>
        <w:t xml:space="preserve">Streptococcus </w:t>
      </w:r>
      <w:r w:rsidRPr="00AC26F8">
        <w:rPr>
          <w:i/>
        </w:rPr>
        <w:lastRenderedPageBreak/>
        <w:t xml:space="preserve">spp. </w:t>
      </w:r>
      <w:r w:rsidRPr="00AC26F8">
        <w:t xml:space="preserve">by Kraken2 </w:t>
      </w:r>
      <w:r w:rsidRPr="00AC26F8">
        <w:fldChar w:fldCharType="begin"/>
      </w:r>
      <w:r w:rsidR="00D42550" w:rsidRPr="00AC26F8">
        <w:instrText>ADDIN F1000_CSL_CITATION&lt;~#@#~&gt;[{"DOI":"10.1186/s13059-019-1891-0","First":false,"Last":false,"PMCID":"PMC6883579","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family":"Wood","given":"Derrick E"},{"family":"Lu","given":"Jennifer"},{"family":"Langmead","given":"Ben"}],"authorYearDisplayFormat":false,"citation-label":"8120680","container-title":"Genome Biology","container-title-short":"Genome Biol.","id":"8120680","invisible":false,"issue":"1","issued":{"date-parts":[["2019","11","28"]]},"journalAbbreviation":"Genome Biol.","page":"257","suppress-author":false,"title":"Improved metagenomic analysis with Kraken 2.","type":"article-journal","volume":"20"}]</w:instrText>
      </w:r>
      <w:r w:rsidRPr="00AC26F8">
        <w:fldChar w:fldCharType="separate"/>
      </w:r>
      <w:r w:rsidR="00D42550" w:rsidRPr="00AC26F8">
        <w:t>(Wood et al., 2019)</w:t>
      </w:r>
      <w:r w:rsidRPr="00AC26F8">
        <w:fldChar w:fldCharType="end"/>
      </w:r>
      <w:r w:rsidRPr="00AC26F8">
        <w:t xml:space="preserve"> were analyzed by </w:t>
      </w:r>
      <w:proofErr w:type="spellStart"/>
      <w:r w:rsidRPr="00AC26F8">
        <w:t>iRep</w:t>
      </w:r>
      <w:proofErr w:type="spellEnd"/>
      <w:r w:rsidRPr="00AC26F8">
        <w:t xml:space="preserve">. The </w:t>
      </w:r>
      <w:proofErr w:type="spellStart"/>
      <w:r w:rsidRPr="00AC26F8">
        <w:t>iRep</w:t>
      </w:r>
      <w:proofErr w:type="spellEnd"/>
      <w:r w:rsidRPr="00AC26F8">
        <w:t xml:space="preserve"> value of a MAG represents the average number of replication events over different subpopulations of the MAG weighted by their relative abundances.</w:t>
      </w:r>
    </w:p>
    <w:p w14:paraId="015A5332" w14:textId="77777777" w:rsidR="00770908" w:rsidRPr="00AC26F8" w:rsidRDefault="00770908" w:rsidP="000A48DA"/>
    <w:p w14:paraId="01365ECA" w14:textId="77777777" w:rsidR="00770908" w:rsidRPr="00AC26F8" w:rsidRDefault="00770908" w:rsidP="000A48DA">
      <w:pPr>
        <w:rPr>
          <w:b/>
        </w:rPr>
      </w:pPr>
      <w:r w:rsidRPr="00AC26F8">
        <w:rPr>
          <w:b/>
        </w:rPr>
        <w:t>Statistical analysis</w:t>
      </w:r>
    </w:p>
    <w:p w14:paraId="1DDF12A6" w14:textId="5BC4FA22" w:rsidR="00770908" w:rsidRPr="00AC26F8" w:rsidRDefault="00BB7A98" w:rsidP="000A48DA">
      <w:r w:rsidRPr="00AC26F8">
        <w:t>P</w:t>
      </w:r>
      <w:r w:rsidR="00770908" w:rsidRPr="00AC26F8">
        <w:t>airwise Kruskal-</w:t>
      </w:r>
      <w:proofErr w:type="gramStart"/>
      <w:r w:rsidR="00770908" w:rsidRPr="00AC26F8">
        <w:t>Wallis</w:t>
      </w:r>
      <w:proofErr w:type="gramEnd"/>
      <w:r w:rsidR="00770908" w:rsidRPr="00AC26F8">
        <w:t xml:space="preserve"> test was used exclusively for multiple comparisons. The raw </w:t>
      </w:r>
      <w:r w:rsidR="00770908" w:rsidRPr="00AC26F8">
        <w:rPr>
          <w:i/>
        </w:rPr>
        <w:t>P</w:t>
      </w:r>
      <w:r w:rsidR="00770908" w:rsidRPr="00AC26F8">
        <w:t xml:space="preserve">-values were adjusted for multiple testing using </w:t>
      </w:r>
      <w:proofErr w:type="spellStart"/>
      <w:r w:rsidR="00770908" w:rsidRPr="00AC26F8">
        <w:t>Benjamini</w:t>
      </w:r>
      <w:proofErr w:type="spellEnd"/>
      <w:r w:rsidR="00770908" w:rsidRPr="00AC26F8">
        <w:t xml:space="preserve">-Hochberg correction to control the FDR and associations with post-correction </w:t>
      </w:r>
      <w:r w:rsidR="00770908" w:rsidRPr="00AC26F8">
        <w:rPr>
          <w:i/>
        </w:rPr>
        <w:t>P</w:t>
      </w:r>
      <w:r w:rsidR="00770908" w:rsidRPr="00AC26F8">
        <w:t xml:space="preserve">&lt;0.05 were considered significant. When different stratified fecal sample groups are compared for their oral bacteria fractions, we replaced values less than 0.034 with 0.034 in the test. This is because comparing oral bacteria fractions below this threshold is meaningless for detecting significant differences in the total bacterial density between the groups (see </w:t>
      </w:r>
      <w:r w:rsidR="00770908" w:rsidRPr="00AC26F8">
        <w:rPr>
          <w:b/>
          <w:bCs/>
        </w:rPr>
        <w:t>Fig. 3D</w:t>
      </w:r>
      <w:r w:rsidR="00770908" w:rsidRPr="00AC26F8">
        <w:t xml:space="preserve"> in the main text). The </w:t>
      </w:r>
      <w:proofErr w:type="gramStart"/>
      <w:r w:rsidR="00770908" w:rsidRPr="00AC26F8">
        <w:t>Student’s</w:t>
      </w:r>
      <w:proofErr w:type="gramEnd"/>
      <w:r w:rsidR="00770908" w:rsidRPr="00AC26F8">
        <w:t xml:space="preserve"> t-test was used to assess the significance of slopes of linear fits in the scatter plots between bacterial relative abundance and total bacterial or microbiome density. </w:t>
      </w:r>
    </w:p>
    <w:p w14:paraId="78E7BB1A" w14:textId="77777777" w:rsidR="00BB7A98" w:rsidRPr="00AC26F8" w:rsidRDefault="00770908" w:rsidP="000A48DA">
      <w:pPr>
        <w:ind w:firstLine="720"/>
      </w:pPr>
      <w:r w:rsidRPr="00AC26F8">
        <w:t>We used the Cox’s time-varying proportional hazard model to regress fecal dominations of oral bacteria (relative abundance</w:t>
      </w:r>
      <m:oMath>
        <m:r>
          <w:rPr>
            <w:rFonts w:ascii="Cambria Math" w:hAnsi="Cambria Math"/>
          </w:rPr>
          <m:t>≥</m:t>
        </m:r>
      </m:oMath>
      <w:r w:rsidRPr="00AC26F8">
        <w:t xml:space="preserve">30%) as a microbial endpoint of interest against antibiotic administration (aminoglycosides, aztreonam, piperacillin/tazobactam, linezolid, sulfamethoxazole/trimethoprim, cephalosporins, oral vancomycin, intravenous vancomycin, amoxicillin clavulanate, quinolones, metronidazole, doxycycline, clindamycin, macrolide derivatives, carbapenems, tigecycline, other antibiotics) as multivariable predictors. Although the enrichment of oral species in gut microbiome has been linked to liver cirrhosis </w:t>
      </w:r>
      <w:r w:rsidRPr="00AC26F8">
        <w:fldChar w:fldCharType="begin"/>
      </w:r>
      <w:r w:rsidR="00D42550" w:rsidRPr="00AC26F8">
        <w:instrText>ADDIN F1000_CSL_CITATION&lt;~#@#~&gt;[{"DOI":"10.1186/s40168-017-0359-2","First":false,"Last":false,"PMCID":"PMC5645934","PMID":"29041989","author":[{"family":"Dubinkina","given":"Veronika B"},{"family":"Tyakht","given":"Alexander V"},{"family":"Odintsova","given":"Vera Y"},{"family":"Yarygin","given":"Konstantin S"},{"family":"Kovarsky","given":"Boris A"},{"family":"Pavlenko","given":"Alexander V"},{"family":"Ischenko","given":"Dmitry S"},{"family":"Popenko","given":"Anna S"},{"family":"Alexeev","given":"Dmitry G"},{"family":"Taraskina","given":"Anastasiya Y"},{"family":"Nasyrova","given":"Regina F"},{"family":"Krupitsky","given":"Evgeny M"},{"family":"Shalikiani","given":"Nino V"},{"family":"Bakulin","given":"Igor G"},{"family":"Shcherbakov","given":"Petr L"},{"family":"Skorodumova","given":"Lyubov O"},{"family":"Larin","given":"Andrei K"},{"family":"Kostryukova","given":"Elena S"},{"family":"Abdulkhakov","given":"Rustam A"},{"family":"Abdulkhakov","given":"Sayar R"},{"family":"Malanin","given":"Sergey Y"},{"family":"Ismagilova","given":"Ruzilya K"},{"family":"Grigoryeva","given":"Tatiana V"},{"family":"Ilina","given":"Elena N"},{"family":"Govorun","given":"Vadim M"}],"authorYearDisplayFormat":false,"citation-label":"4402640","container-title":"Microbiome","container-title-short":"Microbiome","id":"4402640","invisible":false,"issue":"1","issued":{"date-parts":[["2017","10","17"]]},"journalAbbreviation":"Microbiome","page":"141","suppress-author":false,"title":"Links of gut microbiota composition with alcohol dependence syndrome and alcoholic liver disease.","type":"article-journal","volume":"5"},{"DOI":"10.1038/nature13568","First":false,"Last":false,"PMID":"25079328","abstract":"Liver cirrhosis occurs as a consequence of many chronic liver diseases that are prevalent worldwide. Here we characterize the gut microbiome in liver cirrhosis by comparing 98 patients and 83 healthy control individuals. We build a reference gene set for the cohort containing 2.69 million genes, 36.1% of which are novel. Quantitative metagenomics reveals 75,245 genes that differ in abundance between the patients and healthy individuals (false discovery rate &lt;  0.0001) and can be grouped into 66 clusters representing cognate bacterial species; 28 are enriched in patients and 38 in control individuals. Most (54%) of the patient-enriched, taxonomically assigned species are of buccal origin, suggesting an invasion of the gut from the mouth in liver cirrhosis. Biomarkers specific to liver cirrhosis at gene and function levels are revealed by a comparison with those for type 2 diabetes and inflammatory bowel disease. On the basis of only 15 biomarkers, a highly accurate patient discrimination index is created and validated on an independent cohort. Thus microbiota-targeted biomarkers may be a powerful tool for diagnosis of different diseases. ","author":[{"family":"Qin","given":"Nan"},{"family":"Yang","given":"Fengling"},{"family":"Li","given":"Ang"},{"family":"Prifti","given":"Edi"},{"family":"Chen","given":"Yanfei"},{"family":"Shao","given":"Li"},{"family":"Guo","given":"Jing"},{"family":"Le Chatelier","given":"Emmanuelle"},{"family":"Yao","given":"Jian"},{"family":"Wu","given":"Lingjiao"},{"family":"Zhou","given":"Jiawei"},{"family":"Ni","given":"Shujun"},{"family":"Liu","given":"Lin"},{"family":"Pons","given":"Nicolas"},{"family":"Batto","given":"Jean Michel"},{"family":"Kennedy","given":"Sean P"},{"family":"Leonard","given":"Pierre"},{"family":"Yuan","given":"Chunhui"},{"family":"Ding","given":"Wenchao"},{"family":"Chen","given":"Yuanting"},{"family":"Hu","given":"Xinjun"},{"family":"Zheng","given":"Beiwen"},{"family":"Qian","given":"Guirong"},{"family":"Xu","given":"Wei"},{"family":"Ehrlich","given":"S Dusko"},{"family":"Zheng","given":"Shusen"},{"family":"Li","given":"Lanjuan"}],"authorYearDisplayFormat":false,"citation-label":"1004283","container-title":"Nature","container-title-short":"Nature","id":"1004283","invisible":false,"issue":"7516","issued":{"date-parts":[["2014","9","4"]]},"journalAbbreviation":"Nature","page":"59-64","suppress-author":false,"title":"Alterations of the human gut microbiome in liver cirrhosis.","type":"article-journal","volume":"513"}]</w:instrText>
      </w:r>
      <w:r w:rsidRPr="00AC26F8">
        <w:fldChar w:fldCharType="separate"/>
      </w:r>
      <w:r w:rsidR="00D42550" w:rsidRPr="00AC26F8">
        <w:t>(Dubinkina et al., 2017; Qin et al., 2014)</w:t>
      </w:r>
      <w:r w:rsidRPr="00AC26F8">
        <w:fldChar w:fldCharType="end"/>
      </w:r>
      <w:r w:rsidRPr="00AC26F8">
        <w:t xml:space="preserve">, liver dysfunction such as altered bile acid secretion is less likely a causal factor for </w:t>
      </w:r>
      <w:proofErr w:type="spellStart"/>
      <w:r w:rsidRPr="00AC26F8">
        <w:t>allo</w:t>
      </w:r>
      <w:proofErr w:type="spellEnd"/>
      <w:r w:rsidRPr="00AC26F8">
        <w:t xml:space="preserve">-HCT patients since the collateral damage on liver caused by the pretransplant regimen is not as severe and patients with severe liver disease would not undergo transplantation. Next, we again examined domination of oral bacteria in fecal samples, this time as a univariable predictor of </w:t>
      </w:r>
      <w:r w:rsidRPr="00AC26F8">
        <w:rPr>
          <w:i/>
        </w:rPr>
        <w:t>Enterococcus</w:t>
      </w:r>
      <w:r w:rsidRPr="00AC26F8">
        <w:t xml:space="preserve"> infection using the same time-varying Cox’s hazard model. Penalty was not added for all Cox hazard calculations. The oral domination states in missing samples were imputed as the same as their nearest preceding samples within 4 days</w:t>
      </w:r>
      <w:r w:rsidR="008A1577" w:rsidRPr="00AC26F8">
        <w:t xml:space="preserve"> </w:t>
      </w:r>
      <w:r w:rsidRPr="00AC26F8">
        <w:t xml:space="preserve">and assumed false if their nearest preceding samples are 5 or more days earlier. For survival analysis of mortality, we looked at the most common likely origin of fecal samples collected between day 0 and engraftment, as the exposure. Outcome analysis started at engraftment. To compare overall survival Kaplan-Meier curves were plotted and between-group </w:t>
      </w:r>
      <w:r w:rsidRPr="00AC26F8">
        <w:rPr>
          <w:i/>
          <w:iCs/>
        </w:rPr>
        <w:t>P</w:t>
      </w:r>
      <w:r w:rsidRPr="00AC26F8">
        <w:t>-values were calculated using Wald test.</w:t>
      </w:r>
    </w:p>
    <w:p w14:paraId="279225BE" w14:textId="3E44E69E" w:rsidR="00BB7A98" w:rsidRPr="00AC26F8" w:rsidRDefault="00BB7A98" w:rsidP="000A48DA">
      <w:pPr>
        <w:ind w:firstLine="720"/>
      </w:pPr>
      <w:r w:rsidRPr="00AC26F8">
        <w:t xml:space="preserve">All statistical analyses were performed using Python v3.7.9. Information on the statistical tests and simulations can be found in the figure legends and in the corresponding Method Details. </w:t>
      </w:r>
    </w:p>
    <w:p w14:paraId="2683F921" w14:textId="2CBEB840" w:rsidR="00770908" w:rsidRPr="00AC26F8" w:rsidRDefault="00770908" w:rsidP="000A48DA">
      <w:pPr>
        <w:ind w:firstLine="720"/>
      </w:pPr>
    </w:p>
    <w:p w14:paraId="5B31379E" w14:textId="77777777" w:rsidR="000134A7" w:rsidRPr="00AC26F8" w:rsidRDefault="000134A7" w:rsidP="000A48DA">
      <w:pPr>
        <w:pStyle w:val="Refhead"/>
      </w:pPr>
      <w:r w:rsidRPr="00AC26F8">
        <w:br w:type="page"/>
      </w:r>
    </w:p>
    <w:p w14:paraId="3E6DC961" w14:textId="1D8A3C1F" w:rsidR="00B3451F" w:rsidRPr="00AC26F8" w:rsidRDefault="00B3451F" w:rsidP="000A48DA">
      <w:pPr>
        <w:pStyle w:val="Refhead"/>
      </w:pPr>
      <w:r w:rsidRPr="00AC26F8">
        <w:lastRenderedPageBreak/>
        <w:t>REFERENCES</w:t>
      </w:r>
    </w:p>
    <w:p w14:paraId="1A4A2176" w14:textId="77777777" w:rsidR="005D4EDE" w:rsidRPr="00AC26F8" w:rsidRDefault="005D4EDE" w:rsidP="000A48DA">
      <w:pPr>
        <w:widowControl w:val="0"/>
        <w:autoSpaceDE w:val="0"/>
        <w:autoSpaceDN w:val="0"/>
        <w:adjustRightInd w:val="0"/>
        <w:rPr>
          <w:noProof/>
        </w:rPr>
      </w:pPr>
    </w:p>
    <w:p w14:paraId="28F27800" w14:textId="77777777" w:rsidR="005D4EDE" w:rsidRPr="00AC26F8" w:rsidRDefault="005D4EDE" w:rsidP="000A48DA">
      <w:pPr>
        <w:widowControl w:val="0"/>
        <w:autoSpaceDE w:val="0"/>
        <w:autoSpaceDN w:val="0"/>
        <w:adjustRightInd w:val="0"/>
        <w:rPr>
          <w:noProof/>
        </w:rPr>
      </w:pPr>
      <w:r w:rsidRPr="00AC26F8">
        <w:rPr>
          <w:noProof/>
        </w:rPr>
        <w:t xml:space="preserve">Alneberg, J., Bjarnason, B.S., de Bruijn, I., Schirmer, M., Quick, J., Ijaz, U.Z., Lahti, L., Loman, N.J., Andersson, A.F., and Quince, C. (2014). Binning metagenomic contigs by coverage and composition. Nat. Methods </w:t>
      </w:r>
      <w:r w:rsidRPr="00AC26F8">
        <w:rPr>
          <w:i/>
          <w:iCs/>
          <w:noProof/>
        </w:rPr>
        <w:t>11</w:t>
      </w:r>
      <w:r w:rsidRPr="00AC26F8">
        <w:rPr>
          <w:noProof/>
        </w:rPr>
        <w:t>, 1144–1146.</w:t>
      </w:r>
    </w:p>
    <w:p w14:paraId="78F25118" w14:textId="77777777" w:rsidR="005D4EDE" w:rsidRPr="00AC26F8" w:rsidRDefault="005D4EDE" w:rsidP="000A48DA">
      <w:pPr>
        <w:widowControl w:val="0"/>
        <w:autoSpaceDE w:val="0"/>
        <w:autoSpaceDN w:val="0"/>
        <w:adjustRightInd w:val="0"/>
        <w:rPr>
          <w:noProof/>
        </w:rPr>
      </w:pPr>
      <w:r w:rsidRPr="00AC26F8">
        <w:rPr>
          <w:noProof/>
        </w:rPr>
        <w:t xml:space="preserve">Atarashi, K., Suda, W., Luo, C., Kawaguchi, T., Motoo, I., Narushima, S., Kiguchi, Y., Yasuma, K., Watanabe, E., Tanoue, T., et al. (2017). Ectopic colonization of oral bacteria in the intestine drives TH1 cell induction and inflammation. Science </w:t>
      </w:r>
      <w:r w:rsidRPr="00AC26F8">
        <w:rPr>
          <w:i/>
          <w:iCs/>
          <w:noProof/>
        </w:rPr>
        <w:t>358</w:t>
      </w:r>
      <w:r w:rsidRPr="00AC26F8">
        <w:rPr>
          <w:noProof/>
        </w:rPr>
        <w:t>, 359–365.</w:t>
      </w:r>
    </w:p>
    <w:p w14:paraId="031DEF4C" w14:textId="77777777" w:rsidR="005D4EDE" w:rsidRPr="00AC26F8" w:rsidRDefault="005D4EDE" w:rsidP="000A48DA">
      <w:pPr>
        <w:widowControl w:val="0"/>
        <w:autoSpaceDE w:val="0"/>
        <w:autoSpaceDN w:val="0"/>
        <w:adjustRightInd w:val="0"/>
        <w:rPr>
          <w:noProof/>
        </w:rPr>
      </w:pPr>
      <w:r w:rsidRPr="00AC26F8">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AC26F8">
        <w:rPr>
          <w:i/>
          <w:iCs/>
          <w:noProof/>
        </w:rPr>
        <w:t>25</w:t>
      </w:r>
      <w:r w:rsidRPr="00AC26F8">
        <w:rPr>
          <w:noProof/>
        </w:rPr>
        <w:t>, 1164–1171.</w:t>
      </w:r>
    </w:p>
    <w:p w14:paraId="2E71E78A" w14:textId="77777777" w:rsidR="005D4EDE" w:rsidRPr="00AC26F8" w:rsidRDefault="005D4EDE" w:rsidP="000A48DA">
      <w:pPr>
        <w:widowControl w:val="0"/>
        <w:autoSpaceDE w:val="0"/>
        <w:autoSpaceDN w:val="0"/>
        <w:adjustRightInd w:val="0"/>
        <w:rPr>
          <w:noProof/>
        </w:rPr>
      </w:pPr>
      <w:r w:rsidRPr="00AC26F8">
        <w:rPr>
          <w:noProof/>
        </w:rPr>
        <w:t xml:space="preserve">Brown, C.T., Olm, M.R., Thomas, B.C., and Banfield, J.F. (2016). Measurement of bacterial replication rates in microbial communities. Nat. Biotechnol. </w:t>
      </w:r>
      <w:r w:rsidRPr="00AC26F8">
        <w:rPr>
          <w:i/>
          <w:iCs/>
          <w:noProof/>
        </w:rPr>
        <w:t>34</w:t>
      </w:r>
      <w:r w:rsidRPr="00AC26F8">
        <w:rPr>
          <w:noProof/>
        </w:rPr>
        <w:t>, 1256–1263.</w:t>
      </w:r>
    </w:p>
    <w:p w14:paraId="62CC6410" w14:textId="77777777" w:rsidR="005D4EDE" w:rsidRPr="00AC26F8" w:rsidRDefault="005D4EDE" w:rsidP="000A48DA">
      <w:pPr>
        <w:widowControl w:val="0"/>
        <w:autoSpaceDE w:val="0"/>
        <w:autoSpaceDN w:val="0"/>
        <w:adjustRightInd w:val="0"/>
        <w:rPr>
          <w:noProof/>
        </w:rPr>
      </w:pPr>
      <w:r w:rsidRPr="00AC26F8">
        <w:rPr>
          <w:noProof/>
        </w:rPr>
        <w:t xml:space="preserve">Callahan, B.J., McMurdie, P.J., Rosen, M.J., Han, A.W., Johnson, A.J.A., and Holmes, S.P. (2016). DADA2: High-resolution sample inference from Illumina amplicon data. Nat. Methods </w:t>
      </w:r>
      <w:r w:rsidRPr="00AC26F8">
        <w:rPr>
          <w:i/>
          <w:iCs/>
          <w:noProof/>
        </w:rPr>
        <w:t>13</w:t>
      </w:r>
      <w:r w:rsidRPr="00AC26F8">
        <w:rPr>
          <w:noProof/>
        </w:rPr>
        <w:t>, 581–583.</w:t>
      </w:r>
    </w:p>
    <w:p w14:paraId="56279CDE" w14:textId="77777777" w:rsidR="005D4EDE" w:rsidRPr="00AC26F8" w:rsidRDefault="005D4EDE" w:rsidP="000A48DA">
      <w:pPr>
        <w:widowControl w:val="0"/>
        <w:autoSpaceDE w:val="0"/>
        <w:autoSpaceDN w:val="0"/>
        <w:adjustRightInd w:val="0"/>
        <w:rPr>
          <w:noProof/>
        </w:rPr>
      </w:pPr>
      <w:r w:rsidRPr="00AC26F8">
        <w:rPr>
          <w:noProof/>
        </w:rPr>
        <w:t xml:space="preserve">Carr, V.R., Witherden, E.A., Lee, S., Shoaie, S., Mullany, P., Proctor, G.B., Gomez-Cabrero, D., and Moyes, D.L. (2020). Abundance and diversity of resistomes differ between healthy human oral cavities and gut. Nat. Commun. </w:t>
      </w:r>
      <w:r w:rsidRPr="00AC26F8">
        <w:rPr>
          <w:i/>
          <w:iCs/>
          <w:noProof/>
        </w:rPr>
        <w:t>11</w:t>
      </w:r>
      <w:r w:rsidRPr="00AC26F8">
        <w:rPr>
          <w:noProof/>
        </w:rPr>
        <w:t>, 693.</w:t>
      </w:r>
    </w:p>
    <w:p w14:paraId="48B9CF6F" w14:textId="77777777" w:rsidR="005D4EDE" w:rsidRPr="00AC26F8" w:rsidRDefault="005D4EDE" w:rsidP="000A48DA">
      <w:pPr>
        <w:widowControl w:val="0"/>
        <w:autoSpaceDE w:val="0"/>
        <w:autoSpaceDN w:val="0"/>
        <w:adjustRightInd w:val="0"/>
        <w:rPr>
          <w:noProof/>
        </w:rPr>
      </w:pPr>
      <w:r w:rsidRPr="00AC26F8">
        <w:rPr>
          <w:noProof/>
        </w:rPr>
        <w:t xml:space="preserve">Chu, D.M., Ma, J., Prince, A.L., Antony, K.M., Seferovic, M.D., and Aagaard, K.M. (2017). Maturation of the infant microbiome community structure and function across multiple body sites and in relation to mode of delivery. Nat. Med. </w:t>
      </w:r>
      <w:r w:rsidRPr="00AC26F8">
        <w:rPr>
          <w:i/>
          <w:iCs/>
          <w:noProof/>
        </w:rPr>
        <w:t>23</w:t>
      </w:r>
      <w:r w:rsidRPr="00AC26F8">
        <w:rPr>
          <w:noProof/>
        </w:rPr>
        <w:t>, 314–326.</w:t>
      </w:r>
    </w:p>
    <w:p w14:paraId="1B57A68D" w14:textId="77777777" w:rsidR="005D4EDE" w:rsidRPr="00AC26F8" w:rsidRDefault="005D4EDE" w:rsidP="000A48DA">
      <w:pPr>
        <w:widowControl w:val="0"/>
        <w:autoSpaceDE w:val="0"/>
        <w:autoSpaceDN w:val="0"/>
        <w:adjustRightInd w:val="0"/>
        <w:rPr>
          <w:noProof/>
        </w:rPr>
      </w:pPr>
      <w:r w:rsidRPr="00AC26F8">
        <w:rPr>
          <w:noProof/>
        </w:rPr>
        <w:t xml:space="preserve">Contijoch, E.J., Britton, G.J., Yang, C., Mogno, I., Li, Z., Ng, R., Llewellyn, S.R., Hira, S., Johnson, C., Rabinowitz, K.M., et al. (2019). Gut microbiota density influences host physiology and is shaped by host and microbial factors. Elife </w:t>
      </w:r>
      <w:r w:rsidRPr="00AC26F8">
        <w:rPr>
          <w:i/>
          <w:iCs/>
          <w:noProof/>
        </w:rPr>
        <w:t>8</w:t>
      </w:r>
      <w:r w:rsidRPr="00AC26F8">
        <w:rPr>
          <w:noProof/>
        </w:rPr>
        <w:t>.</w:t>
      </w:r>
    </w:p>
    <w:p w14:paraId="0C9D1ECE" w14:textId="77777777" w:rsidR="005D4EDE" w:rsidRPr="00AC26F8" w:rsidRDefault="005D4EDE" w:rsidP="000A48DA">
      <w:pPr>
        <w:widowControl w:val="0"/>
        <w:autoSpaceDE w:val="0"/>
        <w:autoSpaceDN w:val="0"/>
        <w:adjustRightInd w:val="0"/>
        <w:rPr>
          <w:noProof/>
        </w:rPr>
      </w:pPr>
      <w:r w:rsidRPr="00AC26F8">
        <w:rPr>
          <w:noProof/>
        </w:rPr>
        <w:t xml:space="preserve">Costello, E.K., Lauber, C.L., Hamady, M., Fierer, N., Gordon, J.I., and Knight, R. (2009). Bacterial community variation in human body habitats across space and time. Science </w:t>
      </w:r>
      <w:r w:rsidRPr="00AC26F8">
        <w:rPr>
          <w:i/>
          <w:iCs/>
          <w:noProof/>
        </w:rPr>
        <w:t>326</w:t>
      </w:r>
      <w:r w:rsidRPr="00AC26F8">
        <w:rPr>
          <w:noProof/>
        </w:rPr>
        <w:t>, 1694–1697.</w:t>
      </w:r>
    </w:p>
    <w:p w14:paraId="02B3856E" w14:textId="0704045F" w:rsidR="005D4EDE" w:rsidRPr="00AC26F8" w:rsidRDefault="005D4EDE" w:rsidP="000A48DA">
      <w:pPr>
        <w:widowControl w:val="0"/>
        <w:autoSpaceDE w:val="0"/>
        <w:autoSpaceDN w:val="0"/>
        <w:adjustRightInd w:val="0"/>
        <w:rPr>
          <w:noProof/>
        </w:rPr>
      </w:pPr>
      <w:r w:rsidRPr="00AC26F8">
        <w:rPr>
          <w:noProof/>
        </w:rPr>
        <w:t>Davidson</w:t>
      </w:r>
      <w:r w:rsidR="008C4D52" w:rsidRPr="00AC26F8">
        <w:rPr>
          <w:noProof/>
        </w:rPr>
        <w:t>-Pilon</w:t>
      </w:r>
      <w:r w:rsidRPr="00AC26F8">
        <w:rPr>
          <w:noProof/>
        </w:rPr>
        <w:t>,</w:t>
      </w:r>
      <w:r w:rsidR="008C4D52" w:rsidRPr="00AC26F8">
        <w:rPr>
          <w:noProof/>
        </w:rPr>
        <w:t xml:space="preserve"> C.</w:t>
      </w:r>
      <w:r w:rsidRPr="00AC26F8">
        <w:rPr>
          <w:noProof/>
        </w:rPr>
        <w:t xml:space="preserve"> </w:t>
      </w:r>
      <w:r w:rsidR="008C4D52" w:rsidRPr="00AC26F8">
        <w:rPr>
          <w:noProof/>
        </w:rPr>
        <w:t xml:space="preserve">(2019). </w:t>
      </w:r>
      <w:r w:rsidRPr="00AC26F8">
        <w:rPr>
          <w:noProof/>
        </w:rPr>
        <w:t xml:space="preserve">lifelines: survival analysis in Python. </w:t>
      </w:r>
      <w:r w:rsidR="008C4D52" w:rsidRPr="00AC26F8">
        <w:rPr>
          <w:noProof/>
        </w:rPr>
        <w:t xml:space="preserve">J. Open Source Softw. </w:t>
      </w:r>
      <w:r w:rsidR="008C4D52" w:rsidRPr="00AC26F8">
        <w:rPr>
          <w:i/>
          <w:iCs/>
          <w:noProof/>
        </w:rPr>
        <w:t>4</w:t>
      </w:r>
      <w:r w:rsidR="008C4D52" w:rsidRPr="00AC26F8">
        <w:rPr>
          <w:noProof/>
        </w:rPr>
        <w:t>, 1317.</w:t>
      </w:r>
    </w:p>
    <w:p w14:paraId="3C12701A" w14:textId="77777777" w:rsidR="005D4EDE" w:rsidRPr="00AC26F8" w:rsidRDefault="005D4EDE" w:rsidP="000A48DA">
      <w:pPr>
        <w:widowControl w:val="0"/>
        <w:autoSpaceDE w:val="0"/>
        <w:autoSpaceDN w:val="0"/>
        <w:adjustRightInd w:val="0"/>
        <w:rPr>
          <w:noProof/>
        </w:rPr>
      </w:pPr>
      <w:r w:rsidRPr="00AC26F8">
        <w:rPr>
          <w:noProof/>
        </w:rPr>
        <w:t xml:space="preserve">Davis, J.J., Wattam, A.R., Aziz, R.K., Brettin, T., Butler, R., Butler, R.M., Chlenski, P., Conrad, N., Dickerman, A., Dietrich, E.M., et al. (2020). The PATRIC Bioinformatics Resource Center: expanding data and analysis capabilities. Nucleic Acids Res. </w:t>
      </w:r>
      <w:r w:rsidRPr="00AC26F8">
        <w:rPr>
          <w:i/>
          <w:iCs/>
          <w:noProof/>
        </w:rPr>
        <w:t>48</w:t>
      </w:r>
      <w:r w:rsidRPr="00AC26F8">
        <w:rPr>
          <w:noProof/>
        </w:rPr>
        <w:t>, D606–D612.</w:t>
      </w:r>
    </w:p>
    <w:p w14:paraId="2A63768E" w14:textId="77777777" w:rsidR="005D4EDE" w:rsidRPr="00AC26F8" w:rsidRDefault="005D4EDE" w:rsidP="000A48DA">
      <w:pPr>
        <w:widowControl w:val="0"/>
        <w:autoSpaceDE w:val="0"/>
        <w:autoSpaceDN w:val="0"/>
        <w:adjustRightInd w:val="0"/>
        <w:rPr>
          <w:noProof/>
        </w:rPr>
      </w:pPr>
      <w:r w:rsidRPr="00AC26F8">
        <w:rPr>
          <w:noProof/>
        </w:rPr>
        <w:t xml:space="preserve">Deo, P.N., and Deshmukh, R. (2019). Oral microbiome: Unveiling the fundamentals. J. Oral Maxillofac. Pathol. </w:t>
      </w:r>
      <w:r w:rsidRPr="00AC26F8">
        <w:rPr>
          <w:i/>
          <w:iCs/>
          <w:noProof/>
        </w:rPr>
        <w:t>23</w:t>
      </w:r>
      <w:r w:rsidRPr="00AC26F8">
        <w:rPr>
          <w:noProof/>
        </w:rPr>
        <w:t>, 122–128.</w:t>
      </w:r>
    </w:p>
    <w:p w14:paraId="44C7FFA6" w14:textId="77777777" w:rsidR="005D4EDE" w:rsidRPr="00AC26F8" w:rsidRDefault="005D4EDE" w:rsidP="000A48DA">
      <w:pPr>
        <w:widowControl w:val="0"/>
        <w:autoSpaceDE w:val="0"/>
        <w:autoSpaceDN w:val="0"/>
        <w:adjustRightInd w:val="0"/>
        <w:rPr>
          <w:noProof/>
        </w:rPr>
      </w:pPr>
      <w:r w:rsidRPr="00AC26F8">
        <w:rPr>
          <w:noProof/>
        </w:rPr>
        <w:t xml:space="preserve">DeSantis, T.Z., Hugenholtz, P., Larsen, N., Rojas, M., Brodie, E.L., Keller, K., Huber, T., Dalevi, D., Hu, P., and Andersen, G.L. (2006). Greengenes, a chimera-checked 16S rRNA gene database and workbench compatible with ARB. Appl. Environ. Microbiol. </w:t>
      </w:r>
      <w:r w:rsidRPr="00AC26F8">
        <w:rPr>
          <w:i/>
          <w:iCs/>
          <w:noProof/>
        </w:rPr>
        <w:t>72</w:t>
      </w:r>
      <w:r w:rsidRPr="00AC26F8">
        <w:rPr>
          <w:noProof/>
        </w:rPr>
        <w:t>, 5069–5072.</w:t>
      </w:r>
    </w:p>
    <w:p w14:paraId="47A769E2" w14:textId="77777777" w:rsidR="005D4EDE" w:rsidRPr="00AC26F8" w:rsidRDefault="005D4EDE" w:rsidP="000A48DA">
      <w:pPr>
        <w:widowControl w:val="0"/>
        <w:autoSpaceDE w:val="0"/>
        <w:autoSpaceDN w:val="0"/>
        <w:adjustRightInd w:val="0"/>
        <w:rPr>
          <w:noProof/>
        </w:rPr>
      </w:pPr>
      <w:r w:rsidRPr="00AC26F8">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AC26F8">
        <w:rPr>
          <w:i/>
          <w:iCs/>
          <w:noProof/>
        </w:rPr>
        <w:t>5</w:t>
      </w:r>
      <w:r w:rsidRPr="00AC26F8">
        <w:rPr>
          <w:noProof/>
        </w:rPr>
        <w:t>, 141.</w:t>
      </w:r>
    </w:p>
    <w:p w14:paraId="7C95D020" w14:textId="77777777" w:rsidR="005D4EDE" w:rsidRPr="00AC26F8" w:rsidRDefault="005D4EDE" w:rsidP="000A48DA">
      <w:pPr>
        <w:widowControl w:val="0"/>
        <w:autoSpaceDE w:val="0"/>
        <w:autoSpaceDN w:val="0"/>
        <w:adjustRightInd w:val="0"/>
        <w:rPr>
          <w:noProof/>
        </w:rPr>
      </w:pPr>
      <w:r w:rsidRPr="00AC26F8">
        <w:rPr>
          <w:noProof/>
        </w:rPr>
        <w:t xml:space="preserve">Duvallet, C., Gibbons, S.M., Gurry, T., Irizarry, R.A., and Alm, E.J. (2017). Meta-analysis of gut microbiome studies identifies disease-specific and shared responses. Nat. Commun. </w:t>
      </w:r>
      <w:r w:rsidRPr="00AC26F8">
        <w:rPr>
          <w:i/>
          <w:iCs/>
          <w:noProof/>
        </w:rPr>
        <w:t>8</w:t>
      </w:r>
      <w:r w:rsidRPr="00AC26F8">
        <w:rPr>
          <w:noProof/>
        </w:rPr>
        <w:t>, 1784.</w:t>
      </w:r>
    </w:p>
    <w:p w14:paraId="1A5E5157" w14:textId="77777777" w:rsidR="005D4EDE" w:rsidRPr="00AC26F8" w:rsidRDefault="005D4EDE" w:rsidP="000A48DA">
      <w:pPr>
        <w:widowControl w:val="0"/>
        <w:autoSpaceDE w:val="0"/>
        <w:autoSpaceDN w:val="0"/>
        <w:adjustRightInd w:val="0"/>
        <w:rPr>
          <w:noProof/>
        </w:rPr>
      </w:pPr>
      <w:r w:rsidRPr="00AC26F8">
        <w:rPr>
          <w:noProof/>
        </w:rPr>
        <w:t xml:space="preserve">Eckburg, P.B., Bik, E.M., Bernstein, C.N., Purdom, E., Dethlefsen, L., Sargent, M., Gill, S.R., Nelson, K.E., and Relman, D.A. (2005). Diversity of the human intestinal microbial flora. Science </w:t>
      </w:r>
      <w:r w:rsidRPr="00AC26F8">
        <w:rPr>
          <w:i/>
          <w:iCs/>
          <w:noProof/>
        </w:rPr>
        <w:t>308</w:t>
      </w:r>
      <w:r w:rsidRPr="00AC26F8">
        <w:rPr>
          <w:noProof/>
        </w:rPr>
        <w:t>, 1635–1638.</w:t>
      </w:r>
    </w:p>
    <w:p w14:paraId="2F6337DF" w14:textId="77777777" w:rsidR="005D4EDE" w:rsidRPr="00AC26F8" w:rsidRDefault="005D4EDE" w:rsidP="000A48DA">
      <w:pPr>
        <w:widowControl w:val="0"/>
        <w:autoSpaceDE w:val="0"/>
        <w:autoSpaceDN w:val="0"/>
        <w:adjustRightInd w:val="0"/>
        <w:rPr>
          <w:noProof/>
        </w:rPr>
      </w:pPr>
      <w:r w:rsidRPr="00AC26F8">
        <w:rPr>
          <w:noProof/>
        </w:rPr>
        <w:lastRenderedPageBreak/>
        <w:t xml:space="preserve">Franzosa, E.A., Sirota-Madi, A., Avila-Pacheco, J., Fornelos, N., Haiser, H.J., Reinker, S., Vatanen, T., Hall, A.B., Mallick, H., McIver, L.J., et al. (2019). Gut microbiome structure and metabolic activity in inflammatory bowel disease. Nat. Microbiol. </w:t>
      </w:r>
      <w:r w:rsidRPr="00AC26F8">
        <w:rPr>
          <w:i/>
          <w:iCs/>
          <w:noProof/>
        </w:rPr>
        <w:t>4</w:t>
      </w:r>
      <w:r w:rsidRPr="00AC26F8">
        <w:rPr>
          <w:noProof/>
        </w:rPr>
        <w:t>, 293–305.</w:t>
      </w:r>
    </w:p>
    <w:p w14:paraId="0C632182" w14:textId="77777777" w:rsidR="005D4EDE" w:rsidRPr="00AC26F8" w:rsidRDefault="005D4EDE" w:rsidP="000A48DA">
      <w:pPr>
        <w:widowControl w:val="0"/>
        <w:autoSpaceDE w:val="0"/>
        <w:autoSpaceDN w:val="0"/>
        <w:adjustRightInd w:val="0"/>
        <w:rPr>
          <w:noProof/>
        </w:rPr>
      </w:pPr>
      <w:r w:rsidRPr="00AC26F8">
        <w:rPr>
          <w:noProof/>
        </w:rPr>
        <w:t xml:space="preserve">Gevers, D., Kugathasan, S., Denson, L.A., Vázquez-Baeza, Y., Van Treuren, W., Ren, B., Schwager, E., Knights, D., Song, S.J., Yassour, M., et al. (2014). The treatment-naive microbiome in new-onset Crohn’s disease. Cell Host Microbe </w:t>
      </w:r>
      <w:r w:rsidRPr="00AC26F8">
        <w:rPr>
          <w:i/>
          <w:iCs/>
          <w:noProof/>
        </w:rPr>
        <w:t>15</w:t>
      </w:r>
      <w:r w:rsidRPr="00AC26F8">
        <w:rPr>
          <w:noProof/>
        </w:rPr>
        <w:t>, 382–392.</w:t>
      </w:r>
    </w:p>
    <w:p w14:paraId="46261B52" w14:textId="77777777" w:rsidR="005D4EDE" w:rsidRPr="00AC26F8" w:rsidRDefault="005D4EDE" w:rsidP="000A48DA">
      <w:pPr>
        <w:widowControl w:val="0"/>
        <w:autoSpaceDE w:val="0"/>
        <w:autoSpaceDN w:val="0"/>
        <w:adjustRightInd w:val="0"/>
        <w:rPr>
          <w:noProof/>
        </w:rPr>
      </w:pPr>
      <w:r w:rsidRPr="00AC26F8">
        <w:rPr>
          <w:noProof/>
        </w:rPr>
        <w:t xml:space="preserve">Goyal, A., Dubinkina, V., and Maslov, S. (2018). Multiple stable states in microbial communities explained by the stable marriage problem. ISME J. </w:t>
      </w:r>
      <w:r w:rsidRPr="00AC26F8">
        <w:rPr>
          <w:i/>
          <w:iCs/>
          <w:noProof/>
        </w:rPr>
        <w:t>12</w:t>
      </w:r>
      <w:r w:rsidRPr="00AC26F8">
        <w:rPr>
          <w:noProof/>
        </w:rPr>
        <w:t>, 2823–2834.</w:t>
      </w:r>
    </w:p>
    <w:p w14:paraId="3EF2E8BD" w14:textId="77777777" w:rsidR="005D4EDE" w:rsidRPr="00AC26F8" w:rsidRDefault="005D4EDE" w:rsidP="000A48DA">
      <w:pPr>
        <w:widowControl w:val="0"/>
        <w:autoSpaceDE w:val="0"/>
        <w:autoSpaceDN w:val="0"/>
        <w:adjustRightInd w:val="0"/>
        <w:rPr>
          <w:noProof/>
        </w:rPr>
      </w:pPr>
      <w:r w:rsidRPr="00AC26F8">
        <w:rPr>
          <w:noProof/>
        </w:rPr>
        <w:t>Ho, T.K. (1995). Random decision forests. Proceedings of 3rd International Conference On.</w:t>
      </w:r>
    </w:p>
    <w:p w14:paraId="07D76D3C" w14:textId="77777777" w:rsidR="005D4EDE" w:rsidRPr="00AC26F8" w:rsidRDefault="005D4EDE" w:rsidP="000A48DA">
      <w:pPr>
        <w:widowControl w:val="0"/>
        <w:autoSpaceDE w:val="0"/>
        <w:autoSpaceDN w:val="0"/>
        <w:adjustRightInd w:val="0"/>
        <w:rPr>
          <w:noProof/>
        </w:rPr>
      </w:pPr>
      <w:r w:rsidRPr="00AC26F8">
        <w:rPr>
          <w:noProof/>
        </w:rPr>
        <w:t xml:space="preserve">Human Microbiome Project Consortium (2012). Structure, function and diversity of the healthy human microbiome. Nature </w:t>
      </w:r>
      <w:r w:rsidRPr="00AC26F8">
        <w:rPr>
          <w:i/>
          <w:iCs/>
          <w:noProof/>
        </w:rPr>
        <w:t>486</w:t>
      </w:r>
      <w:r w:rsidRPr="00AC26F8">
        <w:rPr>
          <w:noProof/>
        </w:rPr>
        <w:t>, 207–214.</w:t>
      </w:r>
    </w:p>
    <w:p w14:paraId="6E8650B7" w14:textId="77777777" w:rsidR="005D4EDE" w:rsidRPr="00AC26F8" w:rsidRDefault="005D4EDE" w:rsidP="000A48DA">
      <w:pPr>
        <w:widowControl w:val="0"/>
        <w:autoSpaceDE w:val="0"/>
        <w:autoSpaceDN w:val="0"/>
        <w:adjustRightInd w:val="0"/>
        <w:rPr>
          <w:noProof/>
        </w:rPr>
      </w:pPr>
      <w:r w:rsidRPr="00AC26F8">
        <w:rPr>
          <w:noProof/>
        </w:rPr>
        <w:t xml:space="preserve">Kang, D.D., Li, F., Kirton, E., Thomas, A., Egan, R., An, H., and Wang, Z. (2019). MetaBAT 2: an adaptive binning algorithm for robust and efficient genome reconstruction from metagenome assemblies. PeerJ </w:t>
      </w:r>
      <w:r w:rsidRPr="00AC26F8">
        <w:rPr>
          <w:i/>
          <w:iCs/>
          <w:noProof/>
        </w:rPr>
        <w:t>7</w:t>
      </w:r>
      <w:r w:rsidRPr="00AC26F8">
        <w:rPr>
          <w:noProof/>
        </w:rPr>
        <w:t>, e7359.</w:t>
      </w:r>
    </w:p>
    <w:p w14:paraId="31D365FB" w14:textId="77777777" w:rsidR="005D4EDE" w:rsidRPr="00AC26F8" w:rsidRDefault="005D4EDE" w:rsidP="000A48DA">
      <w:pPr>
        <w:widowControl w:val="0"/>
        <w:autoSpaceDE w:val="0"/>
        <w:autoSpaceDN w:val="0"/>
        <w:adjustRightInd w:val="0"/>
        <w:rPr>
          <w:noProof/>
        </w:rPr>
      </w:pPr>
      <w:r w:rsidRPr="00AC26F8">
        <w:rPr>
          <w:noProof/>
        </w:rPr>
        <w:t xml:space="preserve">Kitamoto, S., Nagao-Kitamoto, H., Hein, R., Schmidt, T.M., and Kamada, N. (2020a). The Bacterial Connection between the Oral Cavity and the Gut Diseases. J. Dent. Res. </w:t>
      </w:r>
      <w:r w:rsidRPr="00AC26F8">
        <w:rPr>
          <w:i/>
          <w:iCs/>
          <w:noProof/>
        </w:rPr>
        <w:t>99</w:t>
      </w:r>
      <w:r w:rsidRPr="00AC26F8">
        <w:rPr>
          <w:noProof/>
        </w:rPr>
        <w:t>, 1021–1029.</w:t>
      </w:r>
    </w:p>
    <w:p w14:paraId="15FC1E6F" w14:textId="77777777" w:rsidR="005D4EDE" w:rsidRPr="00AC26F8" w:rsidRDefault="005D4EDE" w:rsidP="000A48DA">
      <w:pPr>
        <w:widowControl w:val="0"/>
        <w:autoSpaceDE w:val="0"/>
        <w:autoSpaceDN w:val="0"/>
        <w:adjustRightInd w:val="0"/>
        <w:rPr>
          <w:noProof/>
        </w:rPr>
      </w:pPr>
      <w:r w:rsidRPr="00AC26F8">
        <w:rPr>
          <w:noProof/>
        </w:rPr>
        <w:t xml:space="preserve">Kitamoto, S., Nagao-Kitamoto, H., Jiao, Y., Gillilland, M.G., Hayashi, A., Imai, J., Sugihara, K., Miyoshi, M., Brazil, J.C., Kuffa, P., et al. (2020b). The Intermucosal Connection between the Mouth and Gut in Commensal Pathobiont-Driven Colitis. Cell </w:t>
      </w:r>
      <w:r w:rsidRPr="00AC26F8">
        <w:rPr>
          <w:i/>
          <w:iCs/>
          <w:noProof/>
        </w:rPr>
        <w:t>182</w:t>
      </w:r>
      <w:r w:rsidRPr="00AC26F8">
        <w:rPr>
          <w:noProof/>
        </w:rPr>
        <w:t>, 447–462.e14.</w:t>
      </w:r>
    </w:p>
    <w:p w14:paraId="04285069" w14:textId="77777777" w:rsidR="005D4EDE" w:rsidRPr="00AC26F8" w:rsidRDefault="005D4EDE" w:rsidP="000A48DA">
      <w:pPr>
        <w:widowControl w:val="0"/>
        <w:autoSpaceDE w:val="0"/>
        <w:autoSpaceDN w:val="0"/>
        <w:adjustRightInd w:val="0"/>
        <w:rPr>
          <w:noProof/>
        </w:rPr>
      </w:pPr>
      <w:r w:rsidRPr="00AC26F8">
        <w:rPr>
          <w:noProof/>
        </w:rPr>
        <w:t xml:space="preserve">Knights, D., Kuczynski, J., Charlson, E.S., Zaneveld, J., Mozer, M.C., Collman, R.G., Bushman, F.D., Knight, R., and Kelley, S.T. (2011). Bayesian community-wide culture-independent microbial source tracking. Nat. Methods </w:t>
      </w:r>
      <w:r w:rsidRPr="00AC26F8">
        <w:rPr>
          <w:i/>
          <w:iCs/>
          <w:noProof/>
        </w:rPr>
        <w:t>8</w:t>
      </w:r>
      <w:r w:rsidRPr="00AC26F8">
        <w:rPr>
          <w:noProof/>
        </w:rPr>
        <w:t>, 761–763.</w:t>
      </w:r>
    </w:p>
    <w:p w14:paraId="19A17595" w14:textId="77777777" w:rsidR="005D4EDE" w:rsidRPr="00AC26F8" w:rsidRDefault="005D4EDE" w:rsidP="000A48DA">
      <w:pPr>
        <w:widowControl w:val="0"/>
        <w:autoSpaceDE w:val="0"/>
        <w:autoSpaceDN w:val="0"/>
        <w:adjustRightInd w:val="0"/>
        <w:rPr>
          <w:noProof/>
        </w:rPr>
      </w:pPr>
      <w:r w:rsidRPr="00AC26F8">
        <w:rPr>
          <w:noProof/>
        </w:rPr>
        <w:t xml:space="preserve">Lahti, L., Salojärvi, J., Salonen, A., Scheffer, M., and de Vos, W.M. (2014). Tipping elements in the human intestinal ecosystem. Nat. Commun. </w:t>
      </w:r>
      <w:r w:rsidRPr="00AC26F8">
        <w:rPr>
          <w:i/>
          <w:iCs/>
          <w:noProof/>
        </w:rPr>
        <w:t>5</w:t>
      </w:r>
      <w:r w:rsidRPr="00AC26F8">
        <w:rPr>
          <w:noProof/>
        </w:rPr>
        <w:t>, 4344.</w:t>
      </w:r>
    </w:p>
    <w:p w14:paraId="622899C3" w14:textId="77777777" w:rsidR="005D4EDE" w:rsidRPr="00AC26F8" w:rsidRDefault="005D4EDE" w:rsidP="000A48DA">
      <w:pPr>
        <w:widowControl w:val="0"/>
        <w:autoSpaceDE w:val="0"/>
        <w:autoSpaceDN w:val="0"/>
        <w:adjustRightInd w:val="0"/>
        <w:rPr>
          <w:noProof/>
        </w:rPr>
      </w:pPr>
      <w:r w:rsidRPr="00AC26F8">
        <w:rPr>
          <w:noProof/>
        </w:rPr>
        <w:t xml:space="preserve">Lamont, R.J., Koo, H., and Hajishengallis, G. (2018). The oral microbiota: dynamic communities and host interactions. Nat. Rev. Microbiol. </w:t>
      </w:r>
      <w:r w:rsidRPr="00AC26F8">
        <w:rPr>
          <w:i/>
          <w:iCs/>
          <w:noProof/>
        </w:rPr>
        <w:t>16</w:t>
      </w:r>
      <w:r w:rsidRPr="00AC26F8">
        <w:rPr>
          <w:noProof/>
        </w:rPr>
        <w:t>, 745–759.</w:t>
      </w:r>
    </w:p>
    <w:p w14:paraId="4A9FB65D" w14:textId="77777777" w:rsidR="005D4EDE" w:rsidRPr="00AC26F8" w:rsidRDefault="005D4EDE" w:rsidP="000A48DA">
      <w:pPr>
        <w:widowControl w:val="0"/>
        <w:autoSpaceDE w:val="0"/>
        <w:autoSpaceDN w:val="0"/>
        <w:adjustRightInd w:val="0"/>
        <w:rPr>
          <w:noProof/>
        </w:rPr>
      </w:pPr>
      <w:r w:rsidRPr="00AC26F8">
        <w:rPr>
          <w:noProof/>
        </w:rPr>
        <w:t xml:space="preserve">Lee, D.D., and Seung, H.S. (1999). Learning the parts of objects by non-negative matrix factorization. Nature </w:t>
      </w:r>
      <w:r w:rsidRPr="00AC26F8">
        <w:rPr>
          <w:i/>
          <w:iCs/>
          <w:noProof/>
        </w:rPr>
        <w:t>401</w:t>
      </w:r>
      <w:r w:rsidRPr="00AC26F8">
        <w:rPr>
          <w:noProof/>
        </w:rPr>
        <w:t>, 788–791.</w:t>
      </w:r>
    </w:p>
    <w:p w14:paraId="6C23F688" w14:textId="77777777" w:rsidR="005D4EDE" w:rsidRPr="00AC26F8" w:rsidRDefault="005D4EDE" w:rsidP="000A48DA">
      <w:pPr>
        <w:widowControl w:val="0"/>
        <w:autoSpaceDE w:val="0"/>
        <w:autoSpaceDN w:val="0"/>
        <w:adjustRightInd w:val="0"/>
        <w:rPr>
          <w:noProof/>
        </w:rPr>
      </w:pPr>
      <w:r w:rsidRPr="00AC26F8">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AC26F8">
        <w:rPr>
          <w:i/>
          <w:iCs/>
          <w:noProof/>
        </w:rPr>
        <w:t>18</w:t>
      </w:r>
      <w:r w:rsidRPr="00AC26F8">
        <w:rPr>
          <w:noProof/>
        </w:rPr>
        <w:t>, 489–500.</w:t>
      </w:r>
    </w:p>
    <w:p w14:paraId="3AB5BD10" w14:textId="77777777" w:rsidR="005D4EDE" w:rsidRPr="00AC26F8" w:rsidRDefault="005D4EDE" w:rsidP="000A48DA">
      <w:pPr>
        <w:widowControl w:val="0"/>
        <w:autoSpaceDE w:val="0"/>
        <w:autoSpaceDN w:val="0"/>
        <w:adjustRightInd w:val="0"/>
        <w:rPr>
          <w:noProof/>
        </w:rPr>
      </w:pPr>
      <w:r w:rsidRPr="00AC26F8">
        <w:rPr>
          <w:noProof/>
        </w:rPr>
        <w:t xml:space="preserve">Li, D., Liu, C.-M., Luo, R., Sadakane, K., and Lam, T.-W. (2015). MEGAHIT: an ultra-fast single-node solution for large and complex metagenomics assembly via succinct de Bruijn graph. Bioinformatics </w:t>
      </w:r>
      <w:r w:rsidRPr="00AC26F8">
        <w:rPr>
          <w:i/>
          <w:iCs/>
          <w:noProof/>
        </w:rPr>
        <w:t>31</w:t>
      </w:r>
      <w:r w:rsidRPr="00AC26F8">
        <w:rPr>
          <w:noProof/>
        </w:rPr>
        <w:t>, 1674–1676.</w:t>
      </w:r>
    </w:p>
    <w:p w14:paraId="6922D9D0" w14:textId="77777777" w:rsidR="005D4EDE" w:rsidRPr="00AC26F8" w:rsidRDefault="005D4EDE" w:rsidP="000A48DA">
      <w:pPr>
        <w:widowControl w:val="0"/>
        <w:autoSpaceDE w:val="0"/>
        <w:autoSpaceDN w:val="0"/>
        <w:adjustRightInd w:val="0"/>
        <w:rPr>
          <w:noProof/>
        </w:rPr>
      </w:pPr>
      <w:r w:rsidRPr="00AC26F8">
        <w:rPr>
          <w:noProof/>
        </w:rPr>
        <w:t xml:space="preserve">Liao, C., Taylor, B.P., Ceccarani, C., Fontana, E., Amoretti, L.A., Wright, R.J., Gomes, A.L.C., Peled, J.U., Taur, Y., Perales, M.-A., et al. (2021). Compilation of longitudinal microbiota data and hospitalome from hematopoietic cell transplantation patients. Sci. Data </w:t>
      </w:r>
      <w:r w:rsidRPr="00AC26F8">
        <w:rPr>
          <w:i/>
          <w:iCs/>
          <w:noProof/>
        </w:rPr>
        <w:t>8</w:t>
      </w:r>
      <w:r w:rsidRPr="00AC26F8">
        <w:rPr>
          <w:noProof/>
        </w:rPr>
        <w:t>, 71.</w:t>
      </w:r>
    </w:p>
    <w:p w14:paraId="790AF9F1" w14:textId="77777777" w:rsidR="005D4EDE" w:rsidRPr="00AC26F8" w:rsidRDefault="005D4EDE" w:rsidP="000A48DA">
      <w:pPr>
        <w:widowControl w:val="0"/>
        <w:autoSpaceDE w:val="0"/>
        <w:autoSpaceDN w:val="0"/>
        <w:adjustRightInd w:val="0"/>
        <w:rPr>
          <w:noProof/>
        </w:rPr>
      </w:pPr>
      <w:r w:rsidRPr="00AC26F8">
        <w:rPr>
          <w:noProof/>
        </w:rPr>
        <w:t xml:space="preserve">van der Maaten, L., and Hinton, G. (2008). Visualizing Data using t-SNE. Journal of Machine Learning Research </w:t>
      </w:r>
      <w:r w:rsidRPr="00AC26F8">
        <w:rPr>
          <w:i/>
          <w:iCs/>
          <w:noProof/>
        </w:rPr>
        <w:t>9</w:t>
      </w:r>
      <w:r w:rsidRPr="00AC26F8">
        <w:rPr>
          <w:noProof/>
        </w:rPr>
        <w:t>, 2579–2605.</w:t>
      </w:r>
    </w:p>
    <w:p w14:paraId="35239CA5" w14:textId="77777777" w:rsidR="005D4EDE" w:rsidRPr="00AC26F8" w:rsidRDefault="005D4EDE" w:rsidP="000A48DA">
      <w:pPr>
        <w:widowControl w:val="0"/>
        <w:autoSpaceDE w:val="0"/>
        <w:autoSpaceDN w:val="0"/>
        <w:adjustRightInd w:val="0"/>
        <w:rPr>
          <w:noProof/>
        </w:rPr>
      </w:pPr>
      <w:r w:rsidRPr="00AC26F8">
        <w:rPr>
          <w:noProof/>
        </w:rPr>
        <w:t xml:space="preserve">Machado, D., Maistrenko, O.M., Andrejev, S., Kim, Y., Bork, P., Patil, K.R., and Patil, K.R. (2021). Polarization of microbial communities between competitive and cooperative metabolism. Nat. Ecol. Evol. </w:t>
      </w:r>
      <w:r w:rsidRPr="00AC26F8">
        <w:rPr>
          <w:i/>
          <w:iCs/>
          <w:noProof/>
        </w:rPr>
        <w:t>5</w:t>
      </w:r>
      <w:r w:rsidRPr="00AC26F8">
        <w:rPr>
          <w:noProof/>
        </w:rPr>
        <w:t>, 195–203.</w:t>
      </w:r>
    </w:p>
    <w:p w14:paraId="323D36CA" w14:textId="77777777" w:rsidR="005D4EDE" w:rsidRPr="00AC26F8" w:rsidRDefault="005D4EDE" w:rsidP="000A48DA">
      <w:pPr>
        <w:widowControl w:val="0"/>
        <w:autoSpaceDE w:val="0"/>
        <w:autoSpaceDN w:val="0"/>
        <w:adjustRightInd w:val="0"/>
        <w:rPr>
          <w:noProof/>
        </w:rPr>
      </w:pPr>
      <w:r w:rsidRPr="00AC26F8">
        <w:rPr>
          <w:noProof/>
        </w:rPr>
        <w:t xml:space="preserve">Martin, M. (2011). Cutadapt removes adapter sequences from high-throughput sequencing reads. EMBnet J. </w:t>
      </w:r>
      <w:r w:rsidRPr="00AC26F8">
        <w:rPr>
          <w:i/>
          <w:iCs/>
          <w:noProof/>
        </w:rPr>
        <w:t>17</w:t>
      </w:r>
      <w:r w:rsidRPr="00AC26F8">
        <w:rPr>
          <w:noProof/>
        </w:rPr>
        <w:t>, 10.</w:t>
      </w:r>
    </w:p>
    <w:p w14:paraId="716BBCD8" w14:textId="77777777" w:rsidR="005D4EDE" w:rsidRPr="00AC26F8" w:rsidRDefault="005D4EDE" w:rsidP="000A48DA">
      <w:pPr>
        <w:widowControl w:val="0"/>
        <w:autoSpaceDE w:val="0"/>
        <w:autoSpaceDN w:val="0"/>
        <w:adjustRightInd w:val="0"/>
        <w:rPr>
          <w:noProof/>
        </w:rPr>
      </w:pPr>
      <w:r w:rsidRPr="00AC26F8">
        <w:rPr>
          <w:noProof/>
        </w:rPr>
        <w:t xml:space="preserve">Morjaria, S., Schluter, J., Taylor, B.P., Littmann, E.R., Carter, R.A., Fontana, E., Peled, J.U., van den Brink, M.R.M., Xavier, J.B., and Taur, Y. (2019). Antibiotic-Induced Shifts in Fecal </w:t>
      </w:r>
      <w:r w:rsidRPr="00AC26F8">
        <w:rPr>
          <w:noProof/>
        </w:rPr>
        <w:lastRenderedPageBreak/>
        <w:t xml:space="preserve">Microbiota Density and Composition during Hematopoietic Stem Cell Transplantation. Infect. Immun. </w:t>
      </w:r>
      <w:r w:rsidRPr="00AC26F8">
        <w:rPr>
          <w:i/>
          <w:iCs/>
          <w:noProof/>
        </w:rPr>
        <w:t>87</w:t>
      </w:r>
      <w:r w:rsidRPr="00AC26F8">
        <w:rPr>
          <w:noProof/>
        </w:rPr>
        <w:t>.</w:t>
      </w:r>
    </w:p>
    <w:p w14:paraId="4D38A606" w14:textId="77777777" w:rsidR="005D4EDE" w:rsidRPr="00AC26F8" w:rsidRDefault="005D4EDE" w:rsidP="000A48DA">
      <w:pPr>
        <w:widowControl w:val="0"/>
        <w:autoSpaceDE w:val="0"/>
        <w:autoSpaceDN w:val="0"/>
        <w:adjustRightInd w:val="0"/>
        <w:rPr>
          <w:noProof/>
        </w:rPr>
      </w:pPr>
      <w:r w:rsidRPr="00AC26F8">
        <w:rPr>
          <w:noProof/>
        </w:rPr>
        <w:t xml:space="preserve">O’Boyle, C.J., MacFie, J., Mitchell, C.J., Johnstone, D., Sagar, P.M., and Sedman, P.C. (1998). Microbiology of bacterial translocation in humans. Gut </w:t>
      </w:r>
      <w:r w:rsidRPr="00AC26F8">
        <w:rPr>
          <w:i/>
          <w:iCs/>
          <w:noProof/>
        </w:rPr>
        <w:t>42</w:t>
      </w:r>
      <w:r w:rsidRPr="00AC26F8">
        <w:rPr>
          <w:noProof/>
        </w:rPr>
        <w:t>, 29–35.</w:t>
      </w:r>
    </w:p>
    <w:p w14:paraId="11462241" w14:textId="77777777" w:rsidR="005D4EDE" w:rsidRPr="00AC26F8" w:rsidRDefault="005D4EDE" w:rsidP="000A48DA">
      <w:pPr>
        <w:widowControl w:val="0"/>
        <w:autoSpaceDE w:val="0"/>
        <w:autoSpaceDN w:val="0"/>
        <w:adjustRightInd w:val="0"/>
        <w:rPr>
          <w:noProof/>
        </w:rPr>
      </w:pPr>
      <w:r w:rsidRPr="00AC26F8">
        <w:rPr>
          <w:noProof/>
        </w:rPr>
        <w:t xml:space="preserve">Olsen, I., and Yamazaki, K. (2019). Can oral bacteria affect the microbiome of the gut? J. Oral Microbiol. </w:t>
      </w:r>
      <w:r w:rsidRPr="00AC26F8">
        <w:rPr>
          <w:i/>
          <w:iCs/>
          <w:noProof/>
        </w:rPr>
        <w:t>11</w:t>
      </w:r>
      <w:r w:rsidRPr="00AC26F8">
        <w:rPr>
          <w:noProof/>
        </w:rPr>
        <w:t>, 1586422.</w:t>
      </w:r>
    </w:p>
    <w:p w14:paraId="4A9CC492" w14:textId="77777777" w:rsidR="005D4EDE" w:rsidRPr="00AC26F8" w:rsidRDefault="005D4EDE" w:rsidP="000A48DA">
      <w:pPr>
        <w:widowControl w:val="0"/>
        <w:autoSpaceDE w:val="0"/>
        <w:autoSpaceDN w:val="0"/>
        <w:adjustRightInd w:val="0"/>
        <w:rPr>
          <w:noProof/>
        </w:rPr>
      </w:pPr>
      <w:r w:rsidRPr="00AC26F8">
        <w:rPr>
          <w:noProof/>
        </w:rPr>
        <w:t>Pedregosa, F., Varoquaux, G., and Gramfort, A. (2011). Scikit-learn: Machine learning in Python. Of Machine Learning.</w:t>
      </w:r>
    </w:p>
    <w:p w14:paraId="7B2DEE46" w14:textId="77777777" w:rsidR="005D4EDE" w:rsidRPr="00AC26F8" w:rsidRDefault="005D4EDE" w:rsidP="000A48DA">
      <w:pPr>
        <w:widowControl w:val="0"/>
        <w:autoSpaceDE w:val="0"/>
        <w:autoSpaceDN w:val="0"/>
        <w:adjustRightInd w:val="0"/>
        <w:rPr>
          <w:noProof/>
        </w:rPr>
      </w:pPr>
      <w:r w:rsidRPr="00AC26F8">
        <w:rPr>
          <w:noProof/>
        </w:rPr>
        <w:t xml:space="preserve">Peled, J.U., Gomes, A.L.C., Devlin, S.M., Littmann, E.R., Taur, Y., Sung, A.D., Weber, D., Hashimoto, D., Slingerland, A.E., Slingerland, J.B., et al. (2020). Microbiota as Predictor of Mortality in Allogeneic Hematopoietic-Cell Transplantation. N. Engl. J. Med. </w:t>
      </w:r>
      <w:r w:rsidRPr="00AC26F8">
        <w:rPr>
          <w:i/>
          <w:iCs/>
          <w:noProof/>
        </w:rPr>
        <w:t>382</w:t>
      </w:r>
      <w:r w:rsidRPr="00AC26F8">
        <w:rPr>
          <w:noProof/>
        </w:rPr>
        <w:t>, 822–834.</w:t>
      </w:r>
    </w:p>
    <w:p w14:paraId="2C1B0072" w14:textId="77777777" w:rsidR="005D4EDE" w:rsidRPr="00AC26F8" w:rsidRDefault="005D4EDE" w:rsidP="000A48DA">
      <w:pPr>
        <w:widowControl w:val="0"/>
        <w:autoSpaceDE w:val="0"/>
        <w:autoSpaceDN w:val="0"/>
        <w:adjustRightInd w:val="0"/>
        <w:rPr>
          <w:noProof/>
        </w:rPr>
      </w:pPr>
      <w:r w:rsidRPr="00AC26F8">
        <w:rPr>
          <w:noProof/>
        </w:rPr>
        <w:t xml:space="preserve">Polage, C.R., Solnick, J.V., and Cohen, S.H. (2012). Nosocomial diarrhea: evaluation and treatment of causes other than Clostridium difficile. Clin. Infect. Dis. </w:t>
      </w:r>
      <w:r w:rsidRPr="00AC26F8">
        <w:rPr>
          <w:i/>
          <w:iCs/>
          <w:noProof/>
        </w:rPr>
        <w:t>55</w:t>
      </w:r>
      <w:r w:rsidRPr="00AC26F8">
        <w:rPr>
          <w:noProof/>
        </w:rPr>
        <w:t>, 982–989.</w:t>
      </w:r>
    </w:p>
    <w:p w14:paraId="22ECE990" w14:textId="77777777" w:rsidR="005D4EDE" w:rsidRPr="00AC26F8" w:rsidRDefault="005D4EDE" w:rsidP="000A48DA">
      <w:pPr>
        <w:widowControl w:val="0"/>
        <w:autoSpaceDE w:val="0"/>
        <w:autoSpaceDN w:val="0"/>
        <w:adjustRightInd w:val="0"/>
        <w:rPr>
          <w:noProof/>
        </w:rPr>
      </w:pPr>
      <w:r w:rsidRPr="00AC26F8">
        <w:rPr>
          <w:noProof/>
        </w:rPr>
        <w:t xml:space="preserve">Qin, N., Yang, F., Li, A., Prifti, E., Chen, Y., Shao, L., Guo, J., Le Chatelier, E., Yao, J., Wu, L., et al. (2014). Alterations of the human gut microbiome in liver cirrhosis. Nature </w:t>
      </w:r>
      <w:r w:rsidRPr="00AC26F8">
        <w:rPr>
          <w:i/>
          <w:iCs/>
          <w:noProof/>
        </w:rPr>
        <w:t>513</w:t>
      </w:r>
      <w:r w:rsidRPr="00AC26F8">
        <w:rPr>
          <w:noProof/>
        </w:rPr>
        <w:t>, 59–64.</w:t>
      </w:r>
    </w:p>
    <w:p w14:paraId="75C8EC1C" w14:textId="77777777" w:rsidR="005D4EDE" w:rsidRPr="00AC26F8" w:rsidRDefault="005D4EDE" w:rsidP="000A48DA">
      <w:pPr>
        <w:widowControl w:val="0"/>
        <w:autoSpaceDE w:val="0"/>
        <w:autoSpaceDN w:val="0"/>
        <w:adjustRightInd w:val="0"/>
        <w:rPr>
          <w:noProof/>
        </w:rPr>
      </w:pPr>
      <w:r w:rsidRPr="00AC26F8">
        <w:rPr>
          <w:noProof/>
        </w:rPr>
        <w:t xml:space="preserve">Quast, C., Pruesse, E., Yilmaz, P., Gerken, J., Schweer, T., Yarza, P., Peplies, J., and Glöckner, F.O. (2013). The SILVA ribosomal RNA gene database project: improved data processing and web-based tools. Nucleic Acids Res. </w:t>
      </w:r>
      <w:r w:rsidRPr="00AC26F8">
        <w:rPr>
          <w:i/>
          <w:iCs/>
          <w:noProof/>
        </w:rPr>
        <w:t>41</w:t>
      </w:r>
      <w:r w:rsidRPr="00AC26F8">
        <w:rPr>
          <w:noProof/>
        </w:rPr>
        <w:t>, D590-6.</w:t>
      </w:r>
    </w:p>
    <w:p w14:paraId="3816F438" w14:textId="77777777" w:rsidR="005D4EDE" w:rsidRPr="00AC26F8" w:rsidRDefault="005D4EDE" w:rsidP="000A48DA">
      <w:pPr>
        <w:widowControl w:val="0"/>
        <w:autoSpaceDE w:val="0"/>
        <w:autoSpaceDN w:val="0"/>
        <w:adjustRightInd w:val="0"/>
        <w:rPr>
          <w:noProof/>
        </w:rPr>
      </w:pPr>
      <w:r w:rsidRPr="00AC26F8">
        <w:rPr>
          <w:noProof/>
        </w:rPr>
        <w:t xml:space="preserve">Ramirez, J., Guarner, F., Bustos Fernandez, L., Maruy, A., Sdepanian, V.L., and Cohen, H. (2020). Antibiotics as major disruptors of gut microbiota. Front. Cell Infect. Microbiol. </w:t>
      </w:r>
      <w:r w:rsidRPr="00AC26F8">
        <w:rPr>
          <w:i/>
          <w:iCs/>
          <w:noProof/>
        </w:rPr>
        <w:t>10</w:t>
      </w:r>
      <w:r w:rsidRPr="00AC26F8">
        <w:rPr>
          <w:noProof/>
        </w:rPr>
        <w:t>, 572912.</w:t>
      </w:r>
    </w:p>
    <w:p w14:paraId="63A3E088" w14:textId="77777777" w:rsidR="005D4EDE" w:rsidRPr="00AC26F8" w:rsidRDefault="005D4EDE" w:rsidP="000A48DA">
      <w:pPr>
        <w:widowControl w:val="0"/>
        <w:autoSpaceDE w:val="0"/>
        <w:autoSpaceDN w:val="0"/>
        <w:adjustRightInd w:val="0"/>
        <w:rPr>
          <w:noProof/>
        </w:rPr>
      </w:pPr>
      <w:r w:rsidRPr="00AC26F8">
        <w:rPr>
          <w:noProof/>
        </w:rPr>
        <w:t xml:space="preserve">Rao, C., Coyte, K.Z., Bainter, W., Geha, R.S., Martin, C.R., and Rakoff-Nahoum, S. (2021). Multi-kingdom ecological drivers of microbiota assembly in preterm infants. Nature </w:t>
      </w:r>
      <w:r w:rsidRPr="00AC26F8">
        <w:rPr>
          <w:i/>
          <w:iCs/>
          <w:noProof/>
        </w:rPr>
        <w:t>591</w:t>
      </w:r>
      <w:r w:rsidRPr="00AC26F8">
        <w:rPr>
          <w:noProof/>
        </w:rPr>
        <w:t>, 633–638.</w:t>
      </w:r>
    </w:p>
    <w:p w14:paraId="20E9B998" w14:textId="77777777" w:rsidR="005D4EDE" w:rsidRPr="00AC26F8" w:rsidRDefault="005D4EDE" w:rsidP="000A48DA">
      <w:pPr>
        <w:widowControl w:val="0"/>
        <w:autoSpaceDE w:val="0"/>
        <w:autoSpaceDN w:val="0"/>
        <w:adjustRightInd w:val="0"/>
        <w:rPr>
          <w:noProof/>
        </w:rPr>
      </w:pPr>
      <w:r w:rsidRPr="00AC26F8">
        <w:rPr>
          <w:noProof/>
        </w:rPr>
        <w:t xml:space="preserve">Rashidi, A., Ebadi, M., Weisdorf, D.J., Costalonga, M., and Staley, C. (2021). No evidence for colonization of oral bacteria in the distal gut in healthy adults. Proc. Natl. Acad. Sci. USA </w:t>
      </w:r>
      <w:r w:rsidRPr="00AC26F8">
        <w:rPr>
          <w:i/>
          <w:iCs/>
          <w:noProof/>
        </w:rPr>
        <w:t>118</w:t>
      </w:r>
      <w:r w:rsidRPr="00AC26F8">
        <w:rPr>
          <w:noProof/>
        </w:rPr>
        <w:t>.</w:t>
      </w:r>
    </w:p>
    <w:p w14:paraId="4181BD2F" w14:textId="77777777" w:rsidR="005D4EDE" w:rsidRPr="00AC26F8" w:rsidRDefault="005D4EDE" w:rsidP="000A48DA">
      <w:pPr>
        <w:widowControl w:val="0"/>
        <w:autoSpaceDE w:val="0"/>
        <w:autoSpaceDN w:val="0"/>
        <w:adjustRightInd w:val="0"/>
        <w:rPr>
          <w:noProof/>
        </w:rPr>
      </w:pPr>
      <w:r w:rsidRPr="00AC26F8">
        <w:rPr>
          <w:noProof/>
        </w:rPr>
        <w:t xml:space="preserve">Read, E., Curtis, M.A., and Neves, J.F. (2021). The role of oral bacteria in inflammatory bowel disease. Nat. Rev. Gastroenterol. Hepatol. </w:t>
      </w:r>
      <w:r w:rsidRPr="00AC26F8">
        <w:rPr>
          <w:i/>
          <w:iCs/>
          <w:noProof/>
        </w:rPr>
        <w:t>18</w:t>
      </w:r>
      <w:r w:rsidRPr="00AC26F8">
        <w:rPr>
          <w:noProof/>
        </w:rPr>
        <w:t>, 731–742.</w:t>
      </w:r>
    </w:p>
    <w:p w14:paraId="1CAE5DF4" w14:textId="77777777" w:rsidR="005D4EDE" w:rsidRPr="00AC26F8" w:rsidRDefault="005D4EDE" w:rsidP="000A48DA">
      <w:pPr>
        <w:widowControl w:val="0"/>
        <w:autoSpaceDE w:val="0"/>
        <w:autoSpaceDN w:val="0"/>
        <w:adjustRightInd w:val="0"/>
        <w:rPr>
          <w:noProof/>
        </w:rPr>
      </w:pPr>
      <w:r w:rsidRPr="00AC26F8">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AC26F8" w:rsidRDefault="005D4EDE" w:rsidP="000A48DA">
      <w:pPr>
        <w:widowControl w:val="0"/>
        <w:autoSpaceDE w:val="0"/>
        <w:autoSpaceDN w:val="0"/>
        <w:adjustRightInd w:val="0"/>
        <w:rPr>
          <w:noProof/>
        </w:rPr>
      </w:pPr>
      <w:r w:rsidRPr="00AC26F8">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AC26F8">
        <w:rPr>
          <w:i/>
          <w:iCs/>
          <w:noProof/>
        </w:rPr>
        <w:t>24</w:t>
      </w:r>
      <w:r w:rsidRPr="00AC26F8">
        <w:rPr>
          <w:noProof/>
        </w:rPr>
        <w:t>, 600–610.e4.</w:t>
      </w:r>
    </w:p>
    <w:p w14:paraId="713CCB6F" w14:textId="77777777" w:rsidR="005D4EDE" w:rsidRPr="00AC26F8" w:rsidRDefault="005D4EDE" w:rsidP="000A48DA">
      <w:pPr>
        <w:widowControl w:val="0"/>
        <w:autoSpaceDE w:val="0"/>
        <w:autoSpaceDN w:val="0"/>
        <w:adjustRightInd w:val="0"/>
        <w:rPr>
          <w:noProof/>
        </w:rPr>
      </w:pPr>
      <w:r w:rsidRPr="00AC26F8">
        <w:rPr>
          <w:noProof/>
        </w:rPr>
        <w:t xml:space="preserve">Schmidt, T.S., Hayward, M.R., Coelho, L.P., Li, S.S., Costea, P.I., Voigt, A.Y., Wirbel, J., Maistrenko, O.M., Alves, R.J., Bergsten, E., et al. (2019). Extensive transmission of microbes along the gastrointestinal tract. Elife </w:t>
      </w:r>
      <w:r w:rsidRPr="00AC26F8">
        <w:rPr>
          <w:i/>
          <w:iCs/>
          <w:noProof/>
        </w:rPr>
        <w:t>8</w:t>
      </w:r>
      <w:r w:rsidRPr="00AC26F8">
        <w:rPr>
          <w:noProof/>
        </w:rPr>
        <w:t>.</w:t>
      </w:r>
    </w:p>
    <w:p w14:paraId="44555FF4" w14:textId="77777777" w:rsidR="005D4EDE" w:rsidRPr="00AC26F8" w:rsidRDefault="005D4EDE" w:rsidP="000A48DA">
      <w:pPr>
        <w:widowControl w:val="0"/>
        <w:autoSpaceDE w:val="0"/>
        <w:autoSpaceDN w:val="0"/>
        <w:adjustRightInd w:val="0"/>
        <w:rPr>
          <w:noProof/>
        </w:rPr>
      </w:pPr>
      <w:r w:rsidRPr="00AC26F8">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AC26F8">
        <w:rPr>
          <w:i/>
          <w:iCs/>
          <w:noProof/>
        </w:rPr>
        <w:t>5</w:t>
      </w:r>
      <w:r w:rsidRPr="00AC26F8">
        <w:rPr>
          <w:noProof/>
        </w:rPr>
        <w:t>, e01021-14.</w:t>
      </w:r>
    </w:p>
    <w:p w14:paraId="1A4EEC95" w14:textId="77777777" w:rsidR="005D4EDE" w:rsidRPr="00AC26F8" w:rsidRDefault="005D4EDE" w:rsidP="000A48DA">
      <w:pPr>
        <w:widowControl w:val="0"/>
        <w:autoSpaceDE w:val="0"/>
        <w:autoSpaceDN w:val="0"/>
        <w:adjustRightInd w:val="0"/>
        <w:rPr>
          <w:noProof/>
        </w:rPr>
      </w:pPr>
      <w:r w:rsidRPr="00AC26F8">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AC26F8">
        <w:rPr>
          <w:i/>
          <w:iCs/>
          <w:noProof/>
        </w:rPr>
        <w:t>13</w:t>
      </w:r>
      <w:r w:rsidRPr="00AC26F8">
        <w:rPr>
          <w:noProof/>
        </w:rPr>
        <w:t>, R42.</w:t>
      </w:r>
    </w:p>
    <w:p w14:paraId="60D6DAE8" w14:textId="77777777" w:rsidR="005D4EDE" w:rsidRPr="00AC26F8" w:rsidRDefault="005D4EDE" w:rsidP="000A48DA">
      <w:pPr>
        <w:widowControl w:val="0"/>
        <w:autoSpaceDE w:val="0"/>
        <w:autoSpaceDN w:val="0"/>
        <w:adjustRightInd w:val="0"/>
        <w:rPr>
          <w:noProof/>
        </w:rPr>
      </w:pPr>
      <w:r w:rsidRPr="00AC26F8">
        <w:rPr>
          <w:noProof/>
        </w:rPr>
        <w:t xml:space="preserve">Shenhav, L., Thompson, M., Joseph, T.A., Briscoe, L., Furman, O., Bogumil, D., Mizrahi, I., Pe’er, I., and Halperin, E. (2019). FEAST: fast expectation-maximization for microbial source tracking. Nat. Methods </w:t>
      </w:r>
      <w:r w:rsidRPr="00AC26F8">
        <w:rPr>
          <w:i/>
          <w:iCs/>
          <w:noProof/>
        </w:rPr>
        <w:t>16</w:t>
      </w:r>
      <w:r w:rsidRPr="00AC26F8">
        <w:rPr>
          <w:noProof/>
        </w:rPr>
        <w:t>, 627–632.</w:t>
      </w:r>
    </w:p>
    <w:p w14:paraId="5C0D3491" w14:textId="77777777" w:rsidR="005D4EDE" w:rsidRPr="00AC26F8" w:rsidRDefault="005D4EDE" w:rsidP="000A48DA">
      <w:pPr>
        <w:widowControl w:val="0"/>
        <w:autoSpaceDE w:val="0"/>
        <w:autoSpaceDN w:val="0"/>
        <w:adjustRightInd w:val="0"/>
        <w:rPr>
          <w:noProof/>
        </w:rPr>
      </w:pPr>
      <w:r w:rsidRPr="00AC26F8">
        <w:rPr>
          <w:noProof/>
        </w:rPr>
        <w:lastRenderedPageBreak/>
        <w:t xml:space="preserve">Sieber, C.M.K., Probst, A.J., Sharrar, A., Thomas, B.C., Hess, M., Tringe, S.G., and Banfield, J.F. (2018). Recovery of genomes from metagenomes via a dereplication, aggregation and scoring strategy. Nat. Microbiol. </w:t>
      </w:r>
      <w:r w:rsidRPr="00AC26F8">
        <w:rPr>
          <w:i/>
          <w:iCs/>
          <w:noProof/>
        </w:rPr>
        <w:t>3</w:t>
      </w:r>
      <w:r w:rsidRPr="00AC26F8">
        <w:rPr>
          <w:noProof/>
        </w:rPr>
        <w:t>, 836–843.</w:t>
      </w:r>
    </w:p>
    <w:p w14:paraId="01A694B1" w14:textId="77777777" w:rsidR="005D4EDE" w:rsidRPr="00AC26F8" w:rsidRDefault="005D4EDE" w:rsidP="000A48DA">
      <w:pPr>
        <w:widowControl w:val="0"/>
        <w:autoSpaceDE w:val="0"/>
        <w:autoSpaceDN w:val="0"/>
        <w:adjustRightInd w:val="0"/>
        <w:rPr>
          <w:noProof/>
        </w:rPr>
      </w:pPr>
      <w:r w:rsidRPr="00AC26F8">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AC26F8" w:rsidRDefault="005D4EDE" w:rsidP="000A48DA">
      <w:pPr>
        <w:widowControl w:val="0"/>
        <w:autoSpaceDE w:val="0"/>
        <w:autoSpaceDN w:val="0"/>
        <w:adjustRightInd w:val="0"/>
        <w:rPr>
          <w:noProof/>
        </w:rPr>
      </w:pPr>
      <w:r w:rsidRPr="00AC26F8">
        <w:rPr>
          <w:noProof/>
        </w:rPr>
        <w:t xml:space="preserve">Stein, R.R., Bucci, V., Toussaint, N.C., Buffie, C.G., Rätsch, G., Pamer, E.G., Sander, C., and Xavier, J.B. (2013). Ecological modeling from time-series inference: insight into dynamics and stability of intestinal microbiota. PLoS Comput. Biol. </w:t>
      </w:r>
      <w:r w:rsidRPr="00AC26F8">
        <w:rPr>
          <w:i/>
          <w:iCs/>
          <w:noProof/>
        </w:rPr>
        <w:t>9</w:t>
      </w:r>
      <w:r w:rsidRPr="00AC26F8">
        <w:rPr>
          <w:noProof/>
        </w:rPr>
        <w:t>, e1003388.</w:t>
      </w:r>
    </w:p>
    <w:p w14:paraId="49768E08" w14:textId="77777777" w:rsidR="005D4EDE" w:rsidRPr="00AC26F8" w:rsidRDefault="005D4EDE" w:rsidP="000A48DA">
      <w:pPr>
        <w:widowControl w:val="0"/>
        <w:autoSpaceDE w:val="0"/>
        <w:autoSpaceDN w:val="0"/>
        <w:adjustRightInd w:val="0"/>
        <w:rPr>
          <w:noProof/>
        </w:rPr>
      </w:pPr>
      <w:r w:rsidRPr="00AC26F8">
        <w:rPr>
          <w:noProof/>
        </w:rPr>
        <w:t xml:space="preserve">Tamburini, F.B., Andermann, T.M., Tkachenko, E., Senchyna, F., Banaei, N., and Bhatt, A.S. (2018). Precision identification of diverse bloodstream pathogens in the gut microbiome. Nat. Med. </w:t>
      </w:r>
      <w:r w:rsidRPr="00AC26F8">
        <w:rPr>
          <w:i/>
          <w:iCs/>
          <w:noProof/>
        </w:rPr>
        <w:t>24</w:t>
      </w:r>
      <w:r w:rsidRPr="00AC26F8">
        <w:rPr>
          <w:noProof/>
        </w:rPr>
        <w:t>, 1809–1814.</w:t>
      </w:r>
    </w:p>
    <w:p w14:paraId="6433AD3C" w14:textId="77777777" w:rsidR="005D4EDE" w:rsidRPr="00AC26F8" w:rsidRDefault="005D4EDE" w:rsidP="000A48DA">
      <w:pPr>
        <w:widowControl w:val="0"/>
        <w:autoSpaceDE w:val="0"/>
        <w:autoSpaceDN w:val="0"/>
        <w:adjustRightInd w:val="0"/>
        <w:rPr>
          <w:noProof/>
        </w:rPr>
      </w:pPr>
      <w:r w:rsidRPr="00AC26F8">
        <w:rPr>
          <w:noProof/>
        </w:rPr>
        <w:t xml:space="preserve">Tang, T.W.H., Chen, H.-C., Chen, C.-Y., Yen, C.Y.T., Lin, C.-J., Prajnamitra, R.P., Chen, L.-L., Ruan, S.-C., Lin, J.-H., Lin, P.-J., et al. (2019). Loss of gut microbiota alters immune system composition and cripples postinfarction cardiac repair. Circulation </w:t>
      </w:r>
      <w:r w:rsidRPr="00AC26F8">
        <w:rPr>
          <w:i/>
          <w:iCs/>
          <w:noProof/>
        </w:rPr>
        <w:t>139</w:t>
      </w:r>
      <w:r w:rsidRPr="00AC26F8">
        <w:rPr>
          <w:noProof/>
        </w:rPr>
        <w:t>, 647–659.</w:t>
      </w:r>
    </w:p>
    <w:p w14:paraId="2D89B8F4" w14:textId="77777777" w:rsidR="005D4EDE" w:rsidRPr="00AC26F8" w:rsidRDefault="005D4EDE" w:rsidP="000A48DA">
      <w:pPr>
        <w:widowControl w:val="0"/>
        <w:autoSpaceDE w:val="0"/>
        <w:autoSpaceDN w:val="0"/>
        <w:adjustRightInd w:val="0"/>
        <w:rPr>
          <w:noProof/>
        </w:rPr>
      </w:pPr>
      <w:r w:rsidRPr="00AC26F8">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AC26F8">
        <w:rPr>
          <w:i/>
          <w:iCs/>
          <w:noProof/>
        </w:rPr>
        <w:t>55</w:t>
      </w:r>
      <w:r w:rsidRPr="00AC26F8">
        <w:rPr>
          <w:noProof/>
        </w:rPr>
        <w:t>, 905–914.</w:t>
      </w:r>
    </w:p>
    <w:p w14:paraId="17894089" w14:textId="77777777" w:rsidR="005D4EDE" w:rsidRPr="00AC26F8" w:rsidRDefault="005D4EDE" w:rsidP="000A48DA">
      <w:pPr>
        <w:widowControl w:val="0"/>
        <w:autoSpaceDE w:val="0"/>
        <w:autoSpaceDN w:val="0"/>
        <w:adjustRightInd w:val="0"/>
        <w:rPr>
          <w:noProof/>
        </w:rPr>
      </w:pPr>
      <w:r w:rsidRPr="00AC26F8">
        <w:rPr>
          <w:noProof/>
        </w:rPr>
        <w:t xml:space="preserve">Tett, A., Pasolli, E., Masetti, G., Ercolini, D., and Segata, N. (2021). Prevotella diversity, niches and interactions with the human host. Nat. Rev. Microbiol. </w:t>
      </w:r>
      <w:r w:rsidRPr="00AC26F8">
        <w:rPr>
          <w:i/>
          <w:iCs/>
          <w:noProof/>
        </w:rPr>
        <w:t>19</w:t>
      </w:r>
      <w:r w:rsidRPr="00AC26F8">
        <w:rPr>
          <w:noProof/>
        </w:rPr>
        <w:t>, 585–599.</w:t>
      </w:r>
    </w:p>
    <w:p w14:paraId="744CCD4A" w14:textId="77777777" w:rsidR="005D4EDE" w:rsidRPr="00AC26F8" w:rsidRDefault="005D4EDE" w:rsidP="000A48DA">
      <w:pPr>
        <w:widowControl w:val="0"/>
        <w:autoSpaceDE w:val="0"/>
        <w:autoSpaceDN w:val="0"/>
        <w:adjustRightInd w:val="0"/>
        <w:rPr>
          <w:noProof/>
        </w:rPr>
      </w:pPr>
      <w:r w:rsidRPr="00AC26F8">
        <w:rPr>
          <w:noProof/>
        </w:rPr>
        <w:t xml:space="preserve">Vandeputte, D., Kathagen, G., D’hoe, K., Vieira-Silva, S., Valles-Colomer, M., Sabino, J., Wang, J., Tito, R.Y., De Commer, L., Darzi, Y., et al. (2017). Quantitative microbiome profiling links gut community variation to microbial load. Nature </w:t>
      </w:r>
      <w:r w:rsidRPr="00AC26F8">
        <w:rPr>
          <w:i/>
          <w:iCs/>
          <w:noProof/>
        </w:rPr>
        <w:t>551</w:t>
      </w:r>
      <w:r w:rsidRPr="00AC26F8">
        <w:rPr>
          <w:noProof/>
        </w:rPr>
        <w:t>, 507–511.</w:t>
      </w:r>
    </w:p>
    <w:p w14:paraId="416C7ABB" w14:textId="77777777" w:rsidR="005D4EDE" w:rsidRPr="00AC26F8" w:rsidRDefault="005D4EDE" w:rsidP="000A48DA">
      <w:pPr>
        <w:widowControl w:val="0"/>
        <w:autoSpaceDE w:val="0"/>
        <w:autoSpaceDN w:val="0"/>
        <w:adjustRightInd w:val="0"/>
        <w:rPr>
          <w:noProof/>
        </w:rPr>
      </w:pPr>
      <w:r w:rsidRPr="00AC26F8">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AC26F8">
        <w:rPr>
          <w:i/>
          <w:iCs/>
          <w:noProof/>
        </w:rPr>
        <w:t>4</w:t>
      </w:r>
      <w:r w:rsidRPr="00AC26F8">
        <w:rPr>
          <w:noProof/>
        </w:rPr>
        <w:t>, 1826–1831.</w:t>
      </w:r>
    </w:p>
    <w:p w14:paraId="79AD32AB" w14:textId="77777777" w:rsidR="005D4EDE" w:rsidRPr="00AC26F8" w:rsidRDefault="005D4EDE" w:rsidP="000A48DA">
      <w:pPr>
        <w:widowControl w:val="0"/>
        <w:autoSpaceDE w:val="0"/>
        <w:autoSpaceDN w:val="0"/>
        <w:adjustRightInd w:val="0"/>
        <w:rPr>
          <w:noProof/>
        </w:rPr>
      </w:pPr>
      <w:r w:rsidRPr="00AC26F8">
        <w:rPr>
          <w:noProof/>
        </w:rPr>
        <w:t xml:space="preserve">Wang, Q., Garrity, G.M., Tiedje, J.M., and Cole, J.R. (2007). Naive Bayesian classifier for rapid assignment of rRNA sequences into the new bacterial taxonomy. Appl. Environ. Microbiol. </w:t>
      </w:r>
      <w:r w:rsidRPr="00AC26F8">
        <w:rPr>
          <w:i/>
          <w:iCs/>
          <w:noProof/>
        </w:rPr>
        <w:t>73</w:t>
      </w:r>
      <w:r w:rsidRPr="00AC26F8">
        <w:rPr>
          <w:noProof/>
        </w:rPr>
        <w:t>, 5261–5267.</w:t>
      </w:r>
    </w:p>
    <w:p w14:paraId="047DC90E" w14:textId="77777777" w:rsidR="005D4EDE" w:rsidRPr="00AC26F8" w:rsidRDefault="005D4EDE" w:rsidP="000A48DA">
      <w:pPr>
        <w:widowControl w:val="0"/>
        <w:autoSpaceDE w:val="0"/>
        <w:autoSpaceDN w:val="0"/>
        <w:adjustRightInd w:val="0"/>
        <w:rPr>
          <w:noProof/>
        </w:rPr>
      </w:pPr>
      <w:r w:rsidRPr="00AC26F8">
        <w:rPr>
          <w:noProof/>
        </w:rPr>
        <w:t xml:space="preserve">Weiss, G.A., and Hennet, T. (2017). Mechanisms and consequences of intestinal dysbiosis. Cell Mol. Life Sci. </w:t>
      </w:r>
      <w:r w:rsidRPr="00AC26F8">
        <w:rPr>
          <w:i/>
          <w:iCs/>
          <w:noProof/>
        </w:rPr>
        <w:t>74</w:t>
      </w:r>
      <w:r w:rsidRPr="00AC26F8">
        <w:rPr>
          <w:noProof/>
        </w:rPr>
        <w:t>, 2959–2977.</w:t>
      </w:r>
    </w:p>
    <w:p w14:paraId="6896C62C" w14:textId="77777777" w:rsidR="005D4EDE" w:rsidRPr="00AC26F8" w:rsidRDefault="005D4EDE" w:rsidP="000A48DA">
      <w:pPr>
        <w:widowControl w:val="0"/>
        <w:autoSpaceDE w:val="0"/>
        <w:autoSpaceDN w:val="0"/>
        <w:adjustRightInd w:val="0"/>
        <w:rPr>
          <w:noProof/>
        </w:rPr>
      </w:pPr>
      <w:r w:rsidRPr="00AC26F8">
        <w:rPr>
          <w:noProof/>
        </w:rPr>
        <w:t xml:space="preserve">Wood, D.E., Lu, J., and Langmead, B. (2019). Improved metagenomic analysis with Kraken 2. Genome Biol. </w:t>
      </w:r>
      <w:r w:rsidRPr="00AC26F8">
        <w:rPr>
          <w:i/>
          <w:iCs/>
          <w:noProof/>
        </w:rPr>
        <w:t>20</w:t>
      </w:r>
      <w:r w:rsidRPr="00AC26F8">
        <w:rPr>
          <w:noProof/>
        </w:rPr>
        <w:t>, 257.</w:t>
      </w:r>
    </w:p>
    <w:p w14:paraId="7B3D66A3" w14:textId="77777777" w:rsidR="005D4EDE" w:rsidRPr="00AC26F8" w:rsidRDefault="005D4EDE" w:rsidP="000A48DA">
      <w:pPr>
        <w:widowControl w:val="0"/>
        <w:autoSpaceDE w:val="0"/>
        <w:autoSpaceDN w:val="0"/>
        <w:adjustRightInd w:val="0"/>
        <w:rPr>
          <w:noProof/>
        </w:rPr>
      </w:pPr>
      <w:r w:rsidRPr="00AC26F8">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AC26F8" w:rsidRDefault="005D4EDE" w:rsidP="000A48DA">
      <w:pPr>
        <w:rPr>
          <w:noProof/>
        </w:rPr>
      </w:pPr>
      <w:r w:rsidRPr="00AC26F8">
        <w:rPr>
          <w:noProof/>
        </w:rPr>
        <w:t xml:space="preserve">Zhai, B., Ola, M., Rolling, T., Tosini, N.L., Joshowitz, S., Littmann, E.R., Amoretti, L.A., Fontana, E., Wright, R.J., Miranda, E., et al. (2020). High-resolution mycobiota analysis reveals dynamic intestinal translocation preceding invasive candidiasis. Nat. Med. </w:t>
      </w:r>
      <w:r w:rsidRPr="00AC26F8">
        <w:rPr>
          <w:i/>
          <w:iCs/>
          <w:noProof/>
        </w:rPr>
        <w:t>26</w:t>
      </w:r>
      <w:r w:rsidRPr="00AC26F8">
        <w:rPr>
          <w:noProof/>
        </w:rPr>
        <w:t>, 59–64.</w:t>
      </w:r>
    </w:p>
    <w:p w14:paraId="5EF36622" w14:textId="77777777" w:rsidR="00686725" w:rsidRPr="00AC26F8" w:rsidRDefault="00686725" w:rsidP="000A48DA">
      <w:pPr>
        <w:rPr>
          <w:noProof/>
        </w:rPr>
      </w:pPr>
    </w:p>
    <w:p w14:paraId="2303BF30" w14:textId="77777777" w:rsidR="00042285" w:rsidRPr="00042285" w:rsidRDefault="00686725" w:rsidP="00042285">
      <w:pPr>
        <w:pStyle w:val="EndNoteBibliography"/>
        <w:rPr>
          <w:noProof/>
        </w:rPr>
      </w:pPr>
      <w:r w:rsidRPr="00AC26F8">
        <w:fldChar w:fldCharType="begin"/>
      </w:r>
      <w:r w:rsidRPr="00AC26F8">
        <w:instrText xml:space="preserve"> ADDIN EN.REFLIST </w:instrText>
      </w:r>
      <w:r w:rsidRPr="00AC26F8">
        <w:fldChar w:fldCharType="separate"/>
      </w:r>
      <w:r w:rsidR="00042285" w:rsidRPr="00042285">
        <w:rPr>
          <w:noProof/>
        </w:rPr>
        <w:t xml:space="preserve">Abed, J., Maalouf, N., Manson, A.L., Earl, A.M., Parhi, L., Emgård, J.E., Klutstein, M., Tayeb, S., Almogy, G., and Atlan, K.A. (2020). Colon cancer-associated Fusobacterium nucleatum may originate from the oral cavity and reach colon tumors via the circulatory system. Frontiers in cellular and infection microbiology </w:t>
      </w:r>
      <w:r w:rsidR="00042285" w:rsidRPr="00042285">
        <w:rPr>
          <w:i/>
          <w:noProof/>
        </w:rPr>
        <w:t>10</w:t>
      </w:r>
      <w:r w:rsidR="00042285" w:rsidRPr="00042285">
        <w:rPr>
          <w:noProof/>
        </w:rPr>
        <w:t>, 400.</w:t>
      </w:r>
    </w:p>
    <w:p w14:paraId="72998B54" w14:textId="77777777" w:rsidR="00042285" w:rsidRPr="00042285" w:rsidRDefault="00042285" w:rsidP="00042285">
      <w:pPr>
        <w:pStyle w:val="EndNoteBibliography"/>
        <w:rPr>
          <w:noProof/>
        </w:rPr>
      </w:pPr>
      <w:r w:rsidRPr="00042285">
        <w:rPr>
          <w:noProof/>
        </w:rPr>
        <w:lastRenderedPageBreak/>
        <w:t xml:space="preserve">Atarashi, K., Suda, W., Luo, C., Kawaguchi, T., Motoo, I., Narushima, S., Kiguchi, Y., Yasuma, K., Watanabe, E., and Tanoue, T. (2017). Ectopic colonization of oral bacteria in the intestine drives TH1 cell induction and inflammation. Science </w:t>
      </w:r>
      <w:r w:rsidRPr="00042285">
        <w:rPr>
          <w:i/>
          <w:noProof/>
        </w:rPr>
        <w:t>358</w:t>
      </w:r>
      <w:r w:rsidRPr="00042285">
        <w:rPr>
          <w:noProof/>
        </w:rPr>
        <w:t>, 359-365.</w:t>
      </w:r>
    </w:p>
    <w:p w14:paraId="395199A2" w14:textId="77777777" w:rsidR="00042285" w:rsidRPr="00042285" w:rsidRDefault="00042285" w:rsidP="00042285">
      <w:pPr>
        <w:pStyle w:val="EndNoteBibliography"/>
        <w:rPr>
          <w:noProof/>
        </w:rPr>
      </w:pPr>
      <w:r w:rsidRPr="00042285">
        <w:rPr>
          <w:noProof/>
        </w:rPr>
        <w:t xml:space="preserve">Bekker, V., Zwittink, R.D., Knetsch, C.W., Sanders, I.M., Berghuis, D., Heidt, P.J., Vossen, J.M., de Vos, W.M., Belzer, C., and Bredius, R.G. (2019). Dynamics of the gut microbiota in children receiving selective or total gut decontamination treatment during hematopoietic stem cell transplantation. Biology of Blood and Marrow Transplantation </w:t>
      </w:r>
      <w:r w:rsidRPr="00042285">
        <w:rPr>
          <w:i/>
          <w:noProof/>
        </w:rPr>
        <w:t>25</w:t>
      </w:r>
      <w:r w:rsidRPr="00042285">
        <w:rPr>
          <w:noProof/>
        </w:rPr>
        <w:t>, 1164-1171.</w:t>
      </w:r>
    </w:p>
    <w:p w14:paraId="40727624" w14:textId="77777777" w:rsidR="00042285" w:rsidRPr="00042285" w:rsidRDefault="00042285" w:rsidP="00042285">
      <w:pPr>
        <w:pStyle w:val="EndNoteBibliography"/>
        <w:rPr>
          <w:noProof/>
        </w:rPr>
      </w:pPr>
      <w:r w:rsidRPr="00042285">
        <w:rPr>
          <w:noProof/>
        </w:rPr>
        <w:t xml:space="preserve">Britton, G.J., Contijoch, E.J., Spindler, M.P., Aggarwala, V., Dogan, B., Bongers, G., San Mateo, L., Baltus, A., Das, A., and Gevers, D. (2020). Defined microbiota transplant restores Th17/RORγt+ regulatory T cell balance in mice colonized with inflammatory bowel disease microbiotas. Proceedings of the National Academy of Sciences </w:t>
      </w:r>
      <w:r w:rsidRPr="00042285">
        <w:rPr>
          <w:i/>
          <w:noProof/>
        </w:rPr>
        <w:t>117</w:t>
      </w:r>
      <w:r w:rsidRPr="00042285">
        <w:rPr>
          <w:noProof/>
        </w:rPr>
        <w:t>, 21536-21545.</w:t>
      </w:r>
    </w:p>
    <w:p w14:paraId="4A4EFD10" w14:textId="77777777" w:rsidR="00042285" w:rsidRPr="00042285" w:rsidRDefault="00042285" w:rsidP="00042285">
      <w:pPr>
        <w:pStyle w:val="EndNoteBibliography"/>
        <w:rPr>
          <w:noProof/>
        </w:rPr>
      </w:pPr>
      <w:r w:rsidRPr="00042285">
        <w:rPr>
          <w:noProof/>
        </w:rPr>
        <w:t xml:space="preserve">Coker, O.O., Dai, Z., Nie, Y., Zhao, G., Cao, L., Nakatsu, G., Wu, W.K., Wong, S.H., Chen, Z., and Sung, J.J. (2018). Mucosal microbiome dysbiosis in gastric carcinogenesis. Gut </w:t>
      </w:r>
      <w:r w:rsidRPr="00042285">
        <w:rPr>
          <w:i/>
          <w:noProof/>
        </w:rPr>
        <w:t>67</w:t>
      </w:r>
      <w:r w:rsidRPr="00042285">
        <w:rPr>
          <w:noProof/>
        </w:rPr>
        <w:t>, 1024-1032.</w:t>
      </w:r>
    </w:p>
    <w:p w14:paraId="4187C6F9" w14:textId="77777777" w:rsidR="00042285" w:rsidRPr="00042285" w:rsidRDefault="00042285" w:rsidP="00042285">
      <w:pPr>
        <w:pStyle w:val="EndNoteBibliography"/>
        <w:rPr>
          <w:noProof/>
        </w:rPr>
      </w:pPr>
      <w:r w:rsidRPr="00042285">
        <w:rPr>
          <w:noProof/>
        </w:rPr>
        <w:t xml:space="preserve">Contijoch, E.J., Britton, G.J., Yang, C., Mogno, I., Li, Z., Ng, R., Llewellyn, S.R., Hira, S., Johnson, C., and Rabinowitz, K.M. (2019). Gut microbiota density influences host physiology and is shaped by host and microbial factors. Elife </w:t>
      </w:r>
      <w:r w:rsidRPr="00042285">
        <w:rPr>
          <w:i/>
          <w:noProof/>
        </w:rPr>
        <w:t>8</w:t>
      </w:r>
      <w:r w:rsidRPr="00042285">
        <w:rPr>
          <w:noProof/>
        </w:rPr>
        <w:t>.</w:t>
      </w:r>
    </w:p>
    <w:p w14:paraId="32FC76BC" w14:textId="77777777" w:rsidR="00042285" w:rsidRPr="00042285" w:rsidRDefault="00042285" w:rsidP="00042285">
      <w:pPr>
        <w:pStyle w:val="EndNoteBibliography"/>
        <w:rPr>
          <w:noProof/>
        </w:rPr>
      </w:pPr>
      <w:r w:rsidRPr="00042285">
        <w:rPr>
          <w:noProof/>
        </w:rPr>
        <w:t xml:space="preserve">Costello, E.K., Lauber, C.L., Hamady, M., Fierer, N., Gordon, J.I., and Knight, R. (2009). Bacterial community variation in human body habitats across space and time. science </w:t>
      </w:r>
      <w:r w:rsidRPr="00042285">
        <w:rPr>
          <w:i/>
          <w:noProof/>
        </w:rPr>
        <w:t>326</w:t>
      </w:r>
      <w:r w:rsidRPr="00042285">
        <w:rPr>
          <w:noProof/>
        </w:rPr>
        <w:t>, 1694-1697.</w:t>
      </w:r>
    </w:p>
    <w:p w14:paraId="5AAA093C" w14:textId="77777777" w:rsidR="00042285" w:rsidRPr="00042285" w:rsidRDefault="00042285" w:rsidP="00042285">
      <w:pPr>
        <w:pStyle w:val="EndNoteBibliography"/>
        <w:rPr>
          <w:noProof/>
        </w:rPr>
      </w:pPr>
      <w:r w:rsidRPr="00042285">
        <w:rPr>
          <w:noProof/>
        </w:rPr>
        <w:t xml:space="preserve">Duvallet, C., Gibbons, S.M., Gurry, T., Irizarry, R.A., and Alm, E.J. (2017). Meta-analysis of gut microbiome studies identifies disease-specific and shared responses. Nature communications </w:t>
      </w:r>
      <w:r w:rsidRPr="00042285">
        <w:rPr>
          <w:i/>
          <w:noProof/>
        </w:rPr>
        <w:t>8</w:t>
      </w:r>
      <w:r w:rsidRPr="00042285">
        <w:rPr>
          <w:noProof/>
        </w:rPr>
        <w:t>, 1-10.</w:t>
      </w:r>
    </w:p>
    <w:p w14:paraId="7FBFB08F" w14:textId="77777777" w:rsidR="00042285" w:rsidRPr="00042285" w:rsidRDefault="00042285" w:rsidP="00042285">
      <w:pPr>
        <w:pStyle w:val="EndNoteBibliography"/>
        <w:rPr>
          <w:noProof/>
        </w:rPr>
      </w:pPr>
      <w:r w:rsidRPr="00042285">
        <w:rPr>
          <w:noProof/>
        </w:rPr>
        <w:t xml:space="preserve">Galazzo, G., Van Best, N., Benedikter, B.J., Janssen, K., Bervoets, L., Driessen, C., Oomen, M., Lucchesi, M., van Eijck, P.H., and Becker, H.E. (2020). How to count our microbes? The effect of different quantitative microbiome profiling approaches. Frontiers in cellular and infection microbiology </w:t>
      </w:r>
      <w:r w:rsidRPr="00042285">
        <w:rPr>
          <w:i/>
          <w:noProof/>
        </w:rPr>
        <w:t>10</w:t>
      </w:r>
      <w:r w:rsidRPr="00042285">
        <w:rPr>
          <w:noProof/>
        </w:rPr>
        <w:t>, 403.</w:t>
      </w:r>
    </w:p>
    <w:p w14:paraId="0AE20638" w14:textId="77777777" w:rsidR="00042285" w:rsidRPr="00042285" w:rsidRDefault="00042285" w:rsidP="00042285">
      <w:pPr>
        <w:pStyle w:val="EndNoteBibliography"/>
        <w:rPr>
          <w:noProof/>
        </w:rPr>
      </w:pPr>
      <w:r w:rsidRPr="00042285">
        <w:rPr>
          <w:noProof/>
        </w:rPr>
        <w:t xml:space="preserve">Gevers, D., Kugathasan, S., Denson, L.A., Vázquez-Baeza, Y., Van Treuren, W., Ren, B., Schwager, E., Knights, D., Song, S.J., and Yassour, M. (2014). The treatment-naive microbiome in new-onset Crohn’s disease. Cell host &amp; microbe </w:t>
      </w:r>
      <w:r w:rsidRPr="00042285">
        <w:rPr>
          <w:i/>
          <w:noProof/>
        </w:rPr>
        <w:t>15</w:t>
      </w:r>
      <w:r w:rsidRPr="00042285">
        <w:rPr>
          <w:noProof/>
        </w:rPr>
        <w:t>, 382-392.</w:t>
      </w:r>
    </w:p>
    <w:p w14:paraId="1AF2FC79" w14:textId="77777777" w:rsidR="00042285" w:rsidRPr="00042285" w:rsidRDefault="00042285" w:rsidP="00042285">
      <w:pPr>
        <w:pStyle w:val="EndNoteBibliography"/>
        <w:rPr>
          <w:noProof/>
        </w:rPr>
      </w:pPr>
      <w:r w:rsidRPr="00042285">
        <w:rPr>
          <w:noProof/>
        </w:rPr>
        <w:t>Greenberg, J.M., Romero, R., Winters, A.D., Galaz, J., Garcia-Flores, V., Arenas-Hernandez, M., Panzer, J., Shaffer, Z., Kracht, D.J., and Gomez-Lopez, N. (2022). Microbiota of the pregnant mouse: characterization of the bacterial communities in the oral cavity, lung, intestine, and vagina through culture and DNA sequencing. bioRxiv.</w:t>
      </w:r>
    </w:p>
    <w:p w14:paraId="7643096E" w14:textId="77777777" w:rsidR="00042285" w:rsidRPr="00042285" w:rsidRDefault="00042285" w:rsidP="00042285">
      <w:pPr>
        <w:pStyle w:val="EndNoteBibliography"/>
        <w:rPr>
          <w:noProof/>
        </w:rPr>
      </w:pPr>
      <w:r w:rsidRPr="00042285">
        <w:rPr>
          <w:noProof/>
        </w:rPr>
        <w:t xml:space="preserve">Hu, Y., Amir, A., Huang, X., Li, Y., Huang, S., Wolfe, E., Weiss, S., Knight, R., and Xu, Z.Z. (2022). Diurnal and eating-associated microbial patterns revealed via high-frequency saliva sampling. Genome Research </w:t>
      </w:r>
      <w:r w:rsidRPr="00042285">
        <w:rPr>
          <w:i/>
          <w:noProof/>
        </w:rPr>
        <w:t>32</w:t>
      </w:r>
      <w:r w:rsidRPr="00042285">
        <w:rPr>
          <w:noProof/>
        </w:rPr>
        <w:t>, 1112-1123.</w:t>
      </w:r>
    </w:p>
    <w:p w14:paraId="32466974" w14:textId="77777777" w:rsidR="00042285" w:rsidRPr="00042285" w:rsidRDefault="00042285" w:rsidP="00042285">
      <w:pPr>
        <w:pStyle w:val="EndNoteBibliography"/>
        <w:rPr>
          <w:noProof/>
        </w:rPr>
      </w:pPr>
      <w:r w:rsidRPr="00042285">
        <w:rPr>
          <w:noProof/>
        </w:rPr>
        <w:t xml:space="preserve">Imai, J., Ichikawa, H., Kitamoto, S., Golob, J.L., Kaneko, M., Nagata, J., Takahashi, M., Gillilland III, M.G., Tanaka, R., and Nagao-Kitamoto, H. (2021). A potential pathogenic association between periodontal disease and Crohn’s disease. JCI insight </w:t>
      </w:r>
      <w:r w:rsidRPr="00042285">
        <w:rPr>
          <w:i/>
          <w:noProof/>
        </w:rPr>
        <w:t>6</w:t>
      </w:r>
      <w:r w:rsidRPr="00042285">
        <w:rPr>
          <w:noProof/>
        </w:rPr>
        <w:t>.</w:t>
      </w:r>
    </w:p>
    <w:p w14:paraId="3646983B" w14:textId="77777777" w:rsidR="00042285" w:rsidRPr="00042285" w:rsidRDefault="00042285" w:rsidP="00042285">
      <w:pPr>
        <w:pStyle w:val="EndNoteBibliography"/>
        <w:rPr>
          <w:noProof/>
        </w:rPr>
      </w:pPr>
      <w:r w:rsidRPr="00042285">
        <w:rPr>
          <w:noProof/>
        </w:rPr>
        <w:t xml:space="preserve">Jian, C., Luukkonen, P., Yki-Järvinen, H., Salonen, A., and Korpela, K. (2020). Quantitative PCR provides a simple and accessible method for quantitative microbiota profiling. PloS one </w:t>
      </w:r>
      <w:r w:rsidRPr="00042285">
        <w:rPr>
          <w:i/>
          <w:noProof/>
        </w:rPr>
        <w:t>15</w:t>
      </w:r>
      <w:r w:rsidRPr="00042285">
        <w:rPr>
          <w:noProof/>
        </w:rPr>
        <w:t>, e0227285.</w:t>
      </w:r>
    </w:p>
    <w:p w14:paraId="5B343A2E" w14:textId="77777777" w:rsidR="00042285" w:rsidRPr="00042285" w:rsidRDefault="00042285" w:rsidP="00042285">
      <w:pPr>
        <w:pStyle w:val="EndNoteBibliography"/>
        <w:rPr>
          <w:noProof/>
        </w:rPr>
      </w:pPr>
      <w:r w:rsidRPr="00042285">
        <w:rPr>
          <w:noProof/>
        </w:rPr>
        <w:t xml:space="preserve">Jian, C., Salonen, A., and Korpela, K. (2021). Commentary: How to count our microbes? The effect of different quantitative microbiome profiling approaches. Frontiers in Cellular and Infection Microbiology </w:t>
      </w:r>
      <w:r w:rsidRPr="00042285">
        <w:rPr>
          <w:i/>
          <w:noProof/>
        </w:rPr>
        <w:t>11</w:t>
      </w:r>
      <w:r w:rsidRPr="00042285">
        <w:rPr>
          <w:noProof/>
        </w:rPr>
        <w:t>, 627910.</w:t>
      </w:r>
    </w:p>
    <w:p w14:paraId="00C39C80" w14:textId="77777777" w:rsidR="00042285" w:rsidRPr="00042285" w:rsidRDefault="00042285" w:rsidP="00042285">
      <w:pPr>
        <w:pStyle w:val="EndNoteBibliography"/>
        <w:rPr>
          <w:noProof/>
        </w:rPr>
      </w:pPr>
      <w:r w:rsidRPr="00042285">
        <w:rPr>
          <w:noProof/>
        </w:rPr>
        <w:lastRenderedPageBreak/>
        <w:t xml:space="preserve">Jin, S., Wetzel, D., and Schirmer, M. (2022). Deciphering mechanisms and implications of bacterial translocation in human health and disease. Current Opinion in Microbiology </w:t>
      </w:r>
      <w:r w:rsidRPr="00042285">
        <w:rPr>
          <w:i/>
          <w:noProof/>
        </w:rPr>
        <w:t>67</w:t>
      </w:r>
      <w:r w:rsidRPr="00042285">
        <w:rPr>
          <w:noProof/>
        </w:rPr>
        <w:t>, 102147.</w:t>
      </w:r>
    </w:p>
    <w:p w14:paraId="523B6D21" w14:textId="77777777" w:rsidR="00042285" w:rsidRPr="00042285" w:rsidRDefault="00042285" w:rsidP="00042285">
      <w:pPr>
        <w:pStyle w:val="EndNoteBibliography"/>
        <w:rPr>
          <w:noProof/>
        </w:rPr>
      </w:pPr>
      <w:r w:rsidRPr="00042285">
        <w:rPr>
          <w:noProof/>
        </w:rPr>
        <w:t xml:space="preserve">Joseph, S., Aduse-Opoku, J., Hashim, A., Hanski, E., Streich, R., Knowles, S.C., Pedersen, A.B., Wade, W.G., and Curtis, M.A. (2021). A 16S rRNA gene and draft genome database for the murine oral bacterial community. Msystems </w:t>
      </w:r>
      <w:r w:rsidRPr="00042285">
        <w:rPr>
          <w:i/>
          <w:noProof/>
        </w:rPr>
        <w:t>6</w:t>
      </w:r>
      <w:r w:rsidRPr="00042285">
        <w:rPr>
          <w:noProof/>
        </w:rPr>
        <w:t>, e01222-01220.</w:t>
      </w:r>
    </w:p>
    <w:p w14:paraId="589C028A" w14:textId="77777777" w:rsidR="00042285" w:rsidRPr="00042285" w:rsidRDefault="00042285" w:rsidP="00042285">
      <w:pPr>
        <w:pStyle w:val="EndNoteBibliography"/>
        <w:rPr>
          <w:noProof/>
        </w:rPr>
      </w:pPr>
      <w:r w:rsidRPr="00042285">
        <w:rPr>
          <w:noProof/>
        </w:rPr>
        <w:t xml:space="preserve">Kitamoto, S., Nagao-Kitamoto, H., Hein, R., Schmidt, T., and Kamada, N. (2020). The bacterial connection between the oral cavity and the gut diseases. Journal of dental research </w:t>
      </w:r>
      <w:r w:rsidRPr="00042285">
        <w:rPr>
          <w:i/>
          <w:noProof/>
        </w:rPr>
        <w:t>99</w:t>
      </w:r>
      <w:r w:rsidRPr="00042285">
        <w:rPr>
          <w:noProof/>
        </w:rPr>
        <w:t>, 1021-1029.</w:t>
      </w:r>
    </w:p>
    <w:p w14:paraId="2402EC1A" w14:textId="77777777" w:rsidR="00042285" w:rsidRPr="00042285" w:rsidRDefault="00042285" w:rsidP="00042285">
      <w:pPr>
        <w:pStyle w:val="EndNoteBibliography"/>
        <w:rPr>
          <w:noProof/>
        </w:rPr>
      </w:pPr>
      <w:r w:rsidRPr="00042285">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042285">
        <w:rPr>
          <w:i/>
          <w:noProof/>
        </w:rPr>
        <w:t>68</w:t>
      </w:r>
      <w:r w:rsidRPr="00042285">
        <w:rPr>
          <w:noProof/>
        </w:rPr>
        <w:t>, 1335-1337.</w:t>
      </w:r>
    </w:p>
    <w:p w14:paraId="2ACBBD28" w14:textId="77777777" w:rsidR="00042285" w:rsidRPr="00042285" w:rsidRDefault="00042285" w:rsidP="00042285">
      <w:pPr>
        <w:pStyle w:val="EndNoteBibliography"/>
        <w:rPr>
          <w:noProof/>
        </w:rPr>
      </w:pPr>
      <w:r w:rsidRPr="00042285">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042285">
        <w:rPr>
          <w:i/>
          <w:noProof/>
        </w:rPr>
        <w:t>14</w:t>
      </w:r>
      <w:r w:rsidRPr="00042285">
        <w:rPr>
          <w:noProof/>
        </w:rPr>
        <w:t>, 207-215.</w:t>
      </w:r>
    </w:p>
    <w:p w14:paraId="56A451E7" w14:textId="77777777" w:rsidR="00042285" w:rsidRPr="00042285" w:rsidRDefault="00042285" w:rsidP="00042285">
      <w:pPr>
        <w:pStyle w:val="EndNoteBibliography"/>
        <w:rPr>
          <w:noProof/>
        </w:rPr>
      </w:pPr>
      <w:r w:rsidRPr="00042285">
        <w:rPr>
          <w:noProof/>
        </w:rPr>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042285">
        <w:rPr>
          <w:i/>
          <w:noProof/>
        </w:rPr>
        <w:t>1</w:t>
      </w:r>
      <w:r w:rsidRPr="00042285">
        <w:rPr>
          <w:noProof/>
        </w:rPr>
        <w:t>, 1-15.</w:t>
      </w:r>
    </w:p>
    <w:p w14:paraId="77A5BBC7" w14:textId="77777777" w:rsidR="00042285" w:rsidRPr="00042285" w:rsidRDefault="00042285" w:rsidP="00042285">
      <w:pPr>
        <w:pStyle w:val="EndNoteBibliography"/>
        <w:rPr>
          <w:noProof/>
        </w:rPr>
      </w:pPr>
      <w:r w:rsidRPr="00042285">
        <w:rPr>
          <w:noProof/>
        </w:rPr>
        <w:t xml:space="preserve">Liu, C., Zhou, N., Du, M.-X., Sun, Y.-T., Wang, K., Wang, Y.-J., Li, D.-H., Yu, H.-Y., Song, Y., and Bai, B.-B. (2020). The Mouse Gut Microbial Biobank expands the coverage of cultured bacteria. Nature communications </w:t>
      </w:r>
      <w:r w:rsidRPr="00042285">
        <w:rPr>
          <w:i/>
          <w:noProof/>
        </w:rPr>
        <w:t>11</w:t>
      </w:r>
      <w:r w:rsidRPr="00042285">
        <w:rPr>
          <w:noProof/>
        </w:rPr>
        <w:t>, 1-12.</w:t>
      </w:r>
    </w:p>
    <w:p w14:paraId="7DFD8920" w14:textId="77777777" w:rsidR="00042285" w:rsidRPr="00042285" w:rsidRDefault="00042285" w:rsidP="00042285">
      <w:pPr>
        <w:pStyle w:val="EndNoteBibliography"/>
        <w:rPr>
          <w:noProof/>
        </w:rPr>
      </w:pPr>
      <w:r w:rsidRPr="00042285">
        <w:rPr>
          <w:noProof/>
        </w:rPr>
        <w:t xml:space="preserve">Machado, D., Maistrenko, O.M., Andrejev, S., Kim, Y., Bork, P., Patil, K.R., and Patil, K.R. (2021). Polarization of microbial communities between competitive and cooperative metabolism. Nature ecology &amp; evolution </w:t>
      </w:r>
      <w:r w:rsidRPr="00042285">
        <w:rPr>
          <w:i/>
          <w:noProof/>
        </w:rPr>
        <w:t>5</w:t>
      </w:r>
      <w:r w:rsidRPr="00042285">
        <w:rPr>
          <w:noProof/>
        </w:rPr>
        <w:t>, 195-203.</w:t>
      </w:r>
    </w:p>
    <w:p w14:paraId="6FB0CA28" w14:textId="77777777" w:rsidR="00042285" w:rsidRPr="00042285" w:rsidRDefault="00042285" w:rsidP="00042285">
      <w:pPr>
        <w:pStyle w:val="EndNoteBibliography"/>
        <w:rPr>
          <w:noProof/>
        </w:rPr>
      </w:pPr>
      <w:r w:rsidRPr="00042285">
        <w:rPr>
          <w:noProof/>
        </w:rPr>
        <w:t xml:space="preserve">Morjaria, S., Schluter, J., Taylor, B.P., Littmann, E.R., Carter, R.A., Fontana, E., Peled, J.U., van den Brink, M.R., Xavier, J.B., and Taur, Y. (2019). Antibiotic-induced shifts in fecal microbiota density and composition during hematopoietic stem cell transplantation. Infection and immunity </w:t>
      </w:r>
      <w:r w:rsidRPr="00042285">
        <w:rPr>
          <w:i/>
          <w:noProof/>
        </w:rPr>
        <w:t>87</w:t>
      </w:r>
      <w:r w:rsidRPr="00042285">
        <w:rPr>
          <w:noProof/>
        </w:rPr>
        <w:t>, e00206-00219.</w:t>
      </w:r>
    </w:p>
    <w:p w14:paraId="37E46A8A" w14:textId="77777777" w:rsidR="00042285" w:rsidRPr="00042285" w:rsidRDefault="00042285" w:rsidP="00042285">
      <w:pPr>
        <w:pStyle w:val="EndNoteBibliography"/>
        <w:rPr>
          <w:noProof/>
        </w:rPr>
      </w:pPr>
      <w:r w:rsidRPr="00042285">
        <w:rPr>
          <w:noProof/>
        </w:rPr>
        <w:t xml:space="preserve">Peled, J.U., Gomes, A.L., Devlin, S.M., Littmann, E.R., Taur, Y., Sung, A.D., Weber, D., Hashimoto, D., Slingerland, A.E., and Slingerland, J.B. (2020). Microbiota as predictor of mortality in allogeneic hematopoietic-cell transplantation. New England Journal of Medicine </w:t>
      </w:r>
      <w:r w:rsidRPr="00042285">
        <w:rPr>
          <w:i/>
          <w:noProof/>
        </w:rPr>
        <w:t>382</w:t>
      </w:r>
      <w:r w:rsidRPr="00042285">
        <w:rPr>
          <w:noProof/>
        </w:rPr>
        <w:t>, 822-834.</w:t>
      </w:r>
    </w:p>
    <w:p w14:paraId="641A2059" w14:textId="77777777" w:rsidR="00042285" w:rsidRPr="00042285" w:rsidRDefault="00042285" w:rsidP="00042285">
      <w:pPr>
        <w:pStyle w:val="EndNoteBibliography"/>
        <w:rPr>
          <w:noProof/>
        </w:rPr>
      </w:pPr>
      <w:r w:rsidRPr="00042285">
        <w:rPr>
          <w:noProof/>
        </w:rPr>
        <w:t xml:space="preserve">Qin, N., Yang, F., Li, A., Prifti, E., Chen, Y., Shao, L., Guo, J., Le Chatelier, E., Yao, J., and Wu, L. (2014). Alterations of the human gut microbiome in liver cirrhosis. Nature </w:t>
      </w:r>
      <w:r w:rsidRPr="00042285">
        <w:rPr>
          <w:i/>
          <w:noProof/>
        </w:rPr>
        <w:t>513</w:t>
      </w:r>
      <w:r w:rsidRPr="00042285">
        <w:rPr>
          <w:noProof/>
        </w:rPr>
        <w:t>, 59-64.</w:t>
      </w:r>
    </w:p>
    <w:p w14:paraId="1BA2D996" w14:textId="77777777" w:rsidR="00042285" w:rsidRPr="00042285" w:rsidRDefault="00042285" w:rsidP="00042285">
      <w:pPr>
        <w:pStyle w:val="EndNoteBibliography"/>
        <w:rPr>
          <w:noProof/>
        </w:rPr>
      </w:pPr>
      <w:r w:rsidRPr="00042285">
        <w:rPr>
          <w:noProof/>
        </w:rPr>
        <w:t xml:space="preserve">Rao, C., Coyte, K.Z., Bainter, W., Geha, R.S., Martin, C.R., and Rakoff-Nahoum, S. (2021). Multi-kingdom ecological drivers of microbiota assembly in preterm infants. Nature </w:t>
      </w:r>
      <w:r w:rsidRPr="00042285">
        <w:rPr>
          <w:i/>
          <w:noProof/>
        </w:rPr>
        <w:t>591</w:t>
      </w:r>
      <w:r w:rsidRPr="00042285">
        <w:rPr>
          <w:noProof/>
        </w:rPr>
        <w:t>, 633-638.</w:t>
      </w:r>
    </w:p>
    <w:p w14:paraId="0D179A22" w14:textId="77777777" w:rsidR="00042285" w:rsidRPr="00042285" w:rsidRDefault="00042285" w:rsidP="00042285">
      <w:pPr>
        <w:pStyle w:val="EndNoteBibliography"/>
        <w:rPr>
          <w:noProof/>
        </w:rPr>
      </w:pPr>
      <w:r w:rsidRPr="00042285">
        <w:rPr>
          <w:noProof/>
        </w:rPr>
        <w:t xml:space="preserve">Rashidi, A., Ebadi, M., Weisdorf, D.J., Costalonga, M., and Staley, C. (2021). No evidence for colonization of oral bacteria in the distal gut in healthy adults. Proceedings of the National Academy of Sciences </w:t>
      </w:r>
      <w:r w:rsidRPr="00042285">
        <w:rPr>
          <w:i/>
          <w:noProof/>
        </w:rPr>
        <w:t>118</w:t>
      </w:r>
      <w:r w:rsidRPr="00042285">
        <w:rPr>
          <w:noProof/>
        </w:rPr>
        <w:t>, e2114152118.</w:t>
      </w:r>
    </w:p>
    <w:p w14:paraId="209159F2" w14:textId="77777777" w:rsidR="00042285" w:rsidRPr="00042285" w:rsidRDefault="00042285" w:rsidP="00042285">
      <w:pPr>
        <w:pStyle w:val="EndNoteBibliography"/>
        <w:rPr>
          <w:noProof/>
        </w:rPr>
      </w:pPr>
      <w:r w:rsidRPr="00042285">
        <w:rPr>
          <w:noProof/>
        </w:rPr>
        <w:t xml:space="preserve">Read, E., Curtis, M.A., and Neves, J.F. (2021). The role of oral bacteria in inflammatory bowel disease. Nature Reviews Gastroenterology &amp; Hepatology </w:t>
      </w:r>
      <w:r w:rsidRPr="00042285">
        <w:rPr>
          <w:i/>
          <w:noProof/>
        </w:rPr>
        <w:t>18</w:t>
      </w:r>
      <w:r w:rsidRPr="00042285">
        <w:rPr>
          <w:noProof/>
        </w:rPr>
        <w:t>, 731-742.</w:t>
      </w:r>
    </w:p>
    <w:p w14:paraId="641FAA68" w14:textId="77777777" w:rsidR="00042285" w:rsidRPr="00042285" w:rsidRDefault="00042285" w:rsidP="00042285">
      <w:pPr>
        <w:pStyle w:val="EndNoteBibliography"/>
        <w:rPr>
          <w:noProof/>
        </w:rPr>
      </w:pPr>
      <w:r w:rsidRPr="00042285">
        <w:rPr>
          <w:noProof/>
        </w:rPr>
        <w:t xml:space="preserve">Reese, A.T., Cho, E.H., Klitzman, B., Nichols, S.P., Wisniewski, N.A., Villa, M.M., Durand, H.K., Jiang, S., Midani, F.S., and Nimmagadda, S.N. (2018). Antibiotic-induced changes in the microbiota disrupt redox dynamics in the gut. Elife </w:t>
      </w:r>
      <w:r w:rsidRPr="00042285">
        <w:rPr>
          <w:i/>
          <w:noProof/>
        </w:rPr>
        <w:t>7</w:t>
      </w:r>
      <w:r w:rsidRPr="00042285">
        <w:rPr>
          <w:noProof/>
        </w:rPr>
        <w:t>, e35987.</w:t>
      </w:r>
    </w:p>
    <w:p w14:paraId="7E3E3019" w14:textId="77777777" w:rsidR="00042285" w:rsidRPr="00042285" w:rsidRDefault="00042285" w:rsidP="00042285">
      <w:pPr>
        <w:pStyle w:val="EndNoteBibliography"/>
        <w:rPr>
          <w:noProof/>
        </w:rPr>
      </w:pPr>
      <w:r w:rsidRPr="00042285">
        <w:rPr>
          <w:noProof/>
        </w:rPr>
        <w:lastRenderedPageBreak/>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042285">
        <w:rPr>
          <w:i/>
          <w:noProof/>
        </w:rPr>
        <w:t>24</w:t>
      </w:r>
      <w:r w:rsidRPr="00042285">
        <w:rPr>
          <w:noProof/>
        </w:rPr>
        <w:t>, 600-610. e604.</w:t>
      </w:r>
    </w:p>
    <w:p w14:paraId="325B9105" w14:textId="77777777" w:rsidR="00042285" w:rsidRPr="00042285" w:rsidRDefault="00042285" w:rsidP="00042285">
      <w:pPr>
        <w:pStyle w:val="EndNoteBibliography"/>
        <w:rPr>
          <w:noProof/>
        </w:rPr>
      </w:pPr>
      <w:r w:rsidRPr="00042285">
        <w:rPr>
          <w:noProof/>
        </w:rPr>
        <w:t xml:space="preserve">Schluter, J., Peled, J.U., Taylor, B.P., Markey, K.A., Smith, M., Taur, Y., Niehus, R., Staffas, A., Dai, A., and Fontana, E. (2020). The gut microbiota is associated with immune cell dynamics in humans. Nature </w:t>
      </w:r>
      <w:r w:rsidRPr="00042285">
        <w:rPr>
          <w:i/>
          <w:noProof/>
        </w:rPr>
        <w:t>588</w:t>
      </w:r>
      <w:r w:rsidRPr="00042285">
        <w:rPr>
          <w:noProof/>
        </w:rPr>
        <w:t>, 303-307.</w:t>
      </w:r>
    </w:p>
    <w:p w14:paraId="439CEBE0" w14:textId="77777777" w:rsidR="00042285" w:rsidRPr="00042285" w:rsidRDefault="00042285" w:rsidP="00042285">
      <w:pPr>
        <w:pStyle w:val="EndNoteBibliography"/>
        <w:rPr>
          <w:noProof/>
        </w:rPr>
      </w:pPr>
      <w:r w:rsidRPr="00042285">
        <w:rPr>
          <w:noProof/>
        </w:rPr>
        <w:t xml:space="preserve">Schmidt, T.S., Hayward, M.R., Coelho, L.P., Li, S.S., Costea, P.I., Voigt, A.Y., Wirbel, J., Maistrenko, O.M., Alves, R.J., and Bergsten, E. (2019). Extensive transmission of microbes along the gastrointestinal tract. Elife </w:t>
      </w:r>
      <w:r w:rsidRPr="00042285">
        <w:rPr>
          <w:i/>
          <w:noProof/>
        </w:rPr>
        <w:t>8</w:t>
      </w:r>
      <w:r w:rsidRPr="00042285">
        <w:rPr>
          <w:noProof/>
        </w:rPr>
        <w:t>, e42693.</w:t>
      </w:r>
    </w:p>
    <w:p w14:paraId="4FBD218C" w14:textId="77777777" w:rsidR="00042285" w:rsidRPr="00042285" w:rsidRDefault="00042285" w:rsidP="00042285">
      <w:pPr>
        <w:pStyle w:val="EndNoteBibliography"/>
        <w:rPr>
          <w:noProof/>
        </w:rPr>
      </w:pPr>
      <w:r w:rsidRPr="00042285">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042285">
        <w:rPr>
          <w:i/>
          <w:noProof/>
        </w:rPr>
        <w:t>13</w:t>
      </w:r>
      <w:r w:rsidRPr="00042285">
        <w:rPr>
          <w:noProof/>
        </w:rPr>
        <w:t>, 1-18.</w:t>
      </w:r>
    </w:p>
    <w:p w14:paraId="2E1F4A4E" w14:textId="77777777" w:rsidR="00042285" w:rsidRPr="00042285" w:rsidRDefault="00042285" w:rsidP="00042285">
      <w:pPr>
        <w:pStyle w:val="EndNoteBibliography"/>
        <w:rPr>
          <w:noProof/>
        </w:rPr>
      </w:pPr>
      <w:r w:rsidRPr="00042285">
        <w:rPr>
          <w:noProof/>
        </w:rPr>
        <w:t xml:space="preserve">Shono, Y., and van den Brink, M.R. (2018). Gut microbiota injury in allogeneic haematopoietic stem cell transplantation. Nature Reviews Cancer </w:t>
      </w:r>
      <w:r w:rsidRPr="00042285">
        <w:rPr>
          <w:i/>
          <w:noProof/>
        </w:rPr>
        <w:t>18</w:t>
      </w:r>
      <w:r w:rsidRPr="00042285">
        <w:rPr>
          <w:noProof/>
        </w:rPr>
        <w:t>, 283-295.</w:t>
      </w:r>
    </w:p>
    <w:p w14:paraId="20A9149E" w14:textId="77777777" w:rsidR="00042285" w:rsidRPr="00042285" w:rsidRDefault="00042285" w:rsidP="00042285">
      <w:pPr>
        <w:pStyle w:val="EndNoteBibliography"/>
        <w:rPr>
          <w:noProof/>
        </w:rPr>
      </w:pPr>
      <w:r w:rsidRPr="00042285">
        <w:rPr>
          <w:noProof/>
        </w:rPr>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042285">
        <w:rPr>
          <w:i/>
          <w:noProof/>
        </w:rPr>
        <w:t>23</w:t>
      </w:r>
      <w:r w:rsidRPr="00042285">
        <w:rPr>
          <w:noProof/>
        </w:rPr>
        <w:t>, 447-457. e444.</w:t>
      </w:r>
    </w:p>
    <w:p w14:paraId="2F509EF4" w14:textId="77777777" w:rsidR="00042285" w:rsidRPr="00042285" w:rsidRDefault="00042285" w:rsidP="00042285">
      <w:pPr>
        <w:pStyle w:val="EndNoteBibliography"/>
        <w:rPr>
          <w:noProof/>
        </w:rPr>
      </w:pPr>
      <w:r w:rsidRPr="00042285">
        <w:rPr>
          <w:noProof/>
        </w:rPr>
        <w:t xml:space="preserve">Tang, T.W., Chen, H.-C., Chen, C.-Y., Yen, C.Y., Lin, C.-J., Prajnamitra, R.P., Chen, L.-L., Ruan, S.-C., Lin, J.-H., and Lin, P.-J. (2019). Loss of gut microbiota alters immune system composition and cripples postinfarction cardiac repair. Circulation </w:t>
      </w:r>
      <w:r w:rsidRPr="00042285">
        <w:rPr>
          <w:i/>
          <w:noProof/>
        </w:rPr>
        <w:t>139</w:t>
      </w:r>
      <w:r w:rsidRPr="00042285">
        <w:rPr>
          <w:noProof/>
        </w:rPr>
        <w:t>, 647-659.</w:t>
      </w:r>
    </w:p>
    <w:p w14:paraId="2257616E" w14:textId="77777777" w:rsidR="00042285" w:rsidRPr="00042285" w:rsidRDefault="00042285" w:rsidP="00042285">
      <w:pPr>
        <w:pStyle w:val="EndNoteBibliography"/>
        <w:rPr>
          <w:noProof/>
        </w:rPr>
      </w:pPr>
      <w:r w:rsidRPr="00042285">
        <w:rPr>
          <w:noProof/>
        </w:rPr>
        <w:t xml:space="preserve">Taur, Y., Xavier, J.B., Lipuma, L., Ubeda, C., Goldberg, J., Gobourne, A., Lee, Y.J., Dubin, K.A., Socci, N.D., and Viale, A. (2012). Intestinal domination and the risk of bacteremia in patients undergoing allogeneic hematopoietic stem cell transplantation. Clinical infectious diseases </w:t>
      </w:r>
      <w:r w:rsidRPr="00042285">
        <w:rPr>
          <w:i/>
          <w:noProof/>
        </w:rPr>
        <w:t>55</w:t>
      </w:r>
      <w:r w:rsidRPr="00042285">
        <w:rPr>
          <w:noProof/>
        </w:rPr>
        <w:t>, 905-914.</w:t>
      </w:r>
    </w:p>
    <w:p w14:paraId="656D7CB1" w14:textId="77777777" w:rsidR="00042285" w:rsidRPr="00042285" w:rsidRDefault="00042285" w:rsidP="00042285">
      <w:pPr>
        <w:pStyle w:val="EndNoteBibliography"/>
        <w:rPr>
          <w:noProof/>
        </w:rPr>
      </w:pPr>
      <w:r w:rsidRPr="00042285">
        <w:rPr>
          <w:noProof/>
        </w:rPr>
        <w:t xml:space="preserve">The Human Microbiome Project Consortium (2012). Structure, function and diversity of the healthy human microbiome. nature </w:t>
      </w:r>
      <w:r w:rsidRPr="00042285">
        <w:rPr>
          <w:i/>
          <w:noProof/>
        </w:rPr>
        <w:t>486</w:t>
      </w:r>
      <w:r w:rsidRPr="00042285">
        <w:rPr>
          <w:noProof/>
        </w:rPr>
        <w:t>, 207-214.</w:t>
      </w:r>
    </w:p>
    <w:p w14:paraId="5C2FAF7A" w14:textId="77777777" w:rsidR="00042285" w:rsidRPr="00042285" w:rsidRDefault="00042285" w:rsidP="00042285">
      <w:pPr>
        <w:pStyle w:val="EndNoteBibliography"/>
        <w:rPr>
          <w:noProof/>
        </w:rPr>
      </w:pPr>
      <w:r w:rsidRPr="00042285">
        <w:rPr>
          <w:noProof/>
        </w:rPr>
        <w:t xml:space="preserve">Theis, K.R., Romero, R., Greenberg, J.M., Winters, A.D., Garcia-Flores, V., Motomura, K., Ahmad, M.M., Galaz, J., Arenas-Hernandez, M., and Gomez-Lopez, N. (2020). No consistent evidence for microbiota in murine placental and fetal tissues. Msphere </w:t>
      </w:r>
      <w:r w:rsidRPr="00042285">
        <w:rPr>
          <w:i/>
          <w:noProof/>
        </w:rPr>
        <w:t>5</w:t>
      </w:r>
      <w:r w:rsidRPr="00042285">
        <w:rPr>
          <w:noProof/>
        </w:rPr>
        <w:t>, e00933-00919.</w:t>
      </w:r>
    </w:p>
    <w:p w14:paraId="3D63A1AA" w14:textId="77777777" w:rsidR="00042285" w:rsidRPr="00042285" w:rsidRDefault="00042285" w:rsidP="00042285">
      <w:pPr>
        <w:pStyle w:val="EndNoteBibliography"/>
        <w:rPr>
          <w:noProof/>
        </w:rPr>
      </w:pPr>
      <w:r w:rsidRPr="00042285">
        <w:rPr>
          <w:noProof/>
        </w:rPr>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042285">
        <w:rPr>
          <w:i/>
          <w:noProof/>
        </w:rPr>
        <w:t>25</w:t>
      </w:r>
      <w:r w:rsidRPr="00042285">
        <w:rPr>
          <w:noProof/>
        </w:rPr>
        <w:t>, 667-678.</w:t>
      </w:r>
    </w:p>
    <w:p w14:paraId="05CF0DE8" w14:textId="77777777" w:rsidR="00042285" w:rsidRPr="00042285" w:rsidRDefault="00042285" w:rsidP="00042285">
      <w:pPr>
        <w:pStyle w:val="EndNoteBibliography"/>
        <w:rPr>
          <w:noProof/>
        </w:rPr>
      </w:pPr>
      <w:r w:rsidRPr="00042285">
        <w:rPr>
          <w:noProof/>
        </w:rPr>
        <w:t xml:space="preserve">Van der Maaten, L., and Hinton, G. (2008). Visualizing data using t-SNE. Journal of machine learning research </w:t>
      </w:r>
      <w:r w:rsidRPr="00042285">
        <w:rPr>
          <w:i/>
          <w:noProof/>
        </w:rPr>
        <w:t>9</w:t>
      </w:r>
      <w:r w:rsidRPr="00042285">
        <w:rPr>
          <w:noProof/>
        </w:rPr>
        <w:t>.</w:t>
      </w:r>
    </w:p>
    <w:p w14:paraId="1871C83C" w14:textId="77777777" w:rsidR="00042285" w:rsidRPr="00042285" w:rsidRDefault="00042285" w:rsidP="00042285">
      <w:pPr>
        <w:pStyle w:val="EndNoteBibliography"/>
        <w:rPr>
          <w:noProof/>
        </w:rPr>
      </w:pPr>
      <w:r w:rsidRPr="00042285">
        <w:rPr>
          <w:noProof/>
        </w:rPr>
        <w:t xml:space="preserve">Vandeputte, D., Kathagen, G., D’hoe, K., Vieira-Silva, S., Valles-Colomer, M., Sabino, J., Wang, J., Tito, R.Y., De Commer, L., and Darzi, Y. (2017). Quantitative microbiome profiling links gut community variation to microbial load. Nature </w:t>
      </w:r>
      <w:r w:rsidRPr="00042285">
        <w:rPr>
          <w:i/>
          <w:noProof/>
        </w:rPr>
        <w:t>551</w:t>
      </w:r>
      <w:r w:rsidRPr="00042285">
        <w:rPr>
          <w:noProof/>
        </w:rPr>
        <w:t>, 507-511.</w:t>
      </w:r>
    </w:p>
    <w:p w14:paraId="33BD25EE" w14:textId="77777777" w:rsidR="00042285" w:rsidRPr="00042285" w:rsidRDefault="00042285" w:rsidP="00042285">
      <w:pPr>
        <w:pStyle w:val="EndNoteBibliography"/>
        <w:rPr>
          <w:noProof/>
        </w:rPr>
      </w:pPr>
      <w:r w:rsidRPr="00042285">
        <w:rPr>
          <w:noProof/>
        </w:rPr>
        <w:t xml:space="preserve">Vieira-Silva, S., Sabino, J., Valles-Colomer, M., Falony, G., Kathagen, G., Caenepeel, C., Cleynen, I., van der Merwe, S., Vermeire, S., and Raes, J. (2019). Quantitative microbiome profiling disentangles inflammation-and bile duct obstruction-associated microbiota alterations across PSC/IBD diagnoses. Nature microbiology </w:t>
      </w:r>
      <w:r w:rsidRPr="00042285">
        <w:rPr>
          <w:i/>
          <w:noProof/>
        </w:rPr>
        <w:t>4</w:t>
      </w:r>
      <w:r w:rsidRPr="00042285">
        <w:rPr>
          <w:noProof/>
        </w:rPr>
        <w:t>, 1826-1831.</w:t>
      </w:r>
    </w:p>
    <w:p w14:paraId="4E2DE945" w14:textId="77777777" w:rsidR="00042285" w:rsidRPr="00042285" w:rsidRDefault="00042285" w:rsidP="00042285">
      <w:pPr>
        <w:pStyle w:val="EndNoteBibliography"/>
        <w:rPr>
          <w:noProof/>
        </w:rPr>
      </w:pPr>
      <w:r w:rsidRPr="00042285">
        <w:rPr>
          <w:noProof/>
        </w:rPr>
        <w:t xml:space="preserve">Zarrinpar, A., Chaix, A., Xu, Z.Z., Chang, M.W., Marotz, C.A., Saghatelian, A., Knight, R., and Panda, S. (2018). Antibiotic-induced microbiome depletion alters metabolic homeostasis by affecting gut signaling and colonic metabolism. Nature communications </w:t>
      </w:r>
      <w:r w:rsidRPr="00042285">
        <w:rPr>
          <w:i/>
          <w:noProof/>
        </w:rPr>
        <w:t>9</w:t>
      </w:r>
      <w:r w:rsidRPr="00042285">
        <w:rPr>
          <w:noProof/>
        </w:rPr>
        <w:t>, 1-13.</w:t>
      </w:r>
    </w:p>
    <w:p w14:paraId="5A66C7AD" w14:textId="0F626E4B" w:rsidR="005D4EDE" w:rsidRPr="00AC26F8" w:rsidRDefault="00686725" w:rsidP="000A48DA">
      <w:r w:rsidRPr="00AC26F8">
        <w:fldChar w:fldCharType="end"/>
      </w:r>
    </w:p>
    <w:sectPr w:rsidR="005D4EDE" w:rsidRPr="00AC26F8" w:rsidSect="008A3F1F">
      <w:headerReference w:type="default" r:id="rId21"/>
      <w:footerReference w:type="even" r:id="rId22"/>
      <w:footerReference w:type="first" r:id="rId23"/>
      <w:pgSz w:w="12240" w:h="15840" w:code="1"/>
      <w:pgMar w:top="1296" w:right="1440" w:bottom="1296"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E52B0" w14:textId="77777777" w:rsidR="007008BA" w:rsidRDefault="007008BA" w:rsidP="00D73714">
      <w:r>
        <w:separator/>
      </w:r>
    </w:p>
  </w:endnote>
  <w:endnote w:type="continuationSeparator" w:id="0">
    <w:p w14:paraId="2BF5AF96" w14:textId="77777777" w:rsidR="007008BA" w:rsidRDefault="007008BA" w:rsidP="00D73714">
      <w:r>
        <w:continuationSeparator/>
      </w:r>
    </w:p>
  </w:endnote>
  <w:endnote w:type="continuationNotice" w:id="1">
    <w:p w14:paraId="29D45855" w14:textId="77777777" w:rsidR="007008BA" w:rsidRDefault="007008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decorative"/>
    <w:pitch w:val="variable"/>
    <w:sig w:usb0="00000000" w:usb1="10000000" w:usb2="00000000" w:usb3="00000000" w:csb0="80000000"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C84A2C" w:rsidRDefault="00C84A2C" w:rsidP="00577E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A3F1F">
          <w:rPr>
            <w:rStyle w:val="PageNumber"/>
            <w:noProof/>
          </w:rPr>
          <w:t>2</w:t>
        </w:r>
        <w:r>
          <w:rPr>
            <w:rStyle w:val="PageNumber"/>
          </w:rPr>
          <w:fldChar w:fldCharType="end"/>
        </w:r>
      </w:p>
    </w:sdtContent>
  </w:sdt>
  <w:p w14:paraId="3EE541CD" w14:textId="77777777" w:rsidR="00C84A2C" w:rsidRDefault="00C84A2C"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6CA50" w14:textId="77777777" w:rsidR="007008BA" w:rsidRDefault="007008BA" w:rsidP="00D73714">
      <w:r>
        <w:separator/>
      </w:r>
    </w:p>
  </w:footnote>
  <w:footnote w:type="continuationSeparator" w:id="0">
    <w:p w14:paraId="689E1663" w14:textId="77777777" w:rsidR="007008BA" w:rsidRDefault="007008BA" w:rsidP="00D73714">
      <w:r>
        <w:continuationSeparator/>
      </w:r>
    </w:p>
  </w:footnote>
  <w:footnote w:type="continuationNotice" w:id="1">
    <w:p w14:paraId="5899868B" w14:textId="77777777" w:rsidR="007008BA" w:rsidRDefault="007008B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7B012B" w:rsidRDefault="007B012B"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4261D"/>
    <w:rsid w:val="000015F9"/>
    <w:rsid w:val="00001774"/>
    <w:rsid w:val="00002579"/>
    <w:rsid w:val="000027A1"/>
    <w:rsid w:val="00003414"/>
    <w:rsid w:val="00004547"/>
    <w:rsid w:val="00004A0B"/>
    <w:rsid w:val="000077BE"/>
    <w:rsid w:val="00010494"/>
    <w:rsid w:val="00010A90"/>
    <w:rsid w:val="00010D76"/>
    <w:rsid w:val="00012945"/>
    <w:rsid w:val="000134A7"/>
    <w:rsid w:val="00013723"/>
    <w:rsid w:val="00013878"/>
    <w:rsid w:val="00013EC6"/>
    <w:rsid w:val="00015092"/>
    <w:rsid w:val="00015731"/>
    <w:rsid w:val="00016538"/>
    <w:rsid w:val="00016C9A"/>
    <w:rsid w:val="00016F55"/>
    <w:rsid w:val="00017543"/>
    <w:rsid w:val="00022178"/>
    <w:rsid w:val="00022F72"/>
    <w:rsid w:val="00024CAA"/>
    <w:rsid w:val="00025E62"/>
    <w:rsid w:val="00026FDD"/>
    <w:rsid w:val="00030DC4"/>
    <w:rsid w:val="00032968"/>
    <w:rsid w:val="000340D5"/>
    <w:rsid w:val="00034EF2"/>
    <w:rsid w:val="00035303"/>
    <w:rsid w:val="00035DD8"/>
    <w:rsid w:val="00036C5B"/>
    <w:rsid w:val="000371AA"/>
    <w:rsid w:val="000403C3"/>
    <w:rsid w:val="00041344"/>
    <w:rsid w:val="00041552"/>
    <w:rsid w:val="00042285"/>
    <w:rsid w:val="000464E0"/>
    <w:rsid w:val="00047B72"/>
    <w:rsid w:val="000517CD"/>
    <w:rsid w:val="000522E0"/>
    <w:rsid w:val="00053D73"/>
    <w:rsid w:val="000549FC"/>
    <w:rsid w:val="00054E3C"/>
    <w:rsid w:val="00054FF6"/>
    <w:rsid w:val="000562CC"/>
    <w:rsid w:val="00057DB2"/>
    <w:rsid w:val="00060550"/>
    <w:rsid w:val="000606A1"/>
    <w:rsid w:val="000610E4"/>
    <w:rsid w:val="00063211"/>
    <w:rsid w:val="00063761"/>
    <w:rsid w:val="00064F2D"/>
    <w:rsid w:val="00066891"/>
    <w:rsid w:val="00071B2F"/>
    <w:rsid w:val="00073412"/>
    <w:rsid w:val="000743A0"/>
    <w:rsid w:val="00075BB2"/>
    <w:rsid w:val="00077272"/>
    <w:rsid w:val="00077D7D"/>
    <w:rsid w:val="00080356"/>
    <w:rsid w:val="00080723"/>
    <w:rsid w:val="000827D6"/>
    <w:rsid w:val="00082AB9"/>
    <w:rsid w:val="00082F44"/>
    <w:rsid w:val="00083152"/>
    <w:rsid w:val="00093684"/>
    <w:rsid w:val="00095099"/>
    <w:rsid w:val="000A0481"/>
    <w:rsid w:val="000A1DBF"/>
    <w:rsid w:val="000A48DA"/>
    <w:rsid w:val="000A52C6"/>
    <w:rsid w:val="000A57CB"/>
    <w:rsid w:val="000A5F93"/>
    <w:rsid w:val="000A665B"/>
    <w:rsid w:val="000B1D7B"/>
    <w:rsid w:val="000B4FB5"/>
    <w:rsid w:val="000B7E4F"/>
    <w:rsid w:val="000C01A7"/>
    <w:rsid w:val="000C460C"/>
    <w:rsid w:val="000C51D9"/>
    <w:rsid w:val="000C5371"/>
    <w:rsid w:val="000C76DD"/>
    <w:rsid w:val="000C777F"/>
    <w:rsid w:val="000C7F0C"/>
    <w:rsid w:val="000C7F33"/>
    <w:rsid w:val="000D0A6C"/>
    <w:rsid w:val="000D0C09"/>
    <w:rsid w:val="000D2F16"/>
    <w:rsid w:val="000D5A59"/>
    <w:rsid w:val="000D6BDC"/>
    <w:rsid w:val="000E12C2"/>
    <w:rsid w:val="000E28BA"/>
    <w:rsid w:val="000E3E7D"/>
    <w:rsid w:val="000E5BAC"/>
    <w:rsid w:val="000E652C"/>
    <w:rsid w:val="000E7F74"/>
    <w:rsid w:val="000F0553"/>
    <w:rsid w:val="000F072C"/>
    <w:rsid w:val="000F2055"/>
    <w:rsid w:val="000F2519"/>
    <w:rsid w:val="000F4452"/>
    <w:rsid w:val="000F6550"/>
    <w:rsid w:val="000F7259"/>
    <w:rsid w:val="00100AD9"/>
    <w:rsid w:val="00101767"/>
    <w:rsid w:val="0010285C"/>
    <w:rsid w:val="00102AD3"/>
    <w:rsid w:val="00103A99"/>
    <w:rsid w:val="00103E85"/>
    <w:rsid w:val="00103E8B"/>
    <w:rsid w:val="001051BE"/>
    <w:rsid w:val="001064DD"/>
    <w:rsid w:val="0010660F"/>
    <w:rsid w:val="00106BBF"/>
    <w:rsid w:val="001074DD"/>
    <w:rsid w:val="00107A87"/>
    <w:rsid w:val="00110652"/>
    <w:rsid w:val="00111899"/>
    <w:rsid w:val="00113EA2"/>
    <w:rsid w:val="0011618D"/>
    <w:rsid w:val="00117A37"/>
    <w:rsid w:val="00122855"/>
    <w:rsid w:val="00122E13"/>
    <w:rsid w:val="00123693"/>
    <w:rsid w:val="00123ACB"/>
    <w:rsid w:val="00124ABC"/>
    <w:rsid w:val="0012577F"/>
    <w:rsid w:val="001266FF"/>
    <w:rsid w:val="0012721F"/>
    <w:rsid w:val="00130FFE"/>
    <w:rsid w:val="0013106A"/>
    <w:rsid w:val="00131582"/>
    <w:rsid w:val="00132FB3"/>
    <w:rsid w:val="001331D7"/>
    <w:rsid w:val="00133DAB"/>
    <w:rsid w:val="00135D36"/>
    <w:rsid w:val="00141FB0"/>
    <w:rsid w:val="0014324A"/>
    <w:rsid w:val="00143766"/>
    <w:rsid w:val="0014413B"/>
    <w:rsid w:val="001447DE"/>
    <w:rsid w:val="00145ED8"/>
    <w:rsid w:val="00150323"/>
    <w:rsid w:val="001505A5"/>
    <w:rsid w:val="0015189C"/>
    <w:rsid w:val="00152C85"/>
    <w:rsid w:val="00152F61"/>
    <w:rsid w:val="00153826"/>
    <w:rsid w:val="00153E12"/>
    <w:rsid w:val="00154DFB"/>
    <w:rsid w:val="0015549E"/>
    <w:rsid w:val="00157530"/>
    <w:rsid w:val="00157C11"/>
    <w:rsid w:val="001610E6"/>
    <w:rsid w:val="001617A9"/>
    <w:rsid w:val="001617C0"/>
    <w:rsid w:val="00161F32"/>
    <w:rsid w:val="00166D40"/>
    <w:rsid w:val="00170B59"/>
    <w:rsid w:val="00170DC4"/>
    <w:rsid w:val="00171387"/>
    <w:rsid w:val="0017394F"/>
    <w:rsid w:val="00174D19"/>
    <w:rsid w:val="001766DD"/>
    <w:rsid w:val="00176B7F"/>
    <w:rsid w:val="001775FA"/>
    <w:rsid w:val="001830AA"/>
    <w:rsid w:val="00183E08"/>
    <w:rsid w:val="001850C9"/>
    <w:rsid w:val="001864B3"/>
    <w:rsid w:val="001866B1"/>
    <w:rsid w:val="001901FA"/>
    <w:rsid w:val="0019094B"/>
    <w:rsid w:val="0019290D"/>
    <w:rsid w:val="00192CF8"/>
    <w:rsid w:val="00192E13"/>
    <w:rsid w:val="001937C4"/>
    <w:rsid w:val="001946DF"/>
    <w:rsid w:val="00195F73"/>
    <w:rsid w:val="00197142"/>
    <w:rsid w:val="001A1F3C"/>
    <w:rsid w:val="001A268B"/>
    <w:rsid w:val="001A3A83"/>
    <w:rsid w:val="001A45BA"/>
    <w:rsid w:val="001A75A6"/>
    <w:rsid w:val="001B0548"/>
    <w:rsid w:val="001B0EE2"/>
    <w:rsid w:val="001B1316"/>
    <w:rsid w:val="001B2E30"/>
    <w:rsid w:val="001B41BC"/>
    <w:rsid w:val="001B464E"/>
    <w:rsid w:val="001B5C85"/>
    <w:rsid w:val="001B5DBA"/>
    <w:rsid w:val="001B5F19"/>
    <w:rsid w:val="001B60FE"/>
    <w:rsid w:val="001B632D"/>
    <w:rsid w:val="001C0744"/>
    <w:rsid w:val="001C12D1"/>
    <w:rsid w:val="001C1D6F"/>
    <w:rsid w:val="001C21FB"/>
    <w:rsid w:val="001C6B0F"/>
    <w:rsid w:val="001C70AB"/>
    <w:rsid w:val="001D26BB"/>
    <w:rsid w:val="001D3DE1"/>
    <w:rsid w:val="001D4C6A"/>
    <w:rsid w:val="001D52F1"/>
    <w:rsid w:val="001D5660"/>
    <w:rsid w:val="001D57B0"/>
    <w:rsid w:val="001D6330"/>
    <w:rsid w:val="001D787D"/>
    <w:rsid w:val="001E1194"/>
    <w:rsid w:val="001E2B24"/>
    <w:rsid w:val="001E3E2E"/>
    <w:rsid w:val="001E60E3"/>
    <w:rsid w:val="001E7460"/>
    <w:rsid w:val="001E754D"/>
    <w:rsid w:val="001E7652"/>
    <w:rsid w:val="001F046A"/>
    <w:rsid w:val="001F1126"/>
    <w:rsid w:val="001F1DA6"/>
    <w:rsid w:val="001F2665"/>
    <w:rsid w:val="001F2CB8"/>
    <w:rsid w:val="001F3C82"/>
    <w:rsid w:val="001F3C9C"/>
    <w:rsid w:val="001F5B6D"/>
    <w:rsid w:val="001F68AE"/>
    <w:rsid w:val="00201463"/>
    <w:rsid w:val="002015DE"/>
    <w:rsid w:val="002034DA"/>
    <w:rsid w:val="00204460"/>
    <w:rsid w:val="002053AF"/>
    <w:rsid w:val="0020714E"/>
    <w:rsid w:val="0021079F"/>
    <w:rsid w:val="00212791"/>
    <w:rsid w:val="00212EB0"/>
    <w:rsid w:val="002131A3"/>
    <w:rsid w:val="00216275"/>
    <w:rsid w:val="00216311"/>
    <w:rsid w:val="00217451"/>
    <w:rsid w:val="00223877"/>
    <w:rsid w:val="00224E3B"/>
    <w:rsid w:val="002264C6"/>
    <w:rsid w:val="00227AE4"/>
    <w:rsid w:val="00230D22"/>
    <w:rsid w:val="00232255"/>
    <w:rsid w:val="002332A9"/>
    <w:rsid w:val="00234945"/>
    <w:rsid w:val="00235972"/>
    <w:rsid w:val="00236104"/>
    <w:rsid w:val="0023694E"/>
    <w:rsid w:val="00236F8D"/>
    <w:rsid w:val="00241F8E"/>
    <w:rsid w:val="00241FB3"/>
    <w:rsid w:val="00242478"/>
    <w:rsid w:val="002431C0"/>
    <w:rsid w:val="00244331"/>
    <w:rsid w:val="0024480A"/>
    <w:rsid w:val="00246118"/>
    <w:rsid w:val="00246299"/>
    <w:rsid w:val="002475FA"/>
    <w:rsid w:val="002520CF"/>
    <w:rsid w:val="00252AE1"/>
    <w:rsid w:val="00252F40"/>
    <w:rsid w:val="0025424D"/>
    <w:rsid w:val="00254AC6"/>
    <w:rsid w:val="00255261"/>
    <w:rsid w:val="00255991"/>
    <w:rsid w:val="0026002F"/>
    <w:rsid w:val="0026004B"/>
    <w:rsid w:val="002602EF"/>
    <w:rsid w:val="00262211"/>
    <w:rsid w:val="00262A4D"/>
    <w:rsid w:val="00265BBC"/>
    <w:rsid w:val="00266225"/>
    <w:rsid w:val="00266F69"/>
    <w:rsid w:val="002675C3"/>
    <w:rsid w:val="0027087F"/>
    <w:rsid w:val="00270F47"/>
    <w:rsid w:val="0027235B"/>
    <w:rsid w:val="00272AC1"/>
    <w:rsid w:val="00274CC3"/>
    <w:rsid w:val="0027549C"/>
    <w:rsid w:val="00275713"/>
    <w:rsid w:val="00276A11"/>
    <w:rsid w:val="00276D57"/>
    <w:rsid w:val="00280788"/>
    <w:rsid w:val="002836D0"/>
    <w:rsid w:val="00283A58"/>
    <w:rsid w:val="00285C4E"/>
    <w:rsid w:val="0028624C"/>
    <w:rsid w:val="00286928"/>
    <w:rsid w:val="002871E0"/>
    <w:rsid w:val="0029188B"/>
    <w:rsid w:val="00291BF2"/>
    <w:rsid w:val="00292A32"/>
    <w:rsid w:val="00292DE9"/>
    <w:rsid w:val="0029404C"/>
    <w:rsid w:val="00295D85"/>
    <w:rsid w:val="002A192C"/>
    <w:rsid w:val="002A333F"/>
    <w:rsid w:val="002A4CB8"/>
    <w:rsid w:val="002A5E7A"/>
    <w:rsid w:val="002A7948"/>
    <w:rsid w:val="002B094A"/>
    <w:rsid w:val="002B0E96"/>
    <w:rsid w:val="002B1C0B"/>
    <w:rsid w:val="002B1CD7"/>
    <w:rsid w:val="002B7475"/>
    <w:rsid w:val="002B7851"/>
    <w:rsid w:val="002C07E9"/>
    <w:rsid w:val="002C117F"/>
    <w:rsid w:val="002C33B8"/>
    <w:rsid w:val="002C41DB"/>
    <w:rsid w:val="002C4DCA"/>
    <w:rsid w:val="002C7FF1"/>
    <w:rsid w:val="002D0AE9"/>
    <w:rsid w:val="002D0F11"/>
    <w:rsid w:val="002D2E4D"/>
    <w:rsid w:val="002D321A"/>
    <w:rsid w:val="002D53C4"/>
    <w:rsid w:val="002D6FCE"/>
    <w:rsid w:val="002D75C3"/>
    <w:rsid w:val="002E13DD"/>
    <w:rsid w:val="002E368C"/>
    <w:rsid w:val="002E402E"/>
    <w:rsid w:val="002E4037"/>
    <w:rsid w:val="002E5A72"/>
    <w:rsid w:val="002E5C7C"/>
    <w:rsid w:val="002E5D14"/>
    <w:rsid w:val="002E60B9"/>
    <w:rsid w:val="002E6C71"/>
    <w:rsid w:val="002E7A3C"/>
    <w:rsid w:val="002F01E6"/>
    <w:rsid w:val="002F32DF"/>
    <w:rsid w:val="002F3388"/>
    <w:rsid w:val="002F36D5"/>
    <w:rsid w:val="002F3965"/>
    <w:rsid w:val="002F3F38"/>
    <w:rsid w:val="002F51EC"/>
    <w:rsid w:val="002F6C68"/>
    <w:rsid w:val="002F73A8"/>
    <w:rsid w:val="002F7740"/>
    <w:rsid w:val="003002F8"/>
    <w:rsid w:val="003029F6"/>
    <w:rsid w:val="003029F8"/>
    <w:rsid w:val="00302D97"/>
    <w:rsid w:val="0030452E"/>
    <w:rsid w:val="00306F81"/>
    <w:rsid w:val="00307E3E"/>
    <w:rsid w:val="00307F53"/>
    <w:rsid w:val="00310375"/>
    <w:rsid w:val="00310501"/>
    <w:rsid w:val="00312B24"/>
    <w:rsid w:val="00313590"/>
    <w:rsid w:val="0032179C"/>
    <w:rsid w:val="00324846"/>
    <w:rsid w:val="00324AC1"/>
    <w:rsid w:val="003261FE"/>
    <w:rsid w:val="00326C4E"/>
    <w:rsid w:val="00327EB2"/>
    <w:rsid w:val="00332984"/>
    <w:rsid w:val="00332E74"/>
    <w:rsid w:val="00333B92"/>
    <w:rsid w:val="00336B6D"/>
    <w:rsid w:val="003378F7"/>
    <w:rsid w:val="00337D95"/>
    <w:rsid w:val="00342D97"/>
    <w:rsid w:val="00345066"/>
    <w:rsid w:val="00345AD6"/>
    <w:rsid w:val="00345DBD"/>
    <w:rsid w:val="003460CD"/>
    <w:rsid w:val="003508D5"/>
    <w:rsid w:val="00351DD8"/>
    <w:rsid w:val="00352306"/>
    <w:rsid w:val="00352EF8"/>
    <w:rsid w:val="00354BA5"/>
    <w:rsid w:val="0035571C"/>
    <w:rsid w:val="00356410"/>
    <w:rsid w:val="00356489"/>
    <w:rsid w:val="00356545"/>
    <w:rsid w:val="0035681A"/>
    <w:rsid w:val="003573FB"/>
    <w:rsid w:val="00357455"/>
    <w:rsid w:val="00360719"/>
    <w:rsid w:val="00360F7A"/>
    <w:rsid w:val="003613D9"/>
    <w:rsid w:val="003614F3"/>
    <w:rsid w:val="00361972"/>
    <w:rsid w:val="00363BF8"/>
    <w:rsid w:val="00363F17"/>
    <w:rsid w:val="003658DF"/>
    <w:rsid w:val="00367A37"/>
    <w:rsid w:val="00367A45"/>
    <w:rsid w:val="00367BFC"/>
    <w:rsid w:val="00367F57"/>
    <w:rsid w:val="00370FED"/>
    <w:rsid w:val="00371EBB"/>
    <w:rsid w:val="00371F87"/>
    <w:rsid w:val="00373FB2"/>
    <w:rsid w:val="00374C0D"/>
    <w:rsid w:val="003764A1"/>
    <w:rsid w:val="0037673F"/>
    <w:rsid w:val="00381E32"/>
    <w:rsid w:val="00382475"/>
    <w:rsid w:val="0038427C"/>
    <w:rsid w:val="003851C5"/>
    <w:rsid w:val="003854AD"/>
    <w:rsid w:val="00385E3E"/>
    <w:rsid w:val="00390FCB"/>
    <w:rsid w:val="00391FA5"/>
    <w:rsid w:val="003930B7"/>
    <w:rsid w:val="00396A0F"/>
    <w:rsid w:val="00397E4D"/>
    <w:rsid w:val="00397EB4"/>
    <w:rsid w:val="003A139F"/>
    <w:rsid w:val="003A18C4"/>
    <w:rsid w:val="003A1B91"/>
    <w:rsid w:val="003A2DBC"/>
    <w:rsid w:val="003A41DA"/>
    <w:rsid w:val="003A77E5"/>
    <w:rsid w:val="003A7E63"/>
    <w:rsid w:val="003B0531"/>
    <w:rsid w:val="003B0780"/>
    <w:rsid w:val="003B1111"/>
    <w:rsid w:val="003B1466"/>
    <w:rsid w:val="003B1C89"/>
    <w:rsid w:val="003B46D8"/>
    <w:rsid w:val="003B4A96"/>
    <w:rsid w:val="003B4FC3"/>
    <w:rsid w:val="003C063E"/>
    <w:rsid w:val="003C15EE"/>
    <w:rsid w:val="003C1B73"/>
    <w:rsid w:val="003C1C49"/>
    <w:rsid w:val="003C2547"/>
    <w:rsid w:val="003C3093"/>
    <w:rsid w:val="003C4318"/>
    <w:rsid w:val="003C4915"/>
    <w:rsid w:val="003C58F0"/>
    <w:rsid w:val="003C6B9F"/>
    <w:rsid w:val="003C77AE"/>
    <w:rsid w:val="003D2E8E"/>
    <w:rsid w:val="003D39E6"/>
    <w:rsid w:val="003D6392"/>
    <w:rsid w:val="003D6CAA"/>
    <w:rsid w:val="003D6E3B"/>
    <w:rsid w:val="003D733C"/>
    <w:rsid w:val="003D7709"/>
    <w:rsid w:val="003E1F12"/>
    <w:rsid w:val="003E1FFD"/>
    <w:rsid w:val="003E2BE6"/>
    <w:rsid w:val="003E47D5"/>
    <w:rsid w:val="003E4813"/>
    <w:rsid w:val="003E4C31"/>
    <w:rsid w:val="003E5DBB"/>
    <w:rsid w:val="003E65D6"/>
    <w:rsid w:val="003E791E"/>
    <w:rsid w:val="003F01C0"/>
    <w:rsid w:val="003F0BF0"/>
    <w:rsid w:val="003F0E2C"/>
    <w:rsid w:val="003F1027"/>
    <w:rsid w:val="003F19B9"/>
    <w:rsid w:val="003F1C70"/>
    <w:rsid w:val="003F39AE"/>
    <w:rsid w:val="003F490B"/>
    <w:rsid w:val="003F545D"/>
    <w:rsid w:val="003F5F35"/>
    <w:rsid w:val="003F7222"/>
    <w:rsid w:val="003F761E"/>
    <w:rsid w:val="0040004A"/>
    <w:rsid w:val="00400126"/>
    <w:rsid w:val="0040091D"/>
    <w:rsid w:val="00401872"/>
    <w:rsid w:val="004027EB"/>
    <w:rsid w:val="00402EA1"/>
    <w:rsid w:val="00404043"/>
    <w:rsid w:val="00404258"/>
    <w:rsid w:val="00405420"/>
    <w:rsid w:val="004057E5"/>
    <w:rsid w:val="0040723F"/>
    <w:rsid w:val="00410715"/>
    <w:rsid w:val="00412918"/>
    <w:rsid w:val="00412D00"/>
    <w:rsid w:val="004134D7"/>
    <w:rsid w:val="00414C0C"/>
    <w:rsid w:val="00415528"/>
    <w:rsid w:val="00415C1A"/>
    <w:rsid w:val="00416C2B"/>
    <w:rsid w:val="004175A7"/>
    <w:rsid w:val="004175F5"/>
    <w:rsid w:val="00420491"/>
    <w:rsid w:val="0042140C"/>
    <w:rsid w:val="00421645"/>
    <w:rsid w:val="0042312C"/>
    <w:rsid w:val="00423439"/>
    <w:rsid w:val="00424601"/>
    <w:rsid w:val="00425CCC"/>
    <w:rsid w:val="00431385"/>
    <w:rsid w:val="00431AEE"/>
    <w:rsid w:val="00431CAA"/>
    <w:rsid w:val="0043223B"/>
    <w:rsid w:val="00432A92"/>
    <w:rsid w:val="00433743"/>
    <w:rsid w:val="00433E35"/>
    <w:rsid w:val="0043420B"/>
    <w:rsid w:val="00437F91"/>
    <w:rsid w:val="00442612"/>
    <w:rsid w:val="00442D06"/>
    <w:rsid w:val="0044313E"/>
    <w:rsid w:val="00443C71"/>
    <w:rsid w:val="00446545"/>
    <w:rsid w:val="0044679B"/>
    <w:rsid w:val="004473D1"/>
    <w:rsid w:val="00447EB3"/>
    <w:rsid w:val="00450D92"/>
    <w:rsid w:val="00451229"/>
    <w:rsid w:val="00451359"/>
    <w:rsid w:val="00453D3C"/>
    <w:rsid w:val="004540DE"/>
    <w:rsid w:val="00454730"/>
    <w:rsid w:val="00454C20"/>
    <w:rsid w:val="00456AEC"/>
    <w:rsid w:val="004614D6"/>
    <w:rsid w:val="00461C74"/>
    <w:rsid w:val="00463C05"/>
    <w:rsid w:val="00463D12"/>
    <w:rsid w:val="00463D6C"/>
    <w:rsid w:val="00464ABD"/>
    <w:rsid w:val="0046536E"/>
    <w:rsid w:val="00465F7D"/>
    <w:rsid w:val="00471ECC"/>
    <w:rsid w:val="0047206B"/>
    <w:rsid w:val="004722B4"/>
    <w:rsid w:val="00475539"/>
    <w:rsid w:val="00475779"/>
    <w:rsid w:val="004762DD"/>
    <w:rsid w:val="00481ADC"/>
    <w:rsid w:val="00482684"/>
    <w:rsid w:val="00484FC9"/>
    <w:rsid w:val="00485BAF"/>
    <w:rsid w:val="004876B9"/>
    <w:rsid w:val="0049059B"/>
    <w:rsid w:val="00491A4A"/>
    <w:rsid w:val="004920C6"/>
    <w:rsid w:val="00493C01"/>
    <w:rsid w:val="004959E8"/>
    <w:rsid w:val="004970D6"/>
    <w:rsid w:val="004972F7"/>
    <w:rsid w:val="004A2E62"/>
    <w:rsid w:val="004A3298"/>
    <w:rsid w:val="004A3324"/>
    <w:rsid w:val="004A3A79"/>
    <w:rsid w:val="004A4218"/>
    <w:rsid w:val="004A4590"/>
    <w:rsid w:val="004A4680"/>
    <w:rsid w:val="004A4ABB"/>
    <w:rsid w:val="004A5306"/>
    <w:rsid w:val="004A5CB0"/>
    <w:rsid w:val="004A5DD4"/>
    <w:rsid w:val="004A7D7D"/>
    <w:rsid w:val="004B0650"/>
    <w:rsid w:val="004B22B7"/>
    <w:rsid w:val="004B48FC"/>
    <w:rsid w:val="004B4F4B"/>
    <w:rsid w:val="004B658C"/>
    <w:rsid w:val="004B65A0"/>
    <w:rsid w:val="004B65E0"/>
    <w:rsid w:val="004B6AD4"/>
    <w:rsid w:val="004C047C"/>
    <w:rsid w:val="004C0C9B"/>
    <w:rsid w:val="004C0CBE"/>
    <w:rsid w:val="004C178F"/>
    <w:rsid w:val="004C2E17"/>
    <w:rsid w:val="004C301D"/>
    <w:rsid w:val="004C5B78"/>
    <w:rsid w:val="004D10EA"/>
    <w:rsid w:val="004D15A7"/>
    <w:rsid w:val="004D19A5"/>
    <w:rsid w:val="004D1DA8"/>
    <w:rsid w:val="004D1E7A"/>
    <w:rsid w:val="004D2513"/>
    <w:rsid w:val="004D2EF6"/>
    <w:rsid w:val="004D36C1"/>
    <w:rsid w:val="004D3B14"/>
    <w:rsid w:val="004D4CFF"/>
    <w:rsid w:val="004D6781"/>
    <w:rsid w:val="004D7086"/>
    <w:rsid w:val="004E162E"/>
    <w:rsid w:val="004E226D"/>
    <w:rsid w:val="004E3427"/>
    <w:rsid w:val="004E4171"/>
    <w:rsid w:val="004E5052"/>
    <w:rsid w:val="004E5C3E"/>
    <w:rsid w:val="004E7B49"/>
    <w:rsid w:val="004F1436"/>
    <w:rsid w:val="004F15BA"/>
    <w:rsid w:val="004F3530"/>
    <w:rsid w:val="00500BD3"/>
    <w:rsid w:val="00500C7D"/>
    <w:rsid w:val="0050178F"/>
    <w:rsid w:val="005026A5"/>
    <w:rsid w:val="00502F30"/>
    <w:rsid w:val="005045A9"/>
    <w:rsid w:val="005065E9"/>
    <w:rsid w:val="005066FE"/>
    <w:rsid w:val="00511634"/>
    <w:rsid w:val="00511986"/>
    <w:rsid w:val="00511F26"/>
    <w:rsid w:val="00512867"/>
    <w:rsid w:val="005140AE"/>
    <w:rsid w:val="00514C6C"/>
    <w:rsid w:val="00515933"/>
    <w:rsid w:val="00516139"/>
    <w:rsid w:val="00516683"/>
    <w:rsid w:val="00517675"/>
    <w:rsid w:val="005202B7"/>
    <w:rsid w:val="005214FC"/>
    <w:rsid w:val="00522C62"/>
    <w:rsid w:val="0052319B"/>
    <w:rsid w:val="005245DF"/>
    <w:rsid w:val="00527EEF"/>
    <w:rsid w:val="00531E1C"/>
    <w:rsid w:val="00533476"/>
    <w:rsid w:val="0053780A"/>
    <w:rsid w:val="005406B5"/>
    <w:rsid w:val="005407A2"/>
    <w:rsid w:val="00542B7E"/>
    <w:rsid w:val="00542C8F"/>
    <w:rsid w:val="00543DD3"/>
    <w:rsid w:val="005440C8"/>
    <w:rsid w:val="00545DD8"/>
    <w:rsid w:val="00546AC5"/>
    <w:rsid w:val="00547242"/>
    <w:rsid w:val="00550D33"/>
    <w:rsid w:val="005511C9"/>
    <w:rsid w:val="0055242F"/>
    <w:rsid w:val="00553C66"/>
    <w:rsid w:val="0055480C"/>
    <w:rsid w:val="00555033"/>
    <w:rsid w:val="005554F1"/>
    <w:rsid w:val="00556F64"/>
    <w:rsid w:val="0055711D"/>
    <w:rsid w:val="00557E74"/>
    <w:rsid w:val="005605F8"/>
    <w:rsid w:val="00560CF5"/>
    <w:rsid w:val="0056243D"/>
    <w:rsid w:val="005624AC"/>
    <w:rsid w:val="005638D3"/>
    <w:rsid w:val="005644C7"/>
    <w:rsid w:val="005659B1"/>
    <w:rsid w:val="00565D96"/>
    <w:rsid w:val="00566507"/>
    <w:rsid w:val="00567014"/>
    <w:rsid w:val="00567935"/>
    <w:rsid w:val="005706CF"/>
    <w:rsid w:val="0057088D"/>
    <w:rsid w:val="00572498"/>
    <w:rsid w:val="0057344D"/>
    <w:rsid w:val="005745F2"/>
    <w:rsid w:val="0057487F"/>
    <w:rsid w:val="00575375"/>
    <w:rsid w:val="0057587E"/>
    <w:rsid w:val="00576758"/>
    <w:rsid w:val="00576E95"/>
    <w:rsid w:val="00581802"/>
    <w:rsid w:val="005818EE"/>
    <w:rsid w:val="00582C9D"/>
    <w:rsid w:val="00583B68"/>
    <w:rsid w:val="00583CCA"/>
    <w:rsid w:val="00583D57"/>
    <w:rsid w:val="00584AC4"/>
    <w:rsid w:val="0058574F"/>
    <w:rsid w:val="005862F3"/>
    <w:rsid w:val="00587B40"/>
    <w:rsid w:val="00591183"/>
    <w:rsid w:val="005911C1"/>
    <w:rsid w:val="00591DBA"/>
    <w:rsid w:val="0059354F"/>
    <w:rsid w:val="00597021"/>
    <w:rsid w:val="005A1354"/>
    <w:rsid w:val="005A1C24"/>
    <w:rsid w:val="005A20F5"/>
    <w:rsid w:val="005A44F6"/>
    <w:rsid w:val="005A4995"/>
    <w:rsid w:val="005A4EB8"/>
    <w:rsid w:val="005A54A8"/>
    <w:rsid w:val="005A5541"/>
    <w:rsid w:val="005A617D"/>
    <w:rsid w:val="005A6747"/>
    <w:rsid w:val="005A69D2"/>
    <w:rsid w:val="005B0081"/>
    <w:rsid w:val="005B27EA"/>
    <w:rsid w:val="005B2B50"/>
    <w:rsid w:val="005B304F"/>
    <w:rsid w:val="005B50D5"/>
    <w:rsid w:val="005B594C"/>
    <w:rsid w:val="005B5EC6"/>
    <w:rsid w:val="005B6548"/>
    <w:rsid w:val="005B7A6E"/>
    <w:rsid w:val="005B7EAD"/>
    <w:rsid w:val="005C3C7C"/>
    <w:rsid w:val="005C3E06"/>
    <w:rsid w:val="005C3F41"/>
    <w:rsid w:val="005C5B46"/>
    <w:rsid w:val="005C6B34"/>
    <w:rsid w:val="005C74B5"/>
    <w:rsid w:val="005C7511"/>
    <w:rsid w:val="005C7805"/>
    <w:rsid w:val="005D039D"/>
    <w:rsid w:val="005D1AB0"/>
    <w:rsid w:val="005D1C73"/>
    <w:rsid w:val="005D1F27"/>
    <w:rsid w:val="005D4B56"/>
    <w:rsid w:val="005D4EDE"/>
    <w:rsid w:val="005D5237"/>
    <w:rsid w:val="005D6623"/>
    <w:rsid w:val="005E1470"/>
    <w:rsid w:val="005E1B96"/>
    <w:rsid w:val="005E1D77"/>
    <w:rsid w:val="005E2D41"/>
    <w:rsid w:val="005E32EA"/>
    <w:rsid w:val="005E52F8"/>
    <w:rsid w:val="005E5B19"/>
    <w:rsid w:val="005E674B"/>
    <w:rsid w:val="005E6920"/>
    <w:rsid w:val="005E6B75"/>
    <w:rsid w:val="005E7B50"/>
    <w:rsid w:val="005F1321"/>
    <w:rsid w:val="005F1D09"/>
    <w:rsid w:val="005F26A7"/>
    <w:rsid w:val="005F3DB8"/>
    <w:rsid w:val="005F53B2"/>
    <w:rsid w:val="005F5F10"/>
    <w:rsid w:val="005F6774"/>
    <w:rsid w:val="00601864"/>
    <w:rsid w:val="00601A9D"/>
    <w:rsid w:val="00602064"/>
    <w:rsid w:val="00606837"/>
    <w:rsid w:val="00606863"/>
    <w:rsid w:val="00606EBD"/>
    <w:rsid w:val="0061060F"/>
    <w:rsid w:val="0061067F"/>
    <w:rsid w:val="006106B2"/>
    <w:rsid w:val="00613D61"/>
    <w:rsid w:val="00614523"/>
    <w:rsid w:val="006161C9"/>
    <w:rsid w:val="00616263"/>
    <w:rsid w:val="0061656B"/>
    <w:rsid w:val="006168CE"/>
    <w:rsid w:val="00616D93"/>
    <w:rsid w:val="00616EA5"/>
    <w:rsid w:val="00617338"/>
    <w:rsid w:val="00621BE1"/>
    <w:rsid w:val="00621CA2"/>
    <w:rsid w:val="00627266"/>
    <w:rsid w:val="00627614"/>
    <w:rsid w:val="00627931"/>
    <w:rsid w:val="006315E2"/>
    <w:rsid w:val="00631EA5"/>
    <w:rsid w:val="00632F22"/>
    <w:rsid w:val="006330DF"/>
    <w:rsid w:val="0063390B"/>
    <w:rsid w:val="00634901"/>
    <w:rsid w:val="006403D3"/>
    <w:rsid w:val="00641065"/>
    <w:rsid w:val="0064261D"/>
    <w:rsid w:val="006455DA"/>
    <w:rsid w:val="006507AC"/>
    <w:rsid w:val="006509AC"/>
    <w:rsid w:val="0065435C"/>
    <w:rsid w:val="0065484B"/>
    <w:rsid w:val="0065586A"/>
    <w:rsid w:val="00656799"/>
    <w:rsid w:val="00656F5D"/>
    <w:rsid w:val="00657039"/>
    <w:rsid w:val="00657FEB"/>
    <w:rsid w:val="006613E7"/>
    <w:rsid w:val="00661599"/>
    <w:rsid w:val="00666128"/>
    <w:rsid w:val="00666EF1"/>
    <w:rsid w:val="006704E6"/>
    <w:rsid w:val="0067140F"/>
    <w:rsid w:val="00673254"/>
    <w:rsid w:val="00673AC6"/>
    <w:rsid w:val="006757DB"/>
    <w:rsid w:val="00680683"/>
    <w:rsid w:val="00680E9B"/>
    <w:rsid w:val="00681FC6"/>
    <w:rsid w:val="00683315"/>
    <w:rsid w:val="00683ECA"/>
    <w:rsid w:val="0068634C"/>
    <w:rsid w:val="00686725"/>
    <w:rsid w:val="0069092D"/>
    <w:rsid w:val="00690FDE"/>
    <w:rsid w:val="0069268C"/>
    <w:rsid w:val="0069386B"/>
    <w:rsid w:val="00695095"/>
    <w:rsid w:val="00695139"/>
    <w:rsid w:val="0069559E"/>
    <w:rsid w:val="00695FA0"/>
    <w:rsid w:val="00696CFB"/>
    <w:rsid w:val="00697B94"/>
    <w:rsid w:val="006A0DD2"/>
    <w:rsid w:val="006A1D2E"/>
    <w:rsid w:val="006A2645"/>
    <w:rsid w:val="006A26F2"/>
    <w:rsid w:val="006A2AFA"/>
    <w:rsid w:val="006A31AD"/>
    <w:rsid w:val="006A341D"/>
    <w:rsid w:val="006A4643"/>
    <w:rsid w:val="006A58DB"/>
    <w:rsid w:val="006A606D"/>
    <w:rsid w:val="006A62B2"/>
    <w:rsid w:val="006A7883"/>
    <w:rsid w:val="006B027E"/>
    <w:rsid w:val="006B0BBB"/>
    <w:rsid w:val="006B132E"/>
    <w:rsid w:val="006B2184"/>
    <w:rsid w:val="006B23BD"/>
    <w:rsid w:val="006B52E8"/>
    <w:rsid w:val="006C0134"/>
    <w:rsid w:val="006C117B"/>
    <w:rsid w:val="006C11E0"/>
    <w:rsid w:val="006C2AC8"/>
    <w:rsid w:val="006C3B10"/>
    <w:rsid w:val="006C40E9"/>
    <w:rsid w:val="006C54D8"/>
    <w:rsid w:val="006C6348"/>
    <w:rsid w:val="006D108B"/>
    <w:rsid w:val="006D2A60"/>
    <w:rsid w:val="006D40FF"/>
    <w:rsid w:val="006D4504"/>
    <w:rsid w:val="006D4B18"/>
    <w:rsid w:val="006D51AB"/>
    <w:rsid w:val="006D718F"/>
    <w:rsid w:val="006D76B4"/>
    <w:rsid w:val="006E093B"/>
    <w:rsid w:val="006E2D52"/>
    <w:rsid w:val="006E48F0"/>
    <w:rsid w:val="006E5832"/>
    <w:rsid w:val="006E590E"/>
    <w:rsid w:val="006E5944"/>
    <w:rsid w:val="006E76AC"/>
    <w:rsid w:val="006F1068"/>
    <w:rsid w:val="006F1AC9"/>
    <w:rsid w:val="006F264A"/>
    <w:rsid w:val="006F483F"/>
    <w:rsid w:val="006F5A59"/>
    <w:rsid w:val="006F7028"/>
    <w:rsid w:val="007002E9"/>
    <w:rsid w:val="007008BA"/>
    <w:rsid w:val="00701D75"/>
    <w:rsid w:val="00701FDB"/>
    <w:rsid w:val="00703170"/>
    <w:rsid w:val="00703712"/>
    <w:rsid w:val="007048C7"/>
    <w:rsid w:val="00704BCA"/>
    <w:rsid w:val="00704CAB"/>
    <w:rsid w:val="00705896"/>
    <w:rsid w:val="00705937"/>
    <w:rsid w:val="007063AC"/>
    <w:rsid w:val="007066B8"/>
    <w:rsid w:val="00706EAF"/>
    <w:rsid w:val="00707234"/>
    <w:rsid w:val="00707847"/>
    <w:rsid w:val="00710664"/>
    <w:rsid w:val="007113A9"/>
    <w:rsid w:val="0071532B"/>
    <w:rsid w:val="00715E5E"/>
    <w:rsid w:val="007161A3"/>
    <w:rsid w:val="00716AC3"/>
    <w:rsid w:val="00720ACF"/>
    <w:rsid w:val="00720F9B"/>
    <w:rsid w:val="007219FD"/>
    <w:rsid w:val="00721C5C"/>
    <w:rsid w:val="0072331C"/>
    <w:rsid w:val="007247FD"/>
    <w:rsid w:val="00724A53"/>
    <w:rsid w:val="0072742B"/>
    <w:rsid w:val="00727887"/>
    <w:rsid w:val="00727A02"/>
    <w:rsid w:val="00730569"/>
    <w:rsid w:val="00731431"/>
    <w:rsid w:val="007342D6"/>
    <w:rsid w:val="00734349"/>
    <w:rsid w:val="0073480C"/>
    <w:rsid w:val="007348CD"/>
    <w:rsid w:val="00734EF6"/>
    <w:rsid w:val="007363DB"/>
    <w:rsid w:val="00736E6F"/>
    <w:rsid w:val="00737CF2"/>
    <w:rsid w:val="00737EDD"/>
    <w:rsid w:val="00740D41"/>
    <w:rsid w:val="00741037"/>
    <w:rsid w:val="00741D39"/>
    <w:rsid w:val="00741D4A"/>
    <w:rsid w:val="00741FC1"/>
    <w:rsid w:val="00742782"/>
    <w:rsid w:val="007427A6"/>
    <w:rsid w:val="007440FE"/>
    <w:rsid w:val="00745122"/>
    <w:rsid w:val="0074521E"/>
    <w:rsid w:val="00746594"/>
    <w:rsid w:val="00750782"/>
    <w:rsid w:val="00753DB0"/>
    <w:rsid w:val="00754377"/>
    <w:rsid w:val="00755125"/>
    <w:rsid w:val="007558C4"/>
    <w:rsid w:val="0076048F"/>
    <w:rsid w:val="00761147"/>
    <w:rsid w:val="0076489F"/>
    <w:rsid w:val="007648D9"/>
    <w:rsid w:val="007650AA"/>
    <w:rsid w:val="007669B4"/>
    <w:rsid w:val="00770908"/>
    <w:rsid w:val="007714FD"/>
    <w:rsid w:val="007716DA"/>
    <w:rsid w:val="00771FB6"/>
    <w:rsid w:val="00773DD9"/>
    <w:rsid w:val="00775856"/>
    <w:rsid w:val="0077592F"/>
    <w:rsid w:val="007768B8"/>
    <w:rsid w:val="00782569"/>
    <w:rsid w:val="00784228"/>
    <w:rsid w:val="00785FA4"/>
    <w:rsid w:val="00786478"/>
    <w:rsid w:val="00787EDA"/>
    <w:rsid w:val="007915E7"/>
    <w:rsid w:val="00794BB9"/>
    <w:rsid w:val="0079571D"/>
    <w:rsid w:val="0079584E"/>
    <w:rsid w:val="00795992"/>
    <w:rsid w:val="00795B72"/>
    <w:rsid w:val="00797F99"/>
    <w:rsid w:val="007A077E"/>
    <w:rsid w:val="007A18FB"/>
    <w:rsid w:val="007A3C35"/>
    <w:rsid w:val="007A3C5C"/>
    <w:rsid w:val="007A4F94"/>
    <w:rsid w:val="007A683D"/>
    <w:rsid w:val="007A695E"/>
    <w:rsid w:val="007A7E4E"/>
    <w:rsid w:val="007B012B"/>
    <w:rsid w:val="007B124D"/>
    <w:rsid w:val="007B16CA"/>
    <w:rsid w:val="007B2F80"/>
    <w:rsid w:val="007B463E"/>
    <w:rsid w:val="007B6299"/>
    <w:rsid w:val="007B7E30"/>
    <w:rsid w:val="007C05D6"/>
    <w:rsid w:val="007C067D"/>
    <w:rsid w:val="007C1534"/>
    <w:rsid w:val="007C2727"/>
    <w:rsid w:val="007C6679"/>
    <w:rsid w:val="007C7C9D"/>
    <w:rsid w:val="007D0C4D"/>
    <w:rsid w:val="007D14F3"/>
    <w:rsid w:val="007D1B81"/>
    <w:rsid w:val="007D2A6D"/>
    <w:rsid w:val="007D2F47"/>
    <w:rsid w:val="007D401E"/>
    <w:rsid w:val="007D4E4F"/>
    <w:rsid w:val="007D55AD"/>
    <w:rsid w:val="007D58D4"/>
    <w:rsid w:val="007D733F"/>
    <w:rsid w:val="007D75B8"/>
    <w:rsid w:val="007D7942"/>
    <w:rsid w:val="007D7AE4"/>
    <w:rsid w:val="007E0469"/>
    <w:rsid w:val="007E139C"/>
    <w:rsid w:val="007E1631"/>
    <w:rsid w:val="007E37C1"/>
    <w:rsid w:val="007E4AC6"/>
    <w:rsid w:val="007E5E61"/>
    <w:rsid w:val="007E6942"/>
    <w:rsid w:val="007F20A8"/>
    <w:rsid w:val="007F2F5B"/>
    <w:rsid w:val="007F2FA1"/>
    <w:rsid w:val="007F4F46"/>
    <w:rsid w:val="007F72FF"/>
    <w:rsid w:val="008000E7"/>
    <w:rsid w:val="00800282"/>
    <w:rsid w:val="0080057E"/>
    <w:rsid w:val="00801975"/>
    <w:rsid w:val="008048CB"/>
    <w:rsid w:val="00804A2D"/>
    <w:rsid w:val="00805FA2"/>
    <w:rsid w:val="00813765"/>
    <w:rsid w:val="00815078"/>
    <w:rsid w:val="008151A2"/>
    <w:rsid w:val="00821BBC"/>
    <w:rsid w:val="0082266A"/>
    <w:rsid w:val="00823970"/>
    <w:rsid w:val="00823DFF"/>
    <w:rsid w:val="00823E0F"/>
    <w:rsid w:val="00824114"/>
    <w:rsid w:val="008253A7"/>
    <w:rsid w:val="008254F9"/>
    <w:rsid w:val="00826ABF"/>
    <w:rsid w:val="00826DC4"/>
    <w:rsid w:val="00826E5E"/>
    <w:rsid w:val="008329C1"/>
    <w:rsid w:val="00832ACD"/>
    <w:rsid w:val="00834783"/>
    <w:rsid w:val="008355F1"/>
    <w:rsid w:val="008378C6"/>
    <w:rsid w:val="0084123D"/>
    <w:rsid w:val="00842001"/>
    <w:rsid w:val="008431B1"/>
    <w:rsid w:val="008433B2"/>
    <w:rsid w:val="00851014"/>
    <w:rsid w:val="00851440"/>
    <w:rsid w:val="00851596"/>
    <w:rsid w:val="008519EA"/>
    <w:rsid w:val="00852F46"/>
    <w:rsid w:val="00855990"/>
    <w:rsid w:val="00856215"/>
    <w:rsid w:val="0086019E"/>
    <w:rsid w:val="0086059A"/>
    <w:rsid w:val="00862657"/>
    <w:rsid w:val="00862A7E"/>
    <w:rsid w:val="008633D3"/>
    <w:rsid w:val="00864AEB"/>
    <w:rsid w:val="0086656C"/>
    <w:rsid w:val="00866DB6"/>
    <w:rsid w:val="00866FDA"/>
    <w:rsid w:val="00867099"/>
    <w:rsid w:val="00871C5A"/>
    <w:rsid w:val="00872534"/>
    <w:rsid w:val="00873B0F"/>
    <w:rsid w:val="00874129"/>
    <w:rsid w:val="0087539F"/>
    <w:rsid w:val="00875B8F"/>
    <w:rsid w:val="0087623B"/>
    <w:rsid w:val="00877D80"/>
    <w:rsid w:val="008835B5"/>
    <w:rsid w:val="00884E67"/>
    <w:rsid w:val="00884F80"/>
    <w:rsid w:val="00885178"/>
    <w:rsid w:val="00886147"/>
    <w:rsid w:val="00886EFB"/>
    <w:rsid w:val="008939B7"/>
    <w:rsid w:val="00893A06"/>
    <w:rsid w:val="00894690"/>
    <w:rsid w:val="00894F58"/>
    <w:rsid w:val="00895F5A"/>
    <w:rsid w:val="00896BAD"/>
    <w:rsid w:val="008976B0"/>
    <w:rsid w:val="00897B8A"/>
    <w:rsid w:val="008A067F"/>
    <w:rsid w:val="008A1577"/>
    <w:rsid w:val="008A26E0"/>
    <w:rsid w:val="008A2758"/>
    <w:rsid w:val="008A3F1F"/>
    <w:rsid w:val="008A51F2"/>
    <w:rsid w:val="008A7A95"/>
    <w:rsid w:val="008B018C"/>
    <w:rsid w:val="008B0E11"/>
    <w:rsid w:val="008B0EFC"/>
    <w:rsid w:val="008B131C"/>
    <w:rsid w:val="008B13DF"/>
    <w:rsid w:val="008B2479"/>
    <w:rsid w:val="008B33DA"/>
    <w:rsid w:val="008B3B9A"/>
    <w:rsid w:val="008B420E"/>
    <w:rsid w:val="008C2375"/>
    <w:rsid w:val="008C361F"/>
    <w:rsid w:val="008C4D52"/>
    <w:rsid w:val="008C57FE"/>
    <w:rsid w:val="008C5E00"/>
    <w:rsid w:val="008C5F47"/>
    <w:rsid w:val="008C6CE6"/>
    <w:rsid w:val="008C6CEA"/>
    <w:rsid w:val="008C6E5D"/>
    <w:rsid w:val="008C74D0"/>
    <w:rsid w:val="008C79A0"/>
    <w:rsid w:val="008D0311"/>
    <w:rsid w:val="008D1019"/>
    <w:rsid w:val="008D28CB"/>
    <w:rsid w:val="008D4E7F"/>
    <w:rsid w:val="008D6001"/>
    <w:rsid w:val="008D7635"/>
    <w:rsid w:val="008E0419"/>
    <w:rsid w:val="008E114E"/>
    <w:rsid w:val="008E142B"/>
    <w:rsid w:val="008E1EF5"/>
    <w:rsid w:val="008E259A"/>
    <w:rsid w:val="008E5402"/>
    <w:rsid w:val="008E5542"/>
    <w:rsid w:val="008E6D94"/>
    <w:rsid w:val="008E7424"/>
    <w:rsid w:val="008E7BC0"/>
    <w:rsid w:val="008F12C2"/>
    <w:rsid w:val="008F2233"/>
    <w:rsid w:val="008F2860"/>
    <w:rsid w:val="008F5684"/>
    <w:rsid w:val="008F6ABD"/>
    <w:rsid w:val="00900149"/>
    <w:rsid w:val="0090050B"/>
    <w:rsid w:val="00900F46"/>
    <w:rsid w:val="00901F08"/>
    <w:rsid w:val="00902E2D"/>
    <w:rsid w:val="009118ED"/>
    <w:rsid w:val="00912F9D"/>
    <w:rsid w:val="00916B75"/>
    <w:rsid w:val="00917C88"/>
    <w:rsid w:val="00920A6B"/>
    <w:rsid w:val="009231BC"/>
    <w:rsid w:val="009231F6"/>
    <w:rsid w:val="00924B0A"/>
    <w:rsid w:val="0092604A"/>
    <w:rsid w:val="009267E2"/>
    <w:rsid w:val="00927B9D"/>
    <w:rsid w:val="009303FC"/>
    <w:rsid w:val="0093081A"/>
    <w:rsid w:val="00930D06"/>
    <w:rsid w:val="00930D76"/>
    <w:rsid w:val="00932B94"/>
    <w:rsid w:val="009352CD"/>
    <w:rsid w:val="0093634A"/>
    <w:rsid w:val="00936FFA"/>
    <w:rsid w:val="0094238F"/>
    <w:rsid w:val="00942EB0"/>
    <w:rsid w:val="009439AF"/>
    <w:rsid w:val="00943BA6"/>
    <w:rsid w:val="00943DA6"/>
    <w:rsid w:val="0094473E"/>
    <w:rsid w:val="0094504D"/>
    <w:rsid w:val="0094632B"/>
    <w:rsid w:val="00946957"/>
    <w:rsid w:val="00947C8E"/>
    <w:rsid w:val="009502EF"/>
    <w:rsid w:val="00950527"/>
    <w:rsid w:val="00950767"/>
    <w:rsid w:val="0095166F"/>
    <w:rsid w:val="0095329E"/>
    <w:rsid w:val="00953555"/>
    <w:rsid w:val="00954A28"/>
    <w:rsid w:val="00955030"/>
    <w:rsid w:val="00955565"/>
    <w:rsid w:val="00956508"/>
    <w:rsid w:val="009577B5"/>
    <w:rsid w:val="00961E86"/>
    <w:rsid w:val="009622F6"/>
    <w:rsid w:val="0096268F"/>
    <w:rsid w:val="00965A62"/>
    <w:rsid w:val="00965D00"/>
    <w:rsid w:val="00966804"/>
    <w:rsid w:val="009719B2"/>
    <w:rsid w:val="00973CAA"/>
    <w:rsid w:val="00974240"/>
    <w:rsid w:val="00974824"/>
    <w:rsid w:val="0097571B"/>
    <w:rsid w:val="00975969"/>
    <w:rsid w:val="00976908"/>
    <w:rsid w:val="00976EBB"/>
    <w:rsid w:val="009802DA"/>
    <w:rsid w:val="0098078E"/>
    <w:rsid w:val="00980B9F"/>
    <w:rsid w:val="00980FBB"/>
    <w:rsid w:val="0098278C"/>
    <w:rsid w:val="0098287D"/>
    <w:rsid w:val="0098328D"/>
    <w:rsid w:val="00984BE5"/>
    <w:rsid w:val="00984FD1"/>
    <w:rsid w:val="009850CC"/>
    <w:rsid w:val="009855D1"/>
    <w:rsid w:val="00986134"/>
    <w:rsid w:val="00986BBD"/>
    <w:rsid w:val="00986FE6"/>
    <w:rsid w:val="0098723F"/>
    <w:rsid w:val="009872F4"/>
    <w:rsid w:val="00990055"/>
    <w:rsid w:val="00990CA2"/>
    <w:rsid w:val="00990FD1"/>
    <w:rsid w:val="00991977"/>
    <w:rsid w:val="00992CE6"/>
    <w:rsid w:val="00993C1F"/>
    <w:rsid w:val="00994D65"/>
    <w:rsid w:val="009966F9"/>
    <w:rsid w:val="00997AB0"/>
    <w:rsid w:val="009A0A78"/>
    <w:rsid w:val="009A12AA"/>
    <w:rsid w:val="009A1E72"/>
    <w:rsid w:val="009A3D03"/>
    <w:rsid w:val="009A4CAE"/>
    <w:rsid w:val="009A4CDA"/>
    <w:rsid w:val="009A51BB"/>
    <w:rsid w:val="009A611F"/>
    <w:rsid w:val="009A6B8F"/>
    <w:rsid w:val="009A71BC"/>
    <w:rsid w:val="009B2BBC"/>
    <w:rsid w:val="009B6EC4"/>
    <w:rsid w:val="009C14B3"/>
    <w:rsid w:val="009C1691"/>
    <w:rsid w:val="009C2746"/>
    <w:rsid w:val="009C4155"/>
    <w:rsid w:val="009C659B"/>
    <w:rsid w:val="009C6E63"/>
    <w:rsid w:val="009C7FAA"/>
    <w:rsid w:val="009D14AD"/>
    <w:rsid w:val="009D3C28"/>
    <w:rsid w:val="009D47FC"/>
    <w:rsid w:val="009D529D"/>
    <w:rsid w:val="009D7E2C"/>
    <w:rsid w:val="009E0646"/>
    <w:rsid w:val="009E09E7"/>
    <w:rsid w:val="009E124B"/>
    <w:rsid w:val="009E338A"/>
    <w:rsid w:val="009E3423"/>
    <w:rsid w:val="009E5567"/>
    <w:rsid w:val="009E643C"/>
    <w:rsid w:val="009E78A6"/>
    <w:rsid w:val="009E7BCF"/>
    <w:rsid w:val="009F044C"/>
    <w:rsid w:val="009F0F5B"/>
    <w:rsid w:val="009F2B56"/>
    <w:rsid w:val="009F57F7"/>
    <w:rsid w:val="009F616F"/>
    <w:rsid w:val="009F70E2"/>
    <w:rsid w:val="00A0024F"/>
    <w:rsid w:val="00A00A4E"/>
    <w:rsid w:val="00A00E57"/>
    <w:rsid w:val="00A01813"/>
    <w:rsid w:val="00A01C54"/>
    <w:rsid w:val="00A02A77"/>
    <w:rsid w:val="00A02F27"/>
    <w:rsid w:val="00A03141"/>
    <w:rsid w:val="00A03947"/>
    <w:rsid w:val="00A05D76"/>
    <w:rsid w:val="00A07813"/>
    <w:rsid w:val="00A07C12"/>
    <w:rsid w:val="00A07F35"/>
    <w:rsid w:val="00A11959"/>
    <w:rsid w:val="00A11E9C"/>
    <w:rsid w:val="00A127AE"/>
    <w:rsid w:val="00A14342"/>
    <w:rsid w:val="00A1574E"/>
    <w:rsid w:val="00A159F6"/>
    <w:rsid w:val="00A16681"/>
    <w:rsid w:val="00A173D0"/>
    <w:rsid w:val="00A1748D"/>
    <w:rsid w:val="00A17508"/>
    <w:rsid w:val="00A17C1D"/>
    <w:rsid w:val="00A21144"/>
    <w:rsid w:val="00A21AF4"/>
    <w:rsid w:val="00A23CD5"/>
    <w:rsid w:val="00A2563A"/>
    <w:rsid w:val="00A25C65"/>
    <w:rsid w:val="00A25E52"/>
    <w:rsid w:val="00A25EF3"/>
    <w:rsid w:val="00A25F98"/>
    <w:rsid w:val="00A2731C"/>
    <w:rsid w:val="00A306AA"/>
    <w:rsid w:val="00A32819"/>
    <w:rsid w:val="00A363EA"/>
    <w:rsid w:val="00A3726E"/>
    <w:rsid w:val="00A376E3"/>
    <w:rsid w:val="00A37A38"/>
    <w:rsid w:val="00A42545"/>
    <w:rsid w:val="00A434C0"/>
    <w:rsid w:val="00A43710"/>
    <w:rsid w:val="00A4710C"/>
    <w:rsid w:val="00A51678"/>
    <w:rsid w:val="00A51C36"/>
    <w:rsid w:val="00A53647"/>
    <w:rsid w:val="00A537E5"/>
    <w:rsid w:val="00A544B0"/>
    <w:rsid w:val="00A54A81"/>
    <w:rsid w:val="00A55064"/>
    <w:rsid w:val="00A561FC"/>
    <w:rsid w:val="00A56380"/>
    <w:rsid w:val="00A56752"/>
    <w:rsid w:val="00A56F14"/>
    <w:rsid w:val="00A62274"/>
    <w:rsid w:val="00A62EDF"/>
    <w:rsid w:val="00A633AC"/>
    <w:rsid w:val="00A644A5"/>
    <w:rsid w:val="00A64A45"/>
    <w:rsid w:val="00A65073"/>
    <w:rsid w:val="00A6790D"/>
    <w:rsid w:val="00A70C22"/>
    <w:rsid w:val="00A70E44"/>
    <w:rsid w:val="00A71381"/>
    <w:rsid w:val="00A720F3"/>
    <w:rsid w:val="00A74768"/>
    <w:rsid w:val="00A76E4B"/>
    <w:rsid w:val="00A77EDA"/>
    <w:rsid w:val="00A80658"/>
    <w:rsid w:val="00A8150E"/>
    <w:rsid w:val="00A82186"/>
    <w:rsid w:val="00A82EB8"/>
    <w:rsid w:val="00A861BA"/>
    <w:rsid w:val="00A869E4"/>
    <w:rsid w:val="00A86BF7"/>
    <w:rsid w:val="00A8766C"/>
    <w:rsid w:val="00A87837"/>
    <w:rsid w:val="00A90368"/>
    <w:rsid w:val="00A90478"/>
    <w:rsid w:val="00A9408E"/>
    <w:rsid w:val="00A944FF"/>
    <w:rsid w:val="00A94FC9"/>
    <w:rsid w:val="00A954C5"/>
    <w:rsid w:val="00A96D90"/>
    <w:rsid w:val="00A97952"/>
    <w:rsid w:val="00AA0CD0"/>
    <w:rsid w:val="00AA14AF"/>
    <w:rsid w:val="00AA2B93"/>
    <w:rsid w:val="00AA2DC8"/>
    <w:rsid w:val="00AA3222"/>
    <w:rsid w:val="00AA35BA"/>
    <w:rsid w:val="00AA419D"/>
    <w:rsid w:val="00AA446F"/>
    <w:rsid w:val="00AA5371"/>
    <w:rsid w:val="00AA715F"/>
    <w:rsid w:val="00AA7DA1"/>
    <w:rsid w:val="00AB2814"/>
    <w:rsid w:val="00AB2C54"/>
    <w:rsid w:val="00AB4CE3"/>
    <w:rsid w:val="00AB5A65"/>
    <w:rsid w:val="00AB601C"/>
    <w:rsid w:val="00AC0A9D"/>
    <w:rsid w:val="00AC1C08"/>
    <w:rsid w:val="00AC2021"/>
    <w:rsid w:val="00AC26F8"/>
    <w:rsid w:val="00AC30B0"/>
    <w:rsid w:val="00AC4045"/>
    <w:rsid w:val="00AC52B2"/>
    <w:rsid w:val="00AC6116"/>
    <w:rsid w:val="00AC7795"/>
    <w:rsid w:val="00AD031F"/>
    <w:rsid w:val="00AD2768"/>
    <w:rsid w:val="00AD3BC8"/>
    <w:rsid w:val="00AD471D"/>
    <w:rsid w:val="00AD4A2F"/>
    <w:rsid w:val="00AD5134"/>
    <w:rsid w:val="00AD6229"/>
    <w:rsid w:val="00AE0885"/>
    <w:rsid w:val="00AE0E0B"/>
    <w:rsid w:val="00AE1A1E"/>
    <w:rsid w:val="00AF0D26"/>
    <w:rsid w:val="00AF2245"/>
    <w:rsid w:val="00AF4443"/>
    <w:rsid w:val="00AF6AFC"/>
    <w:rsid w:val="00B01CB1"/>
    <w:rsid w:val="00B02038"/>
    <w:rsid w:val="00B04786"/>
    <w:rsid w:val="00B04956"/>
    <w:rsid w:val="00B052C9"/>
    <w:rsid w:val="00B0541D"/>
    <w:rsid w:val="00B0747B"/>
    <w:rsid w:val="00B07AC5"/>
    <w:rsid w:val="00B11A4F"/>
    <w:rsid w:val="00B11D01"/>
    <w:rsid w:val="00B1281F"/>
    <w:rsid w:val="00B132B8"/>
    <w:rsid w:val="00B14B1D"/>
    <w:rsid w:val="00B15143"/>
    <w:rsid w:val="00B16B90"/>
    <w:rsid w:val="00B17286"/>
    <w:rsid w:val="00B17969"/>
    <w:rsid w:val="00B20528"/>
    <w:rsid w:val="00B20D10"/>
    <w:rsid w:val="00B22316"/>
    <w:rsid w:val="00B2334F"/>
    <w:rsid w:val="00B23FA0"/>
    <w:rsid w:val="00B2474A"/>
    <w:rsid w:val="00B26D4C"/>
    <w:rsid w:val="00B2759E"/>
    <w:rsid w:val="00B33166"/>
    <w:rsid w:val="00B33E39"/>
    <w:rsid w:val="00B3451F"/>
    <w:rsid w:val="00B3534A"/>
    <w:rsid w:val="00B360E8"/>
    <w:rsid w:val="00B40C63"/>
    <w:rsid w:val="00B40F6D"/>
    <w:rsid w:val="00B422F9"/>
    <w:rsid w:val="00B4488B"/>
    <w:rsid w:val="00B44BD8"/>
    <w:rsid w:val="00B44CCD"/>
    <w:rsid w:val="00B47B29"/>
    <w:rsid w:val="00B50447"/>
    <w:rsid w:val="00B504DA"/>
    <w:rsid w:val="00B5081B"/>
    <w:rsid w:val="00B50A25"/>
    <w:rsid w:val="00B52557"/>
    <w:rsid w:val="00B5698E"/>
    <w:rsid w:val="00B614D7"/>
    <w:rsid w:val="00B6551F"/>
    <w:rsid w:val="00B661F7"/>
    <w:rsid w:val="00B669F8"/>
    <w:rsid w:val="00B703F0"/>
    <w:rsid w:val="00B705D7"/>
    <w:rsid w:val="00B72621"/>
    <w:rsid w:val="00B7362F"/>
    <w:rsid w:val="00B7379F"/>
    <w:rsid w:val="00B74C33"/>
    <w:rsid w:val="00B7547E"/>
    <w:rsid w:val="00B82A71"/>
    <w:rsid w:val="00B831F1"/>
    <w:rsid w:val="00B83868"/>
    <w:rsid w:val="00B84598"/>
    <w:rsid w:val="00B854A3"/>
    <w:rsid w:val="00B85746"/>
    <w:rsid w:val="00B858E7"/>
    <w:rsid w:val="00B865E5"/>
    <w:rsid w:val="00B87152"/>
    <w:rsid w:val="00B9137D"/>
    <w:rsid w:val="00B91C51"/>
    <w:rsid w:val="00B91C5E"/>
    <w:rsid w:val="00B91E18"/>
    <w:rsid w:val="00B9331C"/>
    <w:rsid w:val="00B93382"/>
    <w:rsid w:val="00B93868"/>
    <w:rsid w:val="00B94E09"/>
    <w:rsid w:val="00B95CEA"/>
    <w:rsid w:val="00B96408"/>
    <w:rsid w:val="00B97567"/>
    <w:rsid w:val="00BA0ED2"/>
    <w:rsid w:val="00BA3FA1"/>
    <w:rsid w:val="00BA64AE"/>
    <w:rsid w:val="00BA7802"/>
    <w:rsid w:val="00BB17C7"/>
    <w:rsid w:val="00BB1D34"/>
    <w:rsid w:val="00BB2D95"/>
    <w:rsid w:val="00BB2E9E"/>
    <w:rsid w:val="00BB42F3"/>
    <w:rsid w:val="00BB5EDD"/>
    <w:rsid w:val="00BB6D5C"/>
    <w:rsid w:val="00BB7527"/>
    <w:rsid w:val="00BB794B"/>
    <w:rsid w:val="00BB7A98"/>
    <w:rsid w:val="00BB7D22"/>
    <w:rsid w:val="00BC01B0"/>
    <w:rsid w:val="00BC1E62"/>
    <w:rsid w:val="00BC4756"/>
    <w:rsid w:val="00BC621B"/>
    <w:rsid w:val="00BC633B"/>
    <w:rsid w:val="00BD0616"/>
    <w:rsid w:val="00BD127C"/>
    <w:rsid w:val="00BD1667"/>
    <w:rsid w:val="00BD2580"/>
    <w:rsid w:val="00BD2F0C"/>
    <w:rsid w:val="00BD2FDC"/>
    <w:rsid w:val="00BD3721"/>
    <w:rsid w:val="00BD3B33"/>
    <w:rsid w:val="00BD48B2"/>
    <w:rsid w:val="00BD4E4A"/>
    <w:rsid w:val="00BD576C"/>
    <w:rsid w:val="00BD6797"/>
    <w:rsid w:val="00BE1354"/>
    <w:rsid w:val="00BE1623"/>
    <w:rsid w:val="00BE1EA8"/>
    <w:rsid w:val="00BE210A"/>
    <w:rsid w:val="00BE3F0C"/>
    <w:rsid w:val="00BE48B2"/>
    <w:rsid w:val="00BE5D15"/>
    <w:rsid w:val="00BE6242"/>
    <w:rsid w:val="00BF0367"/>
    <w:rsid w:val="00BF11C9"/>
    <w:rsid w:val="00BF186E"/>
    <w:rsid w:val="00BF256D"/>
    <w:rsid w:val="00BF4DF3"/>
    <w:rsid w:val="00BF6C48"/>
    <w:rsid w:val="00BF7AA8"/>
    <w:rsid w:val="00C03D77"/>
    <w:rsid w:val="00C07264"/>
    <w:rsid w:val="00C0735A"/>
    <w:rsid w:val="00C11E0D"/>
    <w:rsid w:val="00C12ADD"/>
    <w:rsid w:val="00C130FC"/>
    <w:rsid w:val="00C1337A"/>
    <w:rsid w:val="00C13940"/>
    <w:rsid w:val="00C13C51"/>
    <w:rsid w:val="00C142DE"/>
    <w:rsid w:val="00C15504"/>
    <w:rsid w:val="00C1607A"/>
    <w:rsid w:val="00C17B8B"/>
    <w:rsid w:val="00C17F1B"/>
    <w:rsid w:val="00C214BB"/>
    <w:rsid w:val="00C22A04"/>
    <w:rsid w:val="00C248C3"/>
    <w:rsid w:val="00C27351"/>
    <w:rsid w:val="00C30E6D"/>
    <w:rsid w:val="00C33662"/>
    <w:rsid w:val="00C3528D"/>
    <w:rsid w:val="00C3593C"/>
    <w:rsid w:val="00C369F2"/>
    <w:rsid w:val="00C36E5D"/>
    <w:rsid w:val="00C40246"/>
    <w:rsid w:val="00C41099"/>
    <w:rsid w:val="00C41A50"/>
    <w:rsid w:val="00C426A5"/>
    <w:rsid w:val="00C42E30"/>
    <w:rsid w:val="00C42E77"/>
    <w:rsid w:val="00C42FFA"/>
    <w:rsid w:val="00C46D66"/>
    <w:rsid w:val="00C47BAB"/>
    <w:rsid w:val="00C50F0E"/>
    <w:rsid w:val="00C532C9"/>
    <w:rsid w:val="00C539C4"/>
    <w:rsid w:val="00C5441D"/>
    <w:rsid w:val="00C55354"/>
    <w:rsid w:val="00C60CCD"/>
    <w:rsid w:val="00C618C7"/>
    <w:rsid w:val="00C61E91"/>
    <w:rsid w:val="00C62125"/>
    <w:rsid w:val="00C621C7"/>
    <w:rsid w:val="00C621DA"/>
    <w:rsid w:val="00C62D06"/>
    <w:rsid w:val="00C63160"/>
    <w:rsid w:val="00C66C3C"/>
    <w:rsid w:val="00C67984"/>
    <w:rsid w:val="00C67FC6"/>
    <w:rsid w:val="00C70853"/>
    <w:rsid w:val="00C72299"/>
    <w:rsid w:val="00C725AE"/>
    <w:rsid w:val="00C726BC"/>
    <w:rsid w:val="00C75BC4"/>
    <w:rsid w:val="00C82012"/>
    <w:rsid w:val="00C82437"/>
    <w:rsid w:val="00C840C7"/>
    <w:rsid w:val="00C84A2C"/>
    <w:rsid w:val="00C8566C"/>
    <w:rsid w:val="00C86E03"/>
    <w:rsid w:val="00C87758"/>
    <w:rsid w:val="00C87D83"/>
    <w:rsid w:val="00C90AD1"/>
    <w:rsid w:val="00C90E8E"/>
    <w:rsid w:val="00C91B5A"/>
    <w:rsid w:val="00C9238B"/>
    <w:rsid w:val="00C96E9D"/>
    <w:rsid w:val="00C973E3"/>
    <w:rsid w:val="00CA4C0E"/>
    <w:rsid w:val="00CB393E"/>
    <w:rsid w:val="00CB46F4"/>
    <w:rsid w:val="00CB587E"/>
    <w:rsid w:val="00CB6DCC"/>
    <w:rsid w:val="00CB7569"/>
    <w:rsid w:val="00CB7741"/>
    <w:rsid w:val="00CC2657"/>
    <w:rsid w:val="00CC40A0"/>
    <w:rsid w:val="00CC505B"/>
    <w:rsid w:val="00CC5839"/>
    <w:rsid w:val="00CC6FA6"/>
    <w:rsid w:val="00CC75B9"/>
    <w:rsid w:val="00CD13C8"/>
    <w:rsid w:val="00CD2D09"/>
    <w:rsid w:val="00CD2F67"/>
    <w:rsid w:val="00CD408D"/>
    <w:rsid w:val="00CD424E"/>
    <w:rsid w:val="00CD48E8"/>
    <w:rsid w:val="00CD5B36"/>
    <w:rsid w:val="00CD5E48"/>
    <w:rsid w:val="00CD636E"/>
    <w:rsid w:val="00CE0B9F"/>
    <w:rsid w:val="00CE3B29"/>
    <w:rsid w:val="00CE6F3A"/>
    <w:rsid w:val="00CF1A60"/>
    <w:rsid w:val="00CF20A2"/>
    <w:rsid w:val="00CF24BF"/>
    <w:rsid w:val="00CF33DA"/>
    <w:rsid w:val="00CF4133"/>
    <w:rsid w:val="00CF5595"/>
    <w:rsid w:val="00CF62FB"/>
    <w:rsid w:val="00CF6A43"/>
    <w:rsid w:val="00D005D2"/>
    <w:rsid w:val="00D01145"/>
    <w:rsid w:val="00D01231"/>
    <w:rsid w:val="00D0325B"/>
    <w:rsid w:val="00D039F9"/>
    <w:rsid w:val="00D04CB3"/>
    <w:rsid w:val="00D05511"/>
    <w:rsid w:val="00D070F9"/>
    <w:rsid w:val="00D12405"/>
    <w:rsid w:val="00D124D1"/>
    <w:rsid w:val="00D13C62"/>
    <w:rsid w:val="00D15C00"/>
    <w:rsid w:val="00D16280"/>
    <w:rsid w:val="00D20068"/>
    <w:rsid w:val="00D201EB"/>
    <w:rsid w:val="00D207C7"/>
    <w:rsid w:val="00D231BC"/>
    <w:rsid w:val="00D234E8"/>
    <w:rsid w:val="00D247B9"/>
    <w:rsid w:val="00D25CDD"/>
    <w:rsid w:val="00D27D88"/>
    <w:rsid w:val="00D27E49"/>
    <w:rsid w:val="00D27FA0"/>
    <w:rsid w:val="00D300B6"/>
    <w:rsid w:val="00D308B0"/>
    <w:rsid w:val="00D313CA"/>
    <w:rsid w:val="00D315A9"/>
    <w:rsid w:val="00D331EC"/>
    <w:rsid w:val="00D334B6"/>
    <w:rsid w:val="00D338BD"/>
    <w:rsid w:val="00D341A3"/>
    <w:rsid w:val="00D35C13"/>
    <w:rsid w:val="00D414FA"/>
    <w:rsid w:val="00D42550"/>
    <w:rsid w:val="00D4400B"/>
    <w:rsid w:val="00D4662D"/>
    <w:rsid w:val="00D47412"/>
    <w:rsid w:val="00D47533"/>
    <w:rsid w:val="00D505F5"/>
    <w:rsid w:val="00D5072B"/>
    <w:rsid w:val="00D50B51"/>
    <w:rsid w:val="00D52788"/>
    <w:rsid w:val="00D552A5"/>
    <w:rsid w:val="00D55CAF"/>
    <w:rsid w:val="00D57210"/>
    <w:rsid w:val="00D60B82"/>
    <w:rsid w:val="00D61494"/>
    <w:rsid w:val="00D64778"/>
    <w:rsid w:val="00D6513B"/>
    <w:rsid w:val="00D6539E"/>
    <w:rsid w:val="00D72B8F"/>
    <w:rsid w:val="00D73048"/>
    <w:rsid w:val="00D7317C"/>
    <w:rsid w:val="00D73394"/>
    <w:rsid w:val="00D73714"/>
    <w:rsid w:val="00D75883"/>
    <w:rsid w:val="00D768B9"/>
    <w:rsid w:val="00D76C17"/>
    <w:rsid w:val="00D777C5"/>
    <w:rsid w:val="00D805A6"/>
    <w:rsid w:val="00D81770"/>
    <w:rsid w:val="00D81AE5"/>
    <w:rsid w:val="00D834EE"/>
    <w:rsid w:val="00D84673"/>
    <w:rsid w:val="00D8522E"/>
    <w:rsid w:val="00D8622C"/>
    <w:rsid w:val="00D8645E"/>
    <w:rsid w:val="00D928C2"/>
    <w:rsid w:val="00D932FF"/>
    <w:rsid w:val="00D93833"/>
    <w:rsid w:val="00D963EF"/>
    <w:rsid w:val="00D975C6"/>
    <w:rsid w:val="00DA1068"/>
    <w:rsid w:val="00DA2249"/>
    <w:rsid w:val="00DA236B"/>
    <w:rsid w:val="00DA30A3"/>
    <w:rsid w:val="00DA3594"/>
    <w:rsid w:val="00DA3662"/>
    <w:rsid w:val="00DA3BB5"/>
    <w:rsid w:val="00DA4E18"/>
    <w:rsid w:val="00DA7204"/>
    <w:rsid w:val="00DA7E6D"/>
    <w:rsid w:val="00DA7E8E"/>
    <w:rsid w:val="00DB0C5F"/>
    <w:rsid w:val="00DB24A0"/>
    <w:rsid w:val="00DB4950"/>
    <w:rsid w:val="00DB54CD"/>
    <w:rsid w:val="00DB5930"/>
    <w:rsid w:val="00DB6F0A"/>
    <w:rsid w:val="00DB72E6"/>
    <w:rsid w:val="00DC00E2"/>
    <w:rsid w:val="00DC09E2"/>
    <w:rsid w:val="00DC313D"/>
    <w:rsid w:val="00DC4486"/>
    <w:rsid w:val="00DC51CA"/>
    <w:rsid w:val="00DC63DD"/>
    <w:rsid w:val="00DD035B"/>
    <w:rsid w:val="00DD0D48"/>
    <w:rsid w:val="00DD1E6C"/>
    <w:rsid w:val="00DD1EA6"/>
    <w:rsid w:val="00DD225C"/>
    <w:rsid w:val="00DD321E"/>
    <w:rsid w:val="00DD35BB"/>
    <w:rsid w:val="00DD369B"/>
    <w:rsid w:val="00DD6A4A"/>
    <w:rsid w:val="00DD7131"/>
    <w:rsid w:val="00DE0918"/>
    <w:rsid w:val="00DE0B4E"/>
    <w:rsid w:val="00DE0E63"/>
    <w:rsid w:val="00DE28BD"/>
    <w:rsid w:val="00DE39BE"/>
    <w:rsid w:val="00DE58B2"/>
    <w:rsid w:val="00DE7047"/>
    <w:rsid w:val="00DE7BA1"/>
    <w:rsid w:val="00DF0F2D"/>
    <w:rsid w:val="00DF3070"/>
    <w:rsid w:val="00DF3F74"/>
    <w:rsid w:val="00DF56C9"/>
    <w:rsid w:val="00DF6E18"/>
    <w:rsid w:val="00DF6FC2"/>
    <w:rsid w:val="00E00D67"/>
    <w:rsid w:val="00E0133A"/>
    <w:rsid w:val="00E01F71"/>
    <w:rsid w:val="00E02A3B"/>
    <w:rsid w:val="00E0416C"/>
    <w:rsid w:val="00E04357"/>
    <w:rsid w:val="00E0440F"/>
    <w:rsid w:val="00E056F2"/>
    <w:rsid w:val="00E05FE2"/>
    <w:rsid w:val="00E06892"/>
    <w:rsid w:val="00E1223A"/>
    <w:rsid w:val="00E15526"/>
    <w:rsid w:val="00E16121"/>
    <w:rsid w:val="00E1666C"/>
    <w:rsid w:val="00E20A2D"/>
    <w:rsid w:val="00E21063"/>
    <w:rsid w:val="00E24027"/>
    <w:rsid w:val="00E2412A"/>
    <w:rsid w:val="00E24A35"/>
    <w:rsid w:val="00E26259"/>
    <w:rsid w:val="00E26BDF"/>
    <w:rsid w:val="00E26C73"/>
    <w:rsid w:val="00E27ADB"/>
    <w:rsid w:val="00E301CC"/>
    <w:rsid w:val="00E31116"/>
    <w:rsid w:val="00E3503E"/>
    <w:rsid w:val="00E351C0"/>
    <w:rsid w:val="00E35208"/>
    <w:rsid w:val="00E37C62"/>
    <w:rsid w:val="00E40FD8"/>
    <w:rsid w:val="00E42D57"/>
    <w:rsid w:val="00E44C5E"/>
    <w:rsid w:val="00E46493"/>
    <w:rsid w:val="00E46690"/>
    <w:rsid w:val="00E4776E"/>
    <w:rsid w:val="00E50755"/>
    <w:rsid w:val="00E50F4E"/>
    <w:rsid w:val="00E51815"/>
    <w:rsid w:val="00E51A56"/>
    <w:rsid w:val="00E51CF9"/>
    <w:rsid w:val="00E52236"/>
    <w:rsid w:val="00E52482"/>
    <w:rsid w:val="00E527E5"/>
    <w:rsid w:val="00E52F2A"/>
    <w:rsid w:val="00E538E9"/>
    <w:rsid w:val="00E54380"/>
    <w:rsid w:val="00E56D3D"/>
    <w:rsid w:val="00E60E8A"/>
    <w:rsid w:val="00E615A3"/>
    <w:rsid w:val="00E61B1A"/>
    <w:rsid w:val="00E62A45"/>
    <w:rsid w:val="00E646CD"/>
    <w:rsid w:val="00E657CE"/>
    <w:rsid w:val="00E662DA"/>
    <w:rsid w:val="00E66322"/>
    <w:rsid w:val="00E66FEF"/>
    <w:rsid w:val="00E67ADB"/>
    <w:rsid w:val="00E71628"/>
    <w:rsid w:val="00E72365"/>
    <w:rsid w:val="00E72ADF"/>
    <w:rsid w:val="00E737F7"/>
    <w:rsid w:val="00E75FA3"/>
    <w:rsid w:val="00E76B37"/>
    <w:rsid w:val="00E801B9"/>
    <w:rsid w:val="00E80D5C"/>
    <w:rsid w:val="00E81807"/>
    <w:rsid w:val="00E82DF4"/>
    <w:rsid w:val="00E83F44"/>
    <w:rsid w:val="00E910FE"/>
    <w:rsid w:val="00E9388D"/>
    <w:rsid w:val="00E94B58"/>
    <w:rsid w:val="00EA0C1B"/>
    <w:rsid w:val="00EA0C4D"/>
    <w:rsid w:val="00EA0F0F"/>
    <w:rsid w:val="00EA3F0B"/>
    <w:rsid w:val="00EA4DBA"/>
    <w:rsid w:val="00EA5590"/>
    <w:rsid w:val="00EA5633"/>
    <w:rsid w:val="00EA5871"/>
    <w:rsid w:val="00EA69E7"/>
    <w:rsid w:val="00EA6A2A"/>
    <w:rsid w:val="00EA6EFC"/>
    <w:rsid w:val="00EB06B8"/>
    <w:rsid w:val="00EB17F7"/>
    <w:rsid w:val="00EB24F9"/>
    <w:rsid w:val="00EB26BB"/>
    <w:rsid w:val="00EB3191"/>
    <w:rsid w:val="00EB3570"/>
    <w:rsid w:val="00EB3FE8"/>
    <w:rsid w:val="00EB5454"/>
    <w:rsid w:val="00EB5DB5"/>
    <w:rsid w:val="00EC1466"/>
    <w:rsid w:val="00EC438D"/>
    <w:rsid w:val="00EC47AA"/>
    <w:rsid w:val="00EC5DE6"/>
    <w:rsid w:val="00EC685E"/>
    <w:rsid w:val="00EC6D27"/>
    <w:rsid w:val="00ED01F2"/>
    <w:rsid w:val="00ED03BA"/>
    <w:rsid w:val="00ED1568"/>
    <w:rsid w:val="00ED19B2"/>
    <w:rsid w:val="00ED1D68"/>
    <w:rsid w:val="00ED2A5A"/>
    <w:rsid w:val="00ED30A1"/>
    <w:rsid w:val="00ED3445"/>
    <w:rsid w:val="00ED36B0"/>
    <w:rsid w:val="00ED3C7E"/>
    <w:rsid w:val="00ED474E"/>
    <w:rsid w:val="00ED4D2D"/>
    <w:rsid w:val="00ED5352"/>
    <w:rsid w:val="00ED652B"/>
    <w:rsid w:val="00ED7524"/>
    <w:rsid w:val="00ED7B28"/>
    <w:rsid w:val="00EE041A"/>
    <w:rsid w:val="00EE0CF6"/>
    <w:rsid w:val="00EE1D99"/>
    <w:rsid w:val="00EE6929"/>
    <w:rsid w:val="00EE6D76"/>
    <w:rsid w:val="00EE6E3B"/>
    <w:rsid w:val="00EE71D1"/>
    <w:rsid w:val="00EE7E5F"/>
    <w:rsid w:val="00EF094A"/>
    <w:rsid w:val="00EF2E66"/>
    <w:rsid w:val="00EF2E85"/>
    <w:rsid w:val="00EF41AD"/>
    <w:rsid w:val="00EF69D9"/>
    <w:rsid w:val="00EF6C26"/>
    <w:rsid w:val="00EF7926"/>
    <w:rsid w:val="00EF7C24"/>
    <w:rsid w:val="00F01C9D"/>
    <w:rsid w:val="00F02998"/>
    <w:rsid w:val="00F02FD1"/>
    <w:rsid w:val="00F032BD"/>
    <w:rsid w:val="00F03650"/>
    <w:rsid w:val="00F04562"/>
    <w:rsid w:val="00F05CB4"/>
    <w:rsid w:val="00F10388"/>
    <w:rsid w:val="00F10560"/>
    <w:rsid w:val="00F118CB"/>
    <w:rsid w:val="00F12284"/>
    <w:rsid w:val="00F12DF7"/>
    <w:rsid w:val="00F1368F"/>
    <w:rsid w:val="00F14C25"/>
    <w:rsid w:val="00F14D87"/>
    <w:rsid w:val="00F1513D"/>
    <w:rsid w:val="00F153D0"/>
    <w:rsid w:val="00F15B30"/>
    <w:rsid w:val="00F16A7D"/>
    <w:rsid w:val="00F207B0"/>
    <w:rsid w:val="00F213E2"/>
    <w:rsid w:val="00F214CA"/>
    <w:rsid w:val="00F22694"/>
    <w:rsid w:val="00F22A92"/>
    <w:rsid w:val="00F24DF5"/>
    <w:rsid w:val="00F26AF7"/>
    <w:rsid w:val="00F26E20"/>
    <w:rsid w:val="00F30036"/>
    <w:rsid w:val="00F302C7"/>
    <w:rsid w:val="00F303A7"/>
    <w:rsid w:val="00F30A9D"/>
    <w:rsid w:val="00F31609"/>
    <w:rsid w:val="00F33C81"/>
    <w:rsid w:val="00F33DD4"/>
    <w:rsid w:val="00F378C8"/>
    <w:rsid w:val="00F40ECE"/>
    <w:rsid w:val="00F44571"/>
    <w:rsid w:val="00F44B6F"/>
    <w:rsid w:val="00F507F3"/>
    <w:rsid w:val="00F523E6"/>
    <w:rsid w:val="00F54D09"/>
    <w:rsid w:val="00F560C4"/>
    <w:rsid w:val="00F5789C"/>
    <w:rsid w:val="00F57E5D"/>
    <w:rsid w:val="00F603A6"/>
    <w:rsid w:val="00F61501"/>
    <w:rsid w:val="00F61516"/>
    <w:rsid w:val="00F61DA4"/>
    <w:rsid w:val="00F6270E"/>
    <w:rsid w:val="00F6306C"/>
    <w:rsid w:val="00F6331B"/>
    <w:rsid w:val="00F6382F"/>
    <w:rsid w:val="00F64B83"/>
    <w:rsid w:val="00F66D82"/>
    <w:rsid w:val="00F67DE5"/>
    <w:rsid w:val="00F716A3"/>
    <w:rsid w:val="00F72442"/>
    <w:rsid w:val="00F72DCD"/>
    <w:rsid w:val="00F739FD"/>
    <w:rsid w:val="00F73A7D"/>
    <w:rsid w:val="00F80BF8"/>
    <w:rsid w:val="00F8128D"/>
    <w:rsid w:val="00F8350C"/>
    <w:rsid w:val="00F839BD"/>
    <w:rsid w:val="00F83B2E"/>
    <w:rsid w:val="00F84976"/>
    <w:rsid w:val="00F8546B"/>
    <w:rsid w:val="00F902D3"/>
    <w:rsid w:val="00F90B82"/>
    <w:rsid w:val="00F92E97"/>
    <w:rsid w:val="00F93413"/>
    <w:rsid w:val="00F9427C"/>
    <w:rsid w:val="00F9549E"/>
    <w:rsid w:val="00F9632A"/>
    <w:rsid w:val="00F96C5D"/>
    <w:rsid w:val="00F97B7F"/>
    <w:rsid w:val="00FA03CA"/>
    <w:rsid w:val="00FA0C19"/>
    <w:rsid w:val="00FB0292"/>
    <w:rsid w:val="00FB07EB"/>
    <w:rsid w:val="00FB24DD"/>
    <w:rsid w:val="00FB3D4A"/>
    <w:rsid w:val="00FB448A"/>
    <w:rsid w:val="00FB5CC9"/>
    <w:rsid w:val="00FB7063"/>
    <w:rsid w:val="00FC0D8E"/>
    <w:rsid w:val="00FC1B44"/>
    <w:rsid w:val="00FC27C3"/>
    <w:rsid w:val="00FC2B97"/>
    <w:rsid w:val="00FC3E35"/>
    <w:rsid w:val="00FC4841"/>
    <w:rsid w:val="00FD0DE8"/>
    <w:rsid w:val="00FD2430"/>
    <w:rsid w:val="00FD4575"/>
    <w:rsid w:val="00FD48F1"/>
    <w:rsid w:val="00FD546E"/>
    <w:rsid w:val="00FD772E"/>
    <w:rsid w:val="00FD7B99"/>
    <w:rsid w:val="00FD7FDB"/>
    <w:rsid w:val="00FE17AF"/>
    <w:rsid w:val="00FF157A"/>
    <w:rsid w:val="00FF3A6D"/>
    <w:rsid w:val="00FF4C61"/>
    <w:rsid w:val="00FF6419"/>
    <w:rsid w:val="00FF799F"/>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7B7F"/>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34"/>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8478715">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113712982">
      <w:bodyDiv w:val="1"/>
      <w:marLeft w:val="0"/>
      <w:marRight w:val="0"/>
      <w:marTop w:val="0"/>
      <w:marBottom w:val="0"/>
      <w:divBdr>
        <w:top w:val="none" w:sz="0" w:space="0" w:color="auto"/>
        <w:left w:val="none" w:sz="0" w:space="0" w:color="auto"/>
        <w:bottom w:val="none" w:sz="0" w:space="0" w:color="auto"/>
        <w:right w:val="none" w:sz="0" w:space="0" w:color="auto"/>
      </w:divBdr>
    </w:div>
    <w:div w:id="154154845">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164216">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046257">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491872374">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018743">
      <w:bodyDiv w:val="1"/>
      <w:marLeft w:val="0"/>
      <w:marRight w:val="0"/>
      <w:marTop w:val="0"/>
      <w:marBottom w:val="0"/>
      <w:divBdr>
        <w:top w:val="none" w:sz="0" w:space="0" w:color="auto"/>
        <w:left w:val="none" w:sz="0" w:space="0" w:color="auto"/>
        <w:bottom w:val="none" w:sz="0" w:space="0" w:color="auto"/>
        <w:right w:val="none" w:sz="0" w:space="0" w:color="auto"/>
      </w:divBdr>
    </w:div>
    <w:div w:id="953366040">
      <w:bodyDiv w:val="1"/>
      <w:marLeft w:val="0"/>
      <w:marRight w:val="0"/>
      <w:marTop w:val="0"/>
      <w:marBottom w:val="0"/>
      <w:divBdr>
        <w:top w:val="none" w:sz="0" w:space="0" w:color="auto"/>
        <w:left w:val="none" w:sz="0" w:space="0" w:color="auto"/>
        <w:bottom w:val="none" w:sz="0" w:space="0" w:color="auto"/>
        <w:right w:val="none" w:sz="0" w:space="0" w:color="auto"/>
      </w:divBdr>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962228483">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171414372">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ncbi.nlm.nih.gov/bioproject/PRJNA400072/"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zenodo.org/record/56960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s://doi.org/10.5281/zenodo.84033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lifesciences.org/articles/45931"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4.xml><?xml version="1.0" encoding="utf-8"?>
<ds:datastoreItem xmlns:ds="http://schemas.openxmlformats.org/officeDocument/2006/customXml" ds:itemID="{D6618E52-4B0C-45E8-947C-1BCF05C8E34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341</TotalTime>
  <Pages>26</Pages>
  <Words>42683</Words>
  <Characters>243299</Characters>
  <Application>Microsoft Office Word</Application>
  <DocSecurity>0</DocSecurity>
  <Lines>2027</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Liao, Chen/Sloan Kettering Institute</cp:lastModifiedBy>
  <cp:revision>1548</cp:revision>
  <cp:lastPrinted>2022-01-10T18:42:00Z</cp:lastPrinted>
  <dcterms:created xsi:type="dcterms:W3CDTF">2021-02-05T20:38:00Z</dcterms:created>
  <dcterms:modified xsi:type="dcterms:W3CDTF">2022-08-18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